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customXml/itemProps9.xml" ContentType="application/vnd.openxmlformats-officedocument.customXmlProperties+xml"/>
  <Override PartName="/customXml/itemProps10.xml" ContentType="application/vnd.openxmlformats-officedocument.customXmlProperties+xml"/>
  <Override PartName="/customXml/itemProps11.xml" ContentType="application/vnd.openxmlformats-officedocument.customXmlProperties+xml"/>
  <Override PartName="/customXml/itemProps12.xml" ContentType="application/vnd.openxmlformats-officedocument.customXmlProperties+xml"/>
  <Override PartName="/customXml/itemProps13.xml" ContentType="application/vnd.openxmlformats-officedocument.customXmlProperties+xml"/>
  <Override PartName="/customXml/itemProps14.xml" ContentType="application/vnd.openxmlformats-officedocument.customXmlProperties+xml"/>
  <Override PartName="/customXml/itemProps15.xml" ContentType="application/vnd.openxmlformats-officedocument.customXmlProperties+xml"/>
  <Override PartName="/customXml/itemProps16.xml" ContentType="application/vnd.openxmlformats-officedocument.customXmlProperties+xml"/>
  <Override PartName="/customXml/itemProps17.xml" ContentType="application/vnd.openxmlformats-officedocument.customXmlProperties+xml"/>
  <Override PartName="/customXml/itemProps18.xml" ContentType="application/vnd.openxmlformats-officedocument.customXmlProperties+xml"/>
  <Override PartName="/customXml/itemProps19.xml" ContentType="application/vnd.openxmlformats-officedocument.customXmlProperties+xml"/>
  <Override PartName="/customXml/itemProps20.xml" ContentType="application/vnd.openxmlformats-officedocument.customXmlProperties+xml"/>
  <Override PartName="/customXml/itemProps21.xml" ContentType="application/vnd.openxmlformats-officedocument.customXmlProperties+xml"/>
  <Override PartName="/customXml/itemProps22.xml" ContentType="application/vnd.openxmlformats-officedocument.customXmlProperties+xml"/>
  <Override PartName="/customXml/itemProps23.xml" ContentType="application/vnd.openxmlformats-officedocument.customXmlProperties+xml"/>
  <Override PartName="/customXml/itemProps24.xml" ContentType="application/vnd.openxmlformats-officedocument.customXmlProperties+xml"/>
  <Override PartName="/customXml/itemProps25.xml" ContentType="application/vnd.openxmlformats-officedocument.customXmlProperties+xml"/>
  <Override PartName="/customXml/itemProps26.xml" ContentType="application/vnd.openxmlformats-officedocument.customXmlProperties+xml"/>
  <Override PartName="/customXml/itemProps27.xml" ContentType="application/vnd.openxmlformats-officedocument.customXmlProperties+xml"/>
  <Override PartName="/customXml/itemProps28.xml" ContentType="application/vnd.openxmlformats-officedocument.customXmlProperties+xml"/>
  <Override PartName="/customXml/itemProps29.xml" ContentType="application/vnd.openxmlformats-officedocument.customXmlProperties+xml"/>
  <Override PartName="/customXml/itemProps30.xml" ContentType="application/vnd.openxmlformats-officedocument.customXmlProperties+xml"/>
  <Override PartName="/customXml/itemProps31.xml" ContentType="application/vnd.openxmlformats-officedocument.customXmlProperties+xml"/>
  <Override PartName="/customXml/itemProps32.xml" ContentType="application/vnd.openxmlformats-officedocument.customXmlProperties+xml"/>
  <Override PartName="/customXml/itemProps33.xml" ContentType="application/vnd.openxmlformats-officedocument.customXmlProperties+xml"/>
  <Override PartName="/customXml/itemProps34.xml" ContentType="application/vnd.openxmlformats-officedocument.customXmlProperties+xml"/>
  <Override PartName="/customXml/itemProps35.xml" ContentType="application/vnd.openxmlformats-officedocument.customXmlProperties+xml"/>
  <Override PartName="/customXml/itemProps36.xml" ContentType="application/vnd.openxmlformats-officedocument.customXmlProperties+xml"/>
  <Override PartName="/customXml/itemProps37.xml" ContentType="application/vnd.openxmlformats-officedocument.customXmlProperties+xml"/>
  <Override PartName="/customXml/itemProps38.xml" ContentType="application/vnd.openxmlformats-officedocument.customXmlProperties+xml"/>
  <Override PartName="/customXml/itemProps39.xml" ContentType="application/vnd.openxmlformats-officedocument.customXmlProperties+xml"/>
  <Override PartName="/customXml/itemProps40.xml" ContentType="application/vnd.openxmlformats-officedocument.customXmlProperties+xml"/>
  <Override PartName="/customXml/itemProps41.xml" ContentType="application/vnd.openxmlformats-officedocument.customXmlProperties+xml"/>
  <Override PartName="/customXml/itemProps42.xml" ContentType="application/vnd.openxmlformats-officedocument.customXmlProperties+xml"/>
  <Override PartName="/customXml/itemProps43.xml" ContentType="application/vnd.openxmlformats-officedocument.customXmlProperties+xml"/>
  <Override PartName="/customXml/itemProps44.xml" ContentType="application/vnd.openxmlformats-officedocument.customXmlProperties+xml"/>
  <Override PartName="/customXml/itemProps45.xml" ContentType="application/vnd.openxmlformats-officedocument.customXmlProperties+xml"/>
  <Override PartName="/customXml/itemProps46.xml" ContentType="application/vnd.openxmlformats-officedocument.customXmlProperties+xml"/>
  <Override PartName="/customXml/itemProps47.xml" ContentType="application/vnd.openxmlformats-officedocument.customXmlProperties+xml"/>
  <Override PartName="/customXml/itemProps48.xml" ContentType="application/vnd.openxmlformats-officedocument.customXmlProperties+xml"/>
  <Override PartName="/customXml/itemProps49.xml" ContentType="application/vnd.openxmlformats-officedocument.customXmlProperties+xml"/>
  <Override PartName="/customXml/itemProps50.xml" ContentType="application/vnd.openxmlformats-officedocument.customXmlProperties+xml"/>
  <Override PartName="/customXml/itemProps51.xml" ContentType="application/vnd.openxmlformats-officedocument.customXmlProperties+xml"/>
  <Override PartName="/customXml/itemProps52.xml" ContentType="application/vnd.openxmlformats-officedocument.customXmlProperties+xml"/>
  <Override PartName="/customXml/itemProps53.xml" ContentType="application/vnd.openxmlformats-officedocument.customXmlProperties+xml"/>
  <Override PartName="/customXml/itemProps54.xml" ContentType="application/vnd.openxmlformats-officedocument.customXmlProperties+xml"/>
  <Override PartName="/customXml/itemProps55.xml" ContentType="application/vnd.openxmlformats-officedocument.customXmlProperties+xml"/>
  <Override PartName="/customXml/itemProps56.xml" ContentType="application/vnd.openxmlformats-officedocument.customXmlProperties+xml"/>
  <Override PartName="/customXml/itemProps57.xml" ContentType="application/vnd.openxmlformats-officedocument.customXmlProperties+xml"/>
  <Override PartName="/customXml/itemProps58.xml" ContentType="application/vnd.openxmlformats-officedocument.customXmlProperties+xml"/>
  <Override PartName="/customXml/itemProps59.xml" ContentType="application/vnd.openxmlformats-officedocument.customXmlProperties+xml"/>
  <Override PartName="/customXml/itemProps60.xml" ContentType="application/vnd.openxmlformats-officedocument.customXmlProperties+xml"/>
  <Override PartName="/customXml/itemProps61.xml" ContentType="application/vnd.openxmlformats-officedocument.customXmlProperties+xml"/>
  <Override PartName="/customXml/itemProps62.xml" ContentType="application/vnd.openxmlformats-officedocument.customXmlProperties+xml"/>
  <Override PartName="/customXml/itemProps63.xml" ContentType="application/vnd.openxmlformats-officedocument.customXmlProperties+xml"/>
  <Override PartName="/customXml/itemProps64.xml" ContentType="application/vnd.openxmlformats-officedocument.customXmlProperties+xml"/>
  <Override PartName="/customXml/itemProps65.xml" ContentType="application/vnd.openxmlformats-officedocument.customXmlProperties+xml"/>
  <Override PartName="/customXml/itemProps66.xml" ContentType="application/vnd.openxmlformats-officedocument.customXmlProperties+xml"/>
  <Override PartName="/customXml/itemProps67.xml" ContentType="application/vnd.openxmlformats-officedocument.customXmlProperties+xml"/>
  <Override PartName="/customXml/itemProps68.xml" ContentType="application/vnd.openxmlformats-officedocument.customXmlProperties+xml"/>
  <Override PartName="/customXml/itemProps69.xml" ContentType="application/vnd.openxmlformats-officedocument.customXmlProperties+xml"/>
  <Override PartName="/customXml/itemProps70.xml" ContentType="application/vnd.openxmlformats-officedocument.customXmlProperties+xml"/>
  <Override PartName="/customXml/itemProps71.xml" ContentType="application/vnd.openxmlformats-officedocument.customXmlProperties+xml"/>
  <Override PartName="/customXml/itemProps72.xml" ContentType="application/vnd.openxmlformats-officedocument.customXmlProperties+xml"/>
  <Override PartName="/customXml/itemProps73.xml" ContentType="application/vnd.openxmlformats-officedocument.customXmlProperties+xml"/>
  <Override PartName="/customXml/itemProps74.xml" ContentType="application/vnd.openxmlformats-officedocument.customXmlProperties+xml"/>
  <Override PartName="/customXml/itemProps75.xml" ContentType="application/vnd.openxmlformats-officedocument.customXmlProperties+xml"/>
  <Override PartName="/customXml/itemProps76.xml" ContentType="application/vnd.openxmlformats-officedocument.customXmlProperties+xml"/>
  <Override PartName="/customXml/itemProps77.xml" ContentType="application/vnd.openxmlformats-officedocument.customXmlProperties+xml"/>
  <Override PartName="/customXml/itemProps78.xml" ContentType="application/vnd.openxmlformats-officedocument.customXmlProperties+xml"/>
  <Override PartName="/customXml/itemProps79.xml" ContentType="application/vnd.openxmlformats-officedocument.customXmlProperties+xml"/>
  <Override PartName="/customXml/itemProps80.xml" ContentType="application/vnd.openxmlformats-officedocument.customXmlProperties+xml"/>
  <Override PartName="/customXml/itemProps81.xml" ContentType="application/vnd.openxmlformats-officedocument.customXmlProperties+xml"/>
  <Override PartName="/customXml/itemProps82.xml" ContentType="application/vnd.openxmlformats-officedocument.customXmlProperties+xml"/>
  <Override PartName="/customXml/itemProps83.xml" ContentType="application/vnd.openxmlformats-officedocument.customXmlProperties+xml"/>
  <Override PartName="/customXml/itemProps84.xml" ContentType="application/vnd.openxmlformats-officedocument.customXmlProperties+xml"/>
  <Override PartName="/customXml/itemProps85.xml" ContentType="application/vnd.openxmlformats-officedocument.customXmlProperties+xml"/>
  <Override PartName="/customXml/itemProps86.xml" ContentType="application/vnd.openxmlformats-officedocument.customXmlProperties+xml"/>
  <Override PartName="/customXml/itemProps87.xml" ContentType="application/vnd.openxmlformats-officedocument.customXmlProperties+xml"/>
  <Override PartName="/customXml/itemProps88.xml" ContentType="application/vnd.openxmlformats-officedocument.customXmlProperties+xml"/>
  <Override PartName="/customXml/itemProps89.xml" ContentType="application/vnd.openxmlformats-officedocument.customXmlProperties+xml"/>
  <Override PartName="/customXml/itemProps90.xml" ContentType="application/vnd.openxmlformats-officedocument.customXmlProperties+xml"/>
  <Override PartName="/customXml/itemProps91.xml" ContentType="application/vnd.openxmlformats-officedocument.customXmlProperties+xml"/>
  <Override PartName="/customXml/itemProps92.xml" ContentType="application/vnd.openxmlformats-officedocument.customXmlProperties+xml"/>
  <Override PartName="/customXml/itemProps93.xml" ContentType="application/vnd.openxmlformats-officedocument.customXmlProperties+xml"/>
  <Override PartName="/customXml/itemProps94.xml" ContentType="application/vnd.openxmlformats-officedocument.customXmlProperties+xml"/>
  <Override PartName="/customXml/itemProps95.xml" ContentType="application/vnd.openxmlformats-officedocument.customXmlProperties+xml"/>
  <Override PartName="/customXml/itemProps96.xml" ContentType="application/vnd.openxmlformats-officedocument.customXmlProperties+xml"/>
  <Override PartName="/customXml/itemProps97.xml" ContentType="application/vnd.openxmlformats-officedocument.customXmlProperties+xml"/>
  <Override PartName="/customXml/itemProps98.xml" ContentType="application/vnd.openxmlformats-officedocument.customXmlProperties+xml"/>
  <Override PartName="/customXml/itemProps99.xml" ContentType="application/vnd.openxmlformats-officedocument.customXmlProperties+xml"/>
  <Override PartName="/customXml/itemProps100.xml" ContentType="application/vnd.openxmlformats-officedocument.customXmlProperties+xml"/>
  <Override PartName="/customXml/itemProps101.xml" ContentType="application/vnd.openxmlformats-officedocument.customXmlProperties+xml"/>
  <Override PartName="/customXml/itemProps102.xml" ContentType="application/vnd.openxmlformats-officedocument.customXmlProperties+xml"/>
  <Override PartName="/customXml/itemProps103.xml" ContentType="application/vnd.openxmlformats-officedocument.customXmlProperties+xml"/>
  <Override PartName="/customXml/itemProps104.xml" ContentType="application/vnd.openxmlformats-officedocument.customXmlProperties+xml"/>
  <Override PartName="/customXml/itemProps105.xml" ContentType="application/vnd.openxmlformats-officedocument.customXmlProperties+xml"/>
  <Override PartName="/customXml/itemProps106.xml" ContentType="application/vnd.openxmlformats-officedocument.customXmlProperties+xml"/>
  <Override PartName="/customXml/itemProps107.xml" ContentType="application/vnd.openxmlformats-officedocument.customXmlProperties+xml"/>
  <Override PartName="/customXml/itemProps108.xml" ContentType="application/vnd.openxmlformats-officedocument.customXmlProperties+xml"/>
  <Override PartName="/customXml/itemProps109.xml" ContentType="application/vnd.openxmlformats-officedocument.customXmlProperties+xml"/>
  <Override PartName="/customXml/itemProps110.xml" ContentType="application/vnd.openxmlformats-officedocument.customXmlProperties+xml"/>
  <Override PartName="/customXml/itemProps111.xml" ContentType="application/vnd.openxmlformats-officedocument.customXmlProperties+xml"/>
  <Override PartName="/customXml/itemProps112.xml" ContentType="application/vnd.openxmlformats-officedocument.customXmlProperties+xml"/>
  <Override PartName="/customXml/itemProps113.xml" ContentType="application/vnd.openxmlformats-officedocument.customXmlProperties+xml"/>
  <Override PartName="/customXml/itemProps114.xml" ContentType="application/vnd.openxmlformats-officedocument.customXmlProperties+xml"/>
  <Override PartName="/customXml/itemProps115.xml" ContentType="application/vnd.openxmlformats-officedocument.customXmlProperties+xml"/>
  <Override PartName="/customXml/itemProps116.xml" ContentType="application/vnd.openxmlformats-officedocument.customXmlProperties+xml"/>
  <Override PartName="/customXml/itemProps117.xml" ContentType="application/vnd.openxmlformats-officedocument.customXmlProperties+xml"/>
  <Override PartName="/customXml/itemProps118.xml" ContentType="application/vnd.openxmlformats-officedocument.customXmlProperties+xml"/>
  <Override PartName="/customXml/itemProps119.xml" ContentType="application/vnd.openxmlformats-officedocument.customXmlProperties+xml"/>
  <Override PartName="/customXml/itemProps120.xml" ContentType="application/vnd.openxmlformats-officedocument.customXmlProperties+xml"/>
  <Override PartName="/customXml/itemProps121.xml" ContentType="application/vnd.openxmlformats-officedocument.customXmlProperties+xml"/>
  <Override PartName="/customXml/itemProps122.xml" ContentType="application/vnd.openxmlformats-officedocument.customXmlProperties+xml"/>
  <Override PartName="/customXml/itemProps123.xml" ContentType="application/vnd.openxmlformats-officedocument.customXmlProperties+xml"/>
  <Override PartName="/customXml/itemProps124.xml" ContentType="application/vnd.openxmlformats-officedocument.customXmlProperties+xml"/>
  <Override PartName="/customXml/itemProps125.xml" ContentType="application/vnd.openxmlformats-officedocument.customXmlProperties+xml"/>
  <Override PartName="/customXml/itemProps126.xml" ContentType="application/vnd.openxmlformats-officedocument.customXmlProperties+xml"/>
  <Override PartName="/customXml/itemProps127.xml" ContentType="application/vnd.openxmlformats-officedocument.customXmlProperties+xml"/>
  <Override PartName="/customXml/itemProps128.xml" ContentType="application/vnd.openxmlformats-officedocument.customXmlProperties+xml"/>
  <Override PartName="/customXml/itemProps129.xml" ContentType="application/vnd.openxmlformats-officedocument.customXmlProperties+xml"/>
  <Override PartName="/customXml/itemProps130.xml" ContentType="application/vnd.openxmlformats-officedocument.customXmlProperties+xml"/>
  <Override PartName="/customXml/itemProps131.xml" ContentType="application/vnd.openxmlformats-officedocument.customXmlProperties+xml"/>
  <Override PartName="/customXml/itemProps132.xml" ContentType="application/vnd.openxmlformats-officedocument.customXmlProperties+xml"/>
  <Override PartName="/customXml/itemProps133.xml" ContentType="application/vnd.openxmlformats-officedocument.customXmlProperties+xml"/>
  <Override PartName="/customXml/itemProps134.xml" ContentType="application/vnd.openxmlformats-officedocument.customXmlProperties+xml"/>
  <Override PartName="/customXml/itemProps135.xml" ContentType="application/vnd.openxmlformats-officedocument.customXmlProperties+xml"/>
  <Override PartName="/customXml/itemProps136.xml" ContentType="application/vnd.openxmlformats-officedocument.customXmlProperties+xml"/>
  <Override PartName="/customXml/itemProps137.xml" ContentType="application/vnd.openxmlformats-officedocument.customXmlProperties+xml"/>
  <Override PartName="/customXml/itemProps138.xml" ContentType="application/vnd.openxmlformats-officedocument.customXmlProperties+xml"/>
  <Override PartName="/customXml/itemProps139.xml" ContentType="application/vnd.openxmlformats-officedocument.customXmlProperties+xml"/>
  <Override PartName="/customXml/itemProps140.xml" ContentType="application/vnd.openxmlformats-officedocument.customXmlProperties+xml"/>
  <Override PartName="/customXml/itemProps141.xml" ContentType="application/vnd.openxmlformats-officedocument.customXmlProperties+xml"/>
  <Override PartName="/customXml/itemProps142.xml" ContentType="application/vnd.openxmlformats-officedocument.customXmlProperties+xml"/>
  <Override PartName="/customXml/itemProps143.xml" ContentType="application/vnd.openxmlformats-officedocument.customXmlProperties+xml"/>
  <Override PartName="/customXml/itemProps144.xml" ContentType="application/vnd.openxmlformats-officedocument.customXmlProperties+xml"/>
  <Override PartName="/customXml/itemProps145.xml" ContentType="application/vnd.openxmlformats-officedocument.customXmlProperties+xml"/>
  <Override PartName="/customXml/itemProps146.xml" ContentType="application/vnd.openxmlformats-officedocument.customXmlProperties+xml"/>
  <Override PartName="/customXml/itemProps147.xml" ContentType="application/vnd.openxmlformats-officedocument.customXmlProperties+xml"/>
  <Override PartName="/customXml/itemProps148.xml" ContentType="application/vnd.openxmlformats-officedocument.customXmlProperties+xml"/>
  <Override PartName="/customXml/itemProps149.xml" ContentType="application/vnd.openxmlformats-officedocument.customXmlProperties+xml"/>
  <Override PartName="/customXml/itemProps150.xml" ContentType="application/vnd.openxmlformats-officedocument.customXmlProperties+xml"/>
  <Override PartName="/customXml/itemProps151.xml" ContentType="application/vnd.openxmlformats-officedocument.customXmlProperties+xml"/>
  <Override PartName="/customXml/itemProps152.xml" ContentType="application/vnd.openxmlformats-officedocument.customXmlProperties+xml"/>
  <Override PartName="/customXml/itemProps153.xml" ContentType="application/vnd.openxmlformats-officedocument.customXmlProperties+xml"/>
  <Override PartName="/customXml/itemProps154.xml" ContentType="application/vnd.openxmlformats-officedocument.customXmlProperties+xml"/>
  <Override PartName="/customXml/itemProps155.xml" ContentType="application/vnd.openxmlformats-officedocument.customXmlProperties+xml"/>
  <Override PartName="/customXml/itemProps156.xml" ContentType="application/vnd.openxmlformats-officedocument.customXmlProperties+xml"/>
  <Override PartName="/customXml/itemProps157.xml" ContentType="application/vnd.openxmlformats-officedocument.customXmlProperties+xml"/>
  <Override PartName="/customXml/itemProps158.xml" ContentType="application/vnd.openxmlformats-officedocument.customXmlProperties+xml"/>
  <Override PartName="/customXml/itemProps159.xml" ContentType="application/vnd.openxmlformats-officedocument.customXmlProperties+xml"/>
  <Override PartName="/customXml/itemProps160.xml" ContentType="application/vnd.openxmlformats-officedocument.customXmlProperties+xml"/>
  <Override PartName="/customXml/itemProps161.xml" ContentType="application/vnd.openxmlformats-officedocument.customXmlProperties+xml"/>
  <Override PartName="/customXml/itemProps162.xml" ContentType="application/vnd.openxmlformats-officedocument.customXmlProperties+xml"/>
  <Override PartName="/customXml/itemProps163.xml" ContentType="application/vnd.openxmlformats-officedocument.customXmlProperties+xml"/>
  <Override PartName="/customXml/itemProps164.xml" ContentType="application/vnd.openxmlformats-officedocument.customXmlProperties+xml"/>
  <Override PartName="/customXml/itemProps165.xml" ContentType="application/vnd.openxmlformats-officedocument.customXmlProperties+xml"/>
  <Override PartName="/customXml/itemProps166.xml" ContentType="application/vnd.openxmlformats-officedocument.customXmlProperties+xml"/>
  <Override PartName="/customXml/itemProps167.xml" ContentType="application/vnd.openxmlformats-officedocument.customXmlProperties+xml"/>
  <Override PartName="/customXml/itemProps168.xml" ContentType="application/vnd.openxmlformats-officedocument.customXmlProperties+xml"/>
  <Override PartName="/customXml/itemProps169.xml" ContentType="application/vnd.openxmlformats-officedocument.customXmlProperties+xml"/>
  <Override PartName="/customXml/itemProps170.xml" ContentType="application/vnd.openxmlformats-officedocument.customXmlProperties+xml"/>
  <Override PartName="/customXml/itemProps171.xml" ContentType="application/vnd.openxmlformats-officedocument.customXmlProperties+xml"/>
  <Override PartName="/customXml/itemProps172.xml" ContentType="application/vnd.openxmlformats-officedocument.customXmlProperties+xml"/>
  <Override PartName="/customXml/itemProps173.xml" ContentType="application/vnd.openxmlformats-officedocument.customXmlProperties+xml"/>
  <Override PartName="/customXml/itemProps174.xml" ContentType="application/vnd.openxmlformats-officedocument.customXmlProperties+xml"/>
  <Override PartName="/customXml/itemProps175.xml" ContentType="application/vnd.openxmlformats-officedocument.customXmlProperties+xml"/>
  <Override PartName="/customXml/itemProps176.xml" ContentType="application/vnd.openxmlformats-officedocument.customXmlProperties+xml"/>
  <Override PartName="/customXml/itemProps177.xml" ContentType="application/vnd.openxmlformats-officedocument.customXmlProperties+xml"/>
  <Override PartName="/customXml/itemProps178.xml" ContentType="application/vnd.openxmlformats-officedocument.customXmlProperties+xml"/>
  <Override PartName="/customXml/itemProps179.xml" ContentType="application/vnd.openxmlformats-officedocument.customXmlProperties+xml"/>
  <Override PartName="/customXml/itemProps180.xml" ContentType="application/vnd.openxmlformats-officedocument.customXmlProperties+xml"/>
  <Override PartName="/customXml/itemProps181.xml" ContentType="application/vnd.openxmlformats-officedocument.customXmlProperties+xml"/>
  <Override PartName="/customXml/itemProps182.xml" ContentType="application/vnd.openxmlformats-officedocument.customXmlProperties+xml"/>
  <Override PartName="/customXml/itemProps183.xml" ContentType="application/vnd.openxmlformats-officedocument.customXmlProperties+xml"/>
  <Override PartName="/customXml/itemProps184.xml" ContentType="application/vnd.openxmlformats-officedocument.customXmlProperties+xml"/>
  <Override PartName="/customXml/itemProps185.xml" ContentType="application/vnd.openxmlformats-officedocument.customXmlProperties+xml"/>
  <Override PartName="/customXml/itemProps186.xml" ContentType="application/vnd.openxmlformats-officedocument.customXmlProperties+xml"/>
  <Override PartName="/customXml/itemProps187.xml" ContentType="application/vnd.openxmlformats-officedocument.customXmlProperties+xml"/>
  <Override PartName="/customXml/itemProps188.xml" ContentType="application/vnd.openxmlformats-officedocument.customXmlProperties+xml"/>
  <Override PartName="/customXml/itemProps189.xml" ContentType="application/vnd.openxmlformats-officedocument.customXmlProperties+xml"/>
  <Override PartName="/customXml/itemProps190.xml" ContentType="application/vnd.openxmlformats-officedocument.customXmlProperties+xml"/>
  <Override PartName="/customXml/itemProps191.xml" ContentType="application/vnd.openxmlformats-officedocument.customXmlProperties+xml"/>
  <Override PartName="/customXml/itemProps192.xml" ContentType="application/vnd.openxmlformats-officedocument.customXmlProperties+xml"/>
  <Override PartName="/customXml/itemProps193.xml" ContentType="application/vnd.openxmlformats-officedocument.customXmlProperties+xml"/>
  <Override PartName="/customXml/itemProps194.xml" ContentType="application/vnd.openxmlformats-officedocument.customXmlProperties+xml"/>
  <Override PartName="/customXml/itemProps195.xml" ContentType="application/vnd.openxmlformats-officedocument.customXmlProperties+xml"/>
  <Override PartName="/customXml/itemProps196.xml" ContentType="application/vnd.openxmlformats-officedocument.customXmlProperties+xml"/>
  <Override PartName="/customXml/itemProps197.xml" ContentType="application/vnd.openxmlformats-officedocument.customXmlProperties+xml"/>
  <Override PartName="/customXml/itemProps198.xml" ContentType="application/vnd.openxmlformats-officedocument.customXmlProperties+xml"/>
  <Override PartName="/customXml/itemProps199.xml" ContentType="application/vnd.openxmlformats-officedocument.customXmlProperties+xml"/>
  <Override PartName="/customXml/itemProps200.xml" ContentType="application/vnd.openxmlformats-officedocument.customXmlProperties+xml"/>
  <Override PartName="/customXml/itemProps201.xml" ContentType="application/vnd.openxmlformats-officedocument.customXmlProperties+xml"/>
  <Override PartName="/customXml/itemProps202.xml" ContentType="application/vnd.openxmlformats-officedocument.customXmlProperties+xml"/>
  <Override PartName="/customXml/itemProps203.xml" ContentType="application/vnd.openxmlformats-officedocument.customXmlProperties+xml"/>
  <Override PartName="/customXml/itemProps204.xml" ContentType="application/vnd.openxmlformats-officedocument.customXmlProperties+xml"/>
  <Override PartName="/customXml/itemProps205.xml" ContentType="application/vnd.openxmlformats-officedocument.customXmlProperties+xml"/>
  <Override PartName="/customXml/itemProps206.xml" ContentType="application/vnd.openxmlformats-officedocument.customXmlProperties+xml"/>
  <Override PartName="/customXml/itemProps207.xml" ContentType="application/vnd.openxmlformats-officedocument.customXmlProperties+xml"/>
  <Override PartName="/customXml/itemProps208.xml" ContentType="application/vnd.openxmlformats-officedocument.customXmlProperties+xml"/>
  <Override PartName="/customXml/itemProps209.xml" ContentType="application/vnd.openxmlformats-officedocument.customXmlProperties+xml"/>
  <Override PartName="/customXml/itemProps210.xml" ContentType="application/vnd.openxmlformats-officedocument.customXmlProperties+xml"/>
  <Override PartName="/customXml/itemProps211.xml" ContentType="application/vnd.openxmlformats-officedocument.customXmlProperties+xml"/>
  <Override PartName="/customXml/itemProps212.xml" ContentType="application/vnd.openxmlformats-officedocument.customXmlProperties+xml"/>
  <Override PartName="/customXml/itemProps213.xml" ContentType="application/vnd.openxmlformats-officedocument.customXmlProperties+xml"/>
  <Override PartName="/customXml/itemProps214.xml" ContentType="application/vnd.openxmlformats-officedocument.customXmlProperties+xml"/>
  <Override PartName="/customXml/itemProps215.xml" ContentType="application/vnd.openxmlformats-officedocument.customXmlProperties+xml"/>
  <Override PartName="/customXml/itemProps216.xml" ContentType="application/vnd.openxmlformats-officedocument.customXmlProperties+xml"/>
  <Override PartName="/customXml/itemProps217.xml" ContentType="application/vnd.openxmlformats-officedocument.customXmlProperties+xml"/>
  <Override PartName="/customXml/itemProps218.xml" ContentType="application/vnd.openxmlformats-officedocument.customXmlProperties+xml"/>
  <Override PartName="/customXml/itemProps219.xml" ContentType="application/vnd.openxmlformats-officedocument.customXmlProperties+xml"/>
  <Override PartName="/customXml/itemProps220.xml" ContentType="application/vnd.openxmlformats-officedocument.customXmlProperties+xml"/>
  <Override PartName="/customXml/itemProps221.xml" ContentType="application/vnd.openxmlformats-officedocument.customXmlProperties+xml"/>
  <Override PartName="/customXml/itemProps222.xml" ContentType="application/vnd.openxmlformats-officedocument.customXmlProperties+xml"/>
  <Override PartName="/customXml/itemProps223.xml" ContentType="application/vnd.openxmlformats-officedocument.customXmlProperties+xml"/>
  <Override PartName="/customXml/itemProps224.xml" ContentType="application/vnd.openxmlformats-officedocument.customXmlProperties+xml"/>
  <Override PartName="/customXml/itemProps225.xml" ContentType="application/vnd.openxmlformats-officedocument.customXmlProperties+xml"/>
  <Override PartName="/customXml/itemProps226.xml" ContentType="application/vnd.openxmlformats-officedocument.customXmlProperties+xml"/>
  <Override PartName="/customXml/itemProps227.xml" ContentType="application/vnd.openxmlformats-officedocument.customXmlProperties+xml"/>
  <Override PartName="/customXml/itemProps228.xml" ContentType="application/vnd.openxmlformats-officedocument.customXmlProperties+xml"/>
  <Override PartName="/customXml/itemProps229.xml" ContentType="application/vnd.openxmlformats-officedocument.customXmlProperties+xml"/>
  <Override PartName="/customXml/itemProps230.xml" ContentType="application/vnd.openxmlformats-officedocument.customXmlProperties+xml"/>
  <Override PartName="/customXml/itemProps231.xml" ContentType="application/vnd.openxmlformats-officedocument.customXmlProperties+xml"/>
  <Override PartName="/customXml/itemProps232.xml" ContentType="application/vnd.openxmlformats-officedocument.customXmlProperties+xml"/>
  <Override PartName="/customXml/itemProps233.xml" ContentType="application/vnd.openxmlformats-officedocument.customXmlProperties+xml"/>
  <Override PartName="/customXml/itemProps234.xml" ContentType="application/vnd.openxmlformats-officedocument.customXmlProperties+xml"/>
  <Override PartName="/customXml/itemProps235.xml" ContentType="application/vnd.openxmlformats-officedocument.customXmlProperties+xml"/>
  <Override PartName="/customXml/itemProps236.xml" ContentType="application/vnd.openxmlformats-officedocument.customXmlProperties+xml"/>
  <Override PartName="/customXml/itemProps237.xml" ContentType="application/vnd.openxmlformats-officedocument.customXmlProperties+xml"/>
  <Override PartName="/customXml/itemProps238.xml" ContentType="application/vnd.openxmlformats-officedocument.customXmlProperties+xml"/>
  <Override PartName="/customXml/itemProps239.xml" ContentType="application/vnd.openxmlformats-officedocument.customXmlProperties+xml"/>
  <Override PartName="/customXml/itemProps240.xml" ContentType="application/vnd.openxmlformats-officedocument.customXmlProperties+xml"/>
  <Override PartName="/customXml/itemProps241.xml" ContentType="application/vnd.openxmlformats-officedocument.customXmlProperties+xml"/>
  <Override PartName="/customXml/itemProps242.xml" ContentType="application/vnd.openxmlformats-officedocument.customXmlProperties+xml"/>
  <Override PartName="/customXml/itemProps243.xml" ContentType="application/vnd.openxmlformats-officedocument.customXmlProperties+xml"/>
  <Override PartName="/customXml/itemProps244.xml" ContentType="application/vnd.openxmlformats-officedocument.customXmlProperties+xml"/>
  <Override PartName="/customXml/itemProps245.xml" ContentType="application/vnd.openxmlformats-officedocument.customXmlProperties+xml"/>
  <Override PartName="/customXml/itemProps246.xml" ContentType="application/vnd.openxmlformats-officedocument.customXmlProperties+xml"/>
  <Override PartName="/customXml/itemProps247.xml" ContentType="application/vnd.openxmlformats-officedocument.customXmlProperties+xml"/>
  <Override PartName="/customXml/itemProps248.xml" ContentType="application/vnd.openxmlformats-officedocument.customXmlProperties+xml"/>
  <Override PartName="/customXml/itemProps249.xml" ContentType="application/vnd.openxmlformats-officedocument.customXmlProperties+xml"/>
  <Override PartName="/customXml/itemProps250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7627CA" w14:textId="77777777" w:rsidR="004609A9" w:rsidRPr="00FA1977" w:rsidRDefault="004609A9" w:rsidP="004609A9">
      <w:pPr>
        <w:spacing w:after="0"/>
        <w:ind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b/>
          <w:bCs/>
          <w:lang w:eastAsia="zh-CN"/>
        </w:rPr>
        <w:t>Figure S1</w:t>
      </w:r>
      <w:r w:rsidRPr="00FA1977">
        <w:rPr>
          <w:rFonts w:ascii="Times New Roman" w:hAnsi="Times New Roman" w:cs="Times New Roman"/>
          <w:b/>
          <w:bCs/>
          <w:lang w:eastAsia="zh-CN"/>
        </w:rPr>
        <w:t xml:space="preserve">. </w:t>
      </w:r>
      <w:r>
        <w:rPr>
          <w:rFonts w:ascii="Times New Roman" w:eastAsia="PMingLiU" w:hAnsi="Times New Roman" w:cs="Times New Roman"/>
          <w:lang w:eastAsia="zh-TW"/>
        </w:rPr>
        <w:t>Mi</w:t>
      </w:r>
      <w:r>
        <w:rPr>
          <w:rFonts w:ascii="Times New Roman" w:eastAsia="PMingLiU" w:hAnsi="Times New Roman" w:cs="Times New Roman" w:hint="eastAsia"/>
          <w:lang w:eastAsia="zh-TW"/>
        </w:rPr>
        <w:t>ssing pattern and proportions of extracted data from included studies</w:t>
      </w:r>
      <w:r>
        <w:rPr>
          <w:rFonts w:ascii="Times New Roman" w:hAnsi="Times New Roman" w:cs="Times New Roman"/>
          <w:lang w:eastAsia="zh-CN"/>
        </w:rPr>
        <w:t>.</w:t>
      </w:r>
    </w:p>
    <w:p w14:paraId="09E11E05" w14:textId="77777777" w:rsidR="004609A9" w:rsidRDefault="004609A9" w:rsidP="004609A9">
      <w:pPr>
        <w:spacing w:after="0"/>
        <w:ind w:firstLine="0"/>
        <w:rPr>
          <w:lang w:eastAsia="zh-CN"/>
        </w:rPr>
      </w:pPr>
      <w:r>
        <w:rPr>
          <w:noProof/>
          <w:lang w:val="en-US" w:eastAsia="zh-TW"/>
        </w:rPr>
        <w:drawing>
          <wp:inline distT="0" distB="0" distL="0" distR="0" wp14:anchorId="79940BC3" wp14:editId="3F9428FB">
            <wp:extent cx="5943600" cy="3860800"/>
            <wp:effectExtent l="0" t="0" r="0" b="6350"/>
            <wp:docPr id="60" name="圖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missing pattern.png"/>
                    <pic:cNvPicPr/>
                  </pic:nvPicPr>
                  <pic:blipFill>
                    <a:blip r:embed="rId2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6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494AB0" w14:textId="77777777" w:rsidR="004609A9" w:rsidRDefault="004609A9" w:rsidP="004609A9">
      <w:pPr>
        <w:spacing w:after="0"/>
        <w:ind w:firstLine="0"/>
        <w:rPr>
          <w:b/>
          <w:bCs/>
          <w:lang w:eastAsia="zh-CN"/>
        </w:rPr>
      </w:pPr>
      <w:r>
        <w:rPr>
          <w:noProof/>
          <w:lang w:val="en-US" w:eastAsia="zh-TW"/>
        </w:rPr>
        <w:drawing>
          <wp:inline distT="0" distB="0" distL="0" distR="0" wp14:anchorId="31F509D0" wp14:editId="2086483B">
            <wp:extent cx="5943600" cy="2927281"/>
            <wp:effectExtent l="0" t="0" r="0" b="698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272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2F421" w14:textId="77777777" w:rsidR="004609A9" w:rsidRPr="007F2F54" w:rsidRDefault="004609A9" w:rsidP="004609A9">
      <w:pPr>
        <w:spacing w:after="0" w:line="240" w:lineRule="exact"/>
        <w:ind w:firstLine="0"/>
        <w:rPr>
          <w:b/>
          <w:bCs/>
          <w:lang w:eastAsia="zh-CN"/>
        </w:rPr>
      </w:pPr>
      <w:r w:rsidRPr="007F2F54">
        <w:rPr>
          <w:rFonts w:ascii="Times New Roman" w:hAnsi="Times New Roman" w:cs="Times New Roman"/>
          <w:i/>
          <w:sz w:val="20"/>
          <w:szCs w:val="20"/>
        </w:rPr>
        <w:t>N</w:t>
      </w:r>
      <w:r w:rsidRPr="007F2F54">
        <w:rPr>
          <w:rFonts w:ascii="Times New Roman" w:hAnsi="Times New Roman" w:cs="Times New Roman" w:hint="eastAsia"/>
          <w:i/>
          <w:sz w:val="20"/>
          <w:szCs w:val="20"/>
        </w:rPr>
        <w:t>ote:</w:t>
      </w:r>
      <w:r w:rsidRPr="007F2F54">
        <w:rPr>
          <w:rFonts w:ascii="Times New Roman" w:hAnsi="Times New Roman" w:cs="Times New Roman"/>
          <w:i/>
          <w:sz w:val="20"/>
          <w:szCs w:val="20"/>
        </w:rPr>
        <w:t xml:space="preserve"> Var1: Severity, Var2: Mortality, Var3: Fever, Var4: Cough, Var5: Sputum production, Var6: </w:t>
      </w:r>
      <w:r w:rsidRPr="007F2F54">
        <w:rPr>
          <w:rFonts w:ascii="Times New Roman" w:hAnsi="Times New Roman" w:cs="Times New Roman" w:hint="eastAsia"/>
          <w:i/>
          <w:sz w:val="20"/>
          <w:szCs w:val="20"/>
        </w:rPr>
        <w:t>S</w:t>
      </w:r>
      <w:r w:rsidRPr="007F2F54">
        <w:rPr>
          <w:rFonts w:ascii="Times New Roman" w:hAnsi="Times New Roman" w:cs="Times New Roman"/>
          <w:i/>
          <w:sz w:val="20"/>
          <w:szCs w:val="20"/>
        </w:rPr>
        <w:t xml:space="preserve">ore throat, Var7: Myalgia, Var8: Fatigue, Var9: </w:t>
      </w:r>
      <w:r>
        <w:rPr>
          <w:rFonts w:ascii="Times New Roman" w:hAnsi="Times New Roman" w:cs="Times New Roman"/>
          <w:i/>
          <w:sz w:val="20"/>
          <w:szCs w:val="20"/>
        </w:rPr>
        <w:t>Dyspnoea</w:t>
      </w:r>
      <w:r w:rsidRPr="007F2F54">
        <w:rPr>
          <w:rFonts w:ascii="Times New Roman" w:hAnsi="Times New Roman" w:cs="Times New Roman"/>
          <w:i/>
          <w:sz w:val="20"/>
          <w:szCs w:val="20"/>
        </w:rPr>
        <w:t xml:space="preserve">, Var10: Headache, Var11: Nausea, Var12: </w:t>
      </w:r>
      <w:r w:rsidRPr="001C670A">
        <w:rPr>
          <w:rFonts w:ascii="Times New Roman" w:hAnsi="Times New Roman" w:cs="Times New Roman"/>
          <w:i/>
          <w:sz w:val="20"/>
          <w:szCs w:val="20"/>
        </w:rPr>
        <w:t>diarrhoea</w:t>
      </w:r>
      <w:r w:rsidRPr="007F2F54">
        <w:rPr>
          <w:rFonts w:ascii="Times New Roman" w:hAnsi="Times New Roman" w:cs="Times New Roman"/>
          <w:i/>
          <w:sz w:val="20"/>
          <w:szCs w:val="20"/>
        </w:rPr>
        <w:t xml:space="preserve">, Var13: Setting, Var14: Ethnics, Var15: Data_first, Var16: Data_last, Var17: age (mean), Var18: age (median), Var19: </w:t>
      </w:r>
      <w:r w:rsidRPr="007F2F54">
        <w:rPr>
          <w:rFonts w:ascii="Times New Roman" w:hAnsi="Times New Roman" w:cs="Times New Roman" w:hint="eastAsia"/>
          <w:i/>
          <w:sz w:val="20"/>
          <w:szCs w:val="20"/>
        </w:rPr>
        <w:t>G</w:t>
      </w:r>
      <w:r w:rsidRPr="007F2F54">
        <w:rPr>
          <w:rFonts w:ascii="Times New Roman" w:hAnsi="Times New Roman" w:cs="Times New Roman"/>
          <w:i/>
          <w:sz w:val="20"/>
          <w:szCs w:val="20"/>
        </w:rPr>
        <w:t xml:space="preserve">ender, Var20: Cardiac comorbidity, Var21: Hypertension, Var22: </w:t>
      </w:r>
      <w:r w:rsidRPr="007F2F54">
        <w:rPr>
          <w:rFonts w:ascii="Times New Roman" w:hAnsi="Times New Roman" w:cs="Times New Roman" w:hint="eastAsia"/>
          <w:i/>
          <w:sz w:val="20"/>
          <w:szCs w:val="20"/>
        </w:rPr>
        <w:t>D</w:t>
      </w:r>
      <w:r w:rsidRPr="007F2F54">
        <w:rPr>
          <w:rFonts w:ascii="Times New Roman" w:hAnsi="Times New Roman" w:cs="Times New Roman"/>
          <w:i/>
          <w:sz w:val="20"/>
          <w:szCs w:val="20"/>
        </w:rPr>
        <w:t>iabetes mellitus, Var23: COPD, Var24: Smoking</w:t>
      </w:r>
    </w:p>
    <w:p w14:paraId="4C1C7B67" w14:textId="77777777" w:rsidR="004609A9" w:rsidRPr="00FA1977" w:rsidRDefault="004609A9" w:rsidP="004609A9">
      <w:pPr>
        <w:spacing w:after="0"/>
        <w:ind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b/>
          <w:bCs/>
          <w:lang w:eastAsia="zh-CN"/>
        </w:rPr>
        <w:lastRenderedPageBreak/>
        <w:t>Figure S2a</w:t>
      </w:r>
      <w:r w:rsidRPr="00FA1977">
        <w:rPr>
          <w:rFonts w:ascii="Times New Roman" w:hAnsi="Times New Roman" w:cs="Times New Roman"/>
          <w:lang w:eastAsia="zh-CN"/>
        </w:rPr>
        <w:t>. Forest plot for the proportion of symptoms</w:t>
      </w:r>
      <w:r>
        <w:rPr>
          <w:rFonts w:ascii="Times New Roman" w:hAnsi="Times New Roman" w:cs="Times New Roman"/>
          <w:lang w:eastAsia="zh-CN"/>
        </w:rPr>
        <w:t xml:space="preserve"> and outcomes</w:t>
      </w:r>
      <w:r w:rsidRPr="00FA1977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in COVID-19 patients </w:t>
      </w:r>
      <w:r w:rsidRPr="00FA1977">
        <w:rPr>
          <w:rFonts w:ascii="Times New Roman" w:hAnsi="Times New Roman" w:cs="Times New Roman"/>
          <w:lang w:eastAsia="zh-CN"/>
        </w:rPr>
        <w:t>among different study design groups.</w:t>
      </w:r>
    </w:p>
    <w:p w14:paraId="7BB705AA" w14:textId="77777777" w:rsidR="004609A9" w:rsidRDefault="004609A9" w:rsidP="004609A9">
      <w:pPr>
        <w:spacing w:after="0"/>
        <w:ind w:firstLine="0"/>
        <w:rPr>
          <w:lang w:eastAsia="zh-CN"/>
        </w:rPr>
      </w:pPr>
      <w:r>
        <w:rPr>
          <w:noProof/>
          <w:lang w:val="en-US" w:eastAsia="zh-TW"/>
        </w:rPr>
        <w:drawing>
          <wp:inline distT="0" distB="0" distL="0" distR="0" wp14:anchorId="5A8DC6D7" wp14:editId="0C1203EB">
            <wp:extent cx="5943600" cy="5943600"/>
            <wp:effectExtent l="0" t="0" r="0" b="0"/>
            <wp:docPr id="58" name="圖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Study design.png"/>
                    <pic:cNvPicPr/>
                  </pic:nvPicPr>
                  <pic:blipFill>
                    <a:blip r:embed="rId2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615680" w14:textId="77777777" w:rsidR="004609A9" w:rsidRDefault="004609A9" w:rsidP="004609A9">
      <w:pPr>
        <w:spacing w:after="0"/>
        <w:ind w:firstLine="0"/>
        <w:rPr>
          <w:b/>
          <w:bCs/>
          <w:lang w:eastAsia="zh-CN"/>
        </w:rPr>
      </w:pPr>
    </w:p>
    <w:p w14:paraId="2C403D33" w14:textId="77777777" w:rsidR="004609A9" w:rsidRDefault="004609A9" w:rsidP="004609A9">
      <w:pPr>
        <w:spacing w:after="0"/>
        <w:ind w:firstLine="0"/>
        <w:rPr>
          <w:b/>
          <w:bCs/>
          <w:lang w:eastAsia="zh-CN"/>
        </w:rPr>
      </w:pPr>
    </w:p>
    <w:p w14:paraId="3778990E" w14:textId="77777777" w:rsidR="004609A9" w:rsidRDefault="004609A9" w:rsidP="004609A9">
      <w:pPr>
        <w:spacing w:after="0"/>
        <w:ind w:firstLine="0"/>
        <w:rPr>
          <w:b/>
          <w:bCs/>
          <w:lang w:eastAsia="zh-CN"/>
        </w:rPr>
      </w:pPr>
    </w:p>
    <w:p w14:paraId="28948B86" w14:textId="77777777" w:rsidR="004609A9" w:rsidRDefault="004609A9" w:rsidP="004609A9">
      <w:pPr>
        <w:spacing w:after="0"/>
        <w:ind w:firstLine="0"/>
        <w:rPr>
          <w:rFonts w:eastAsiaTheme="minorEastAsia"/>
          <w:b/>
          <w:bCs/>
          <w:lang w:eastAsia="zh-CN"/>
        </w:rPr>
      </w:pPr>
    </w:p>
    <w:p w14:paraId="65B95A8F" w14:textId="77777777" w:rsidR="004609A9" w:rsidRPr="00FA1977" w:rsidRDefault="004609A9" w:rsidP="004609A9">
      <w:pPr>
        <w:spacing w:after="0"/>
        <w:ind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b/>
          <w:bCs/>
          <w:lang w:eastAsia="zh-CN"/>
        </w:rPr>
        <w:lastRenderedPageBreak/>
        <w:t>Figure S2</w:t>
      </w:r>
      <w:r w:rsidRPr="00FA1977">
        <w:rPr>
          <w:rFonts w:ascii="Times New Roman" w:hAnsi="Times New Roman" w:cs="Times New Roman"/>
          <w:lang w:eastAsia="zh-CN"/>
        </w:rPr>
        <w:t>b. Forest plot for the proportion of symptoms</w:t>
      </w:r>
      <w:r>
        <w:rPr>
          <w:rFonts w:ascii="Times New Roman" w:hAnsi="Times New Roman" w:cs="Times New Roman"/>
          <w:lang w:eastAsia="zh-CN"/>
        </w:rPr>
        <w:t xml:space="preserve"> and outcomes</w:t>
      </w:r>
      <w:r w:rsidRPr="00FA1977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 xml:space="preserve">in COVID-19 patients </w:t>
      </w:r>
      <w:r w:rsidRPr="00FA1977">
        <w:rPr>
          <w:rFonts w:ascii="Times New Roman" w:hAnsi="Times New Roman" w:cs="Times New Roman"/>
          <w:lang w:eastAsia="zh-CN"/>
        </w:rPr>
        <w:t>among different ethnicity groups.</w:t>
      </w:r>
    </w:p>
    <w:p w14:paraId="12D419B6" w14:textId="77777777" w:rsidR="004609A9" w:rsidRPr="00F2134A" w:rsidRDefault="004609A9" w:rsidP="004609A9">
      <w:pPr>
        <w:spacing w:after="0" w:line="360" w:lineRule="auto"/>
        <w:ind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noProof/>
          <w:lang w:val="en-US" w:eastAsia="zh-TW"/>
        </w:rPr>
        <w:drawing>
          <wp:inline distT="0" distB="0" distL="0" distR="0" wp14:anchorId="2A2D11BC" wp14:editId="1E0E1817">
            <wp:extent cx="5943600" cy="5943600"/>
            <wp:effectExtent l="0" t="0" r="0" b="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Ethnics.png"/>
                    <pic:cNvPicPr/>
                  </pic:nvPicPr>
                  <pic:blipFill>
                    <a:blip r:embed="rId2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EB14F6" w14:textId="77777777" w:rsidR="004609A9" w:rsidRPr="00F2134A" w:rsidRDefault="004609A9" w:rsidP="004609A9">
      <w:pPr>
        <w:pStyle w:val="paragraph"/>
        <w:spacing w:before="0" w:beforeAutospacing="0" w:after="0" w:afterAutospacing="0" w:line="360" w:lineRule="auto"/>
        <w:ind w:leftChars="200" w:left="480"/>
        <w:textAlignment w:val="baseline"/>
        <w:rPr>
          <w:rFonts w:ascii="Times New Roman" w:hAnsi="Times New Roman" w:cs="Times New Roman"/>
          <w:sz w:val="28"/>
          <w:szCs w:val="28"/>
        </w:rPr>
      </w:pPr>
    </w:p>
    <w:p w14:paraId="6E9003E5" w14:textId="77777777" w:rsidR="004609A9" w:rsidRPr="00F2134A" w:rsidRDefault="004609A9" w:rsidP="004609A9">
      <w:pPr>
        <w:pStyle w:val="paragraph"/>
        <w:spacing w:before="0" w:beforeAutospacing="0" w:after="0" w:afterAutospacing="0" w:line="360" w:lineRule="auto"/>
        <w:ind w:leftChars="200" w:left="480"/>
        <w:textAlignment w:val="baseline"/>
        <w:rPr>
          <w:rFonts w:ascii="Times New Roman" w:hAnsi="Times New Roman" w:cs="Times New Roman"/>
          <w:sz w:val="28"/>
          <w:szCs w:val="28"/>
        </w:rPr>
      </w:pPr>
    </w:p>
    <w:p w14:paraId="25F26300" w14:textId="77777777" w:rsidR="004609A9" w:rsidRPr="00F2134A" w:rsidRDefault="004609A9" w:rsidP="004609A9">
      <w:pPr>
        <w:pStyle w:val="paragraph"/>
        <w:spacing w:before="0" w:beforeAutospacing="0" w:after="0" w:afterAutospacing="0" w:line="360" w:lineRule="auto"/>
        <w:ind w:leftChars="200" w:left="480"/>
        <w:textAlignment w:val="baseline"/>
        <w:rPr>
          <w:rFonts w:ascii="Times New Roman" w:hAnsi="Times New Roman" w:cs="Times New Roman"/>
          <w:sz w:val="28"/>
          <w:szCs w:val="28"/>
        </w:rPr>
      </w:pPr>
    </w:p>
    <w:p w14:paraId="5ECCC5C0" w14:textId="77777777" w:rsidR="004609A9" w:rsidRPr="00F2134A" w:rsidRDefault="004609A9" w:rsidP="004609A9">
      <w:pPr>
        <w:pStyle w:val="paragraph"/>
        <w:spacing w:before="0" w:beforeAutospacing="0" w:after="0" w:afterAutospacing="0" w:line="360" w:lineRule="auto"/>
        <w:ind w:leftChars="200" w:left="480"/>
        <w:textAlignment w:val="baseline"/>
        <w:rPr>
          <w:rFonts w:ascii="Times New Roman" w:hAnsi="Times New Roman" w:cs="Times New Roman"/>
          <w:sz w:val="28"/>
          <w:szCs w:val="28"/>
        </w:rPr>
      </w:pPr>
    </w:p>
    <w:p w14:paraId="70CB2CEA" w14:textId="77777777" w:rsidR="004609A9" w:rsidRPr="00B52681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bCs/>
          <w:lang w:eastAsia="zh-CN"/>
        </w:rPr>
        <w:sectPr w:rsidR="004609A9" w:rsidRPr="00B52681" w:rsidSect="00F31670">
          <w:headerReference w:type="even" r:id="rId261"/>
          <w:headerReference w:type="default" r:id="rId262"/>
          <w:footerReference w:type="even" r:id="rId263"/>
          <w:footerReference w:type="default" r:id="rId264"/>
          <w:headerReference w:type="first" r:id="rId265"/>
          <w:footerReference w:type="first" r:id="rId266"/>
          <w:pgSz w:w="12240" w:h="15840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</w:p>
    <w:p w14:paraId="3D8708DD" w14:textId="77777777" w:rsidR="004609A9" w:rsidRDefault="004609A9" w:rsidP="004609A9">
      <w:pPr>
        <w:spacing w:after="0"/>
        <w:ind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b/>
          <w:bCs/>
          <w:lang w:eastAsia="zh-CN"/>
        </w:rPr>
        <w:lastRenderedPageBreak/>
        <w:t>Figure S3</w:t>
      </w:r>
      <w:r w:rsidRPr="00FA1977">
        <w:rPr>
          <w:rFonts w:ascii="Times New Roman" w:hAnsi="Times New Roman" w:cs="Times New Roman"/>
          <w:b/>
          <w:bCs/>
          <w:lang w:eastAsia="zh-CN"/>
        </w:rPr>
        <w:t>a.</w:t>
      </w:r>
      <w:r w:rsidRPr="005A5D2D">
        <w:rPr>
          <w:rFonts w:ascii="Times New Roman" w:hAnsi="Times New Roman" w:cs="Times New Roman"/>
          <w:bCs/>
          <w:lang w:eastAsia="zh-CN"/>
        </w:rPr>
        <w:t xml:space="preserve"> </w:t>
      </w:r>
      <w:r w:rsidRPr="00FA1977">
        <w:rPr>
          <w:rFonts w:ascii="Times New Roman" w:hAnsi="Times New Roman" w:cs="Times New Roman"/>
          <w:bCs/>
          <w:lang w:eastAsia="zh-CN"/>
        </w:rPr>
        <w:t xml:space="preserve">Forest plot of </w:t>
      </w:r>
      <w:r>
        <w:rPr>
          <w:rFonts w:ascii="Times New Roman" w:hAnsi="Times New Roman" w:cs="Times New Roman"/>
          <w:lang w:eastAsia="zh-CN"/>
        </w:rPr>
        <w:t>pooled mean white blood cell counts among severe and non-severe COVID-19 patient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470"/>
        <w:gridCol w:w="6470"/>
      </w:tblGrid>
      <w:tr w:rsidR="004609A9" w14:paraId="26A0EBCA" w14:textId="77777777" w:rsidTr="00E659A8">
        <w:tc>
          <w:tcPr>
            <w:tcW w:w="4675" w:type="dxa"/>
          </w:tcPr>
          <w:p w14:paraId="006BE9DE" w14:textId="77777777" w:rsidR="004609A9" w:rsidRPr="007D7B79" w:rsidRDefault="004609A9" w:rsidP="00E659A8">
            <w:pPr>
              <w:ind w:firstLine="0"/>
              <w:jc w:val="center"/>
              <w:rPr>
                <w:rFonts w:ascii="Times New Roman" w:eastAsiaTheme="minorEastAsia" w:hAnsi="Times New Roman" w:cs="Times New Roman"/>
                <w:b/>
                <w:lang w:eastAsia="zh-CN"/>
              </w:rPr>
            </w:pPr>
            <w:r w:rsidRPr="007D7B79">
              <w:rPr>
                <w:rFonts w:ascii="Times New Roman" w:eastAsia="PMingLiU" w:hAnsi="Times New Roman" w:cs="Times New Roman"/>
                <w:b/>
                <w:lang w:eastAsia="zh-TW"/>
              </w:rPr>
              <w:t>Severe COVID-19 group</w:t>
            </w:r>
          </w:p>
        </w:tc>
        <w:tc>
          <w:tcPr>
            <w:tcW w:w="4675" w:type="dxa"/>
          </w:tcPr>
          <w:p w14:paraId="46F7AC7C" w14:textId="77777777" w:rsidR="004609A9" w:rsidRPr="007D7B79" w:rsidRDefault="004609A9" w:rsidP="00E659A8">
            <w:pPr>
              <w:ind w:firstLine="0"/>
              <w:jc w:val="center"/>
              <w:rPr>
                <w:rFonts w:ascii="Times New Roman" w:hAnsi="Times New Roman" w:cs="Times New Roman"/>
                <w:b/>
                <w:lang w:eastAsia="zh-CN"/>
              </w:rPr>
            </w:pPr>
            <w:r w:rsidRPr="007D7B79">
              <w:rPr>
                <w:rFonts w:ascii="Times New Roman" w:eastAsia="PMingLiU" w:hAnsi="Times New Roman" w:cs="Times New Roman"/>
                <w:b/>
                <w:lang w:eastAsia="zh-TW"/>
              </w:rPr>
              <w:t>Non-severe COVID-19 group</w:t>
            </w:r>
          </w:p>
        </w:tc>
      </w:tr>
      <w:tr w:rsidR="004609A9" w14:paraId="1B9535BE" w14:textId="77777777" w:rsidTr="00E659A8">
        <w:tc>
          <w:tcPr>
            <w:tcW w:w="4675" w:type="dxa"/>
          </w:tcPr>
          <w:p w14:paraId="0682620D" w14:textId="77777777" w:rsidR="004609A9" w:rsidRDefault="004609A9" w:rsidP="00E659A8">
            <w:pPr>
              <w:ind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noProof/>
                <w:lang w:val="en-US" w:eastAsia="zh-TW"/>
              </w:rPr>
              <w:drawing>
                <wp:inline distT="0" distB="0" distL="0" distR="0" wp14:anchorId="1DBEE613" wp14:editId="3F8D37D3">
                  <wp:extent cx="3971574" cy="3703320"/>
                  <wp:effectExtent l="0" t="0" r="0" b="0"/>
                  <wp:docPr id="3" name="圖片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WBC_severe.png"/>
                          <pic:cNvPicPr/>
                        </pic:nvPicPr>
                        <pic:blipFill>
                          <a:blip r:embed="rId26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89278" cy="37198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52F85301" w14:textId="77777777" w:rsidR="004609A9" w:rsidRDefault="004609A9" w:rsidP="00E659A8">
            <w:pPr>
              <w:ind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noProof/>
                <w:lang w:val="en-US" w:eastAsia="zh-TW"/>
              </w:rPr>
              <w:drawing>
                <wp:inline distT="0" distB="0" distL="0" distR="0" wp14:anchorId="27A37A16" wp14:editId="458F6F11">
                  <wp:extent cx="3971572" cy="3703320"/>
                  <wp:effectExtent l="0" t="0" r="0" b="0"/>
                  <wp:docPr id="6" name="圖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WBC_nonsevere.png"/>
                          <pic:cNvPicPr/>
                        </pic:nvPicPr>
                        <pic:blipFill>
                          <a:blip r:embed="rId26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85420" cy="37162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3B6E79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109F77D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66866F4" w14:textId="77777777" w:rsidR="004609A9" w:rsidRPr="007D7B7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E4271E4" w14:textId="77777777" w:rsidR="004609A9" w:rsidRDefault="004609A9" w:rsidP="004609A9">
      <w:pPr>
        <w:spacing w:after="0"/>
        <w:ind w:firstLine="0"/>
        <w:rPr>
          <w:lang w:eastAsia="zh-CN"/>
        </w:rPr>
      </w:pPr>
    </w:p>
    <w:p w14:paraId="2617E3BD" w14:textId="77777777" w:rsidR="004609A9" w:rsidRPr="00FA1977" w:rsidRDefault="004609A9" w:rsidP="004609A9">
      <w:pPr>
        <w:spacing w:after="0"/>
        <w:ind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b/>
          <w:bCs/>
          <w:lang w:eastAsia="zh-CN"/>
        </w:rPr>
        <w:lastRenderedPageBreak/>
        <w:t>Figure S3</w:t>
      </w:r>
      <w:r w:rsidRPr="00FA1977">
        <w:rPr>
          <w:rFonts w:ascii="Times New Roman" w:hAnsi="Times New Roman" w:cs="Times New Roman"/>
          <w:b/>
          <w:bCs/>
          <w:lang w:eastAsia="zh-CN"/>
        </w:rPr>
        <w:t xml:space="preserve">b. </w:t>
      </w:r>
      <w:r w:rsidRPr="00FA1977">
        <w:rPr>
          <w:rFonts w:ascii="Times New Roman" w:hAnsi="Times New Roman" w:cs="Times New Roman"/>
          <w:bCs/>
          <w:lang w:eastAsia="zh-CN"/>
        </w:rPr>
        <w:t xml:space="preserve">Forest plot of </w:t>
      </w:r>
      <w:r>
        <w:rPr>
          <w:rFonts w:ascii="Times New Roman" w:hAnsi="Times New Roman" w:cs="Times New Roman"/>
          <w:lang w:eastAsia="zh-CN"/>
        </w:rPr>
        <w:t>pooled mean lymphocyte counts among severe and non-severe COVID-19 patient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438"/>
        <w:gridCol w:w="6367"/>
      </w:tblGrid>
      <w:tr w:rsidR="004609A9" w14:paraId="10A81FA6" w14:textId="77777777" w:rsidTr="00E659A8">
        <w:tc>
          <w:tcPr>
            <w:tcW w:w="4675" w:type="dxa"/>
          </w:tcPr>
          <w:p w14:paraId="7D888E11" w14:textId="77777777" w:rsidR="004609A9" w:rsidRPr="007D7B79" w:rsidRDefault="004609A9" w:rsidP="00E659A8">
            <w:pPr>
              <w:ind w:firstLine="0"/>
              <w:jc w:val="center"/>
              <w:rPr>
                <w:rFonts w:ascii="Times New Roman" w:eastAsiaTheme="minorEastAsia" w:hAnsi="Times New Roman" w:cs="Times New Roman"/>
                <w:b/>
                <w:lang w:eastAsia="zh-CN"/>
              </w:rPr>
            </w:pPr>
            <w:r w:rsidRPr="007D7B79">
              <w:rPr>
                <w:rFonts w:ascii="Times New Roman" w:eastAsia="PMingLiU" w:hAnsi="Times New Roman" w:cs="Times New Roman"/>
                <w:b/>
                <w:lang w:eastAsia="zh-TW"/>
              </w:rPr>
              <w:t>Severe COVID-19 group</w:t>
            </w:r>
          </w:p>
        </w:tc>
        <w:tc>
          <w:tcPr>
            <w:tcW w:w="4675" w:type="dxa"/>
          </w:tcPr>
          <w:p w14:paraId="7ABF1C28" w14:textId="77777777" w:rsidR="004609A9" w:rsidRPr="007D7B79" w:rsidRDefault="004609A9" w:rsidP="00E659A8">
            <w:pPr>
              <w:ind w:firstLine="0"/>
              <w:jc w:val="center"/>
              <w:rPr>
                <w:rFonts w:ascii="Times New Roman" w:hAnsi="Times New Roman" w:cs="Times New Roman"/>
                <w:b/>
                <w:lang w:eastAsia="zh-CN"/>
              </w:rPr>
            </w:pPr>
            <w:r w:rsidRPr="007D7B79">
              <w:rPr>
                <w:rFonts w:ascii="Times New Roman" w:eastAsia="PMingLiU" w:hAnsi="Times New Roman" w:cs="Times New Roman"/>
                <w:b/>
                <w:lang w:eastAsia="zh-TW"/>
              </w:rPr>
              <w:t>Non-severe COVID-19 group</w:t>
            </w:r>
          </w:p>
        </w:tc>
      </w:tr>
      <w:tr w:rsidR="004609A9" w14:paraId="19F4FD28" w14:textId="77777777" w:rsidTr="00E659A8">
        <w:tc>
          <w:tcPr>
            <w:tcW w:w="4675" w:type="dxa"/>
          </w:tcPr>
          <w:p w14:paraId="1CD2D330" w14:textId="77777777" w:rsidR="004609A9" w:rsidRDefault="004609A9" w:rsidP="00E659A8">
            <w:pPr>
              <w:ind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noProof/>
                <w:lang w:val="en-US" w:eastAsia="zh-TW"/>
              </w:rPr>
              <w:drawing>
                <wp:inline distT="0" distB="0" distL="0" distR="0" wp14:anchorId="2AA4A72F" wp14:editId="09AE7EE8">
                  <wp:extent cx="3951538" cy="3600000"/>
                  <wp:effectExtent l="0" t="0" r="0" b="635"/>
                  <wp:docPr id="7" name="圖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lymphocyte_severe.png"/>
                          <pic:cNvPicPr/>
                        </pic:nvPicPr>
                        <pic:blipFill>
                          <a:blip r:embed="rId26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51538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5EFC8E89" w14:textId="77777777" w:rsidR="004609A9" w:rsidRDefault="004609A9" w:rsidP="00E659A8">
            <w:pPr>
              <w:ind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noProof/>
                <w:lang w:val="en-US" w:eastAsia="zh-TW"/>
              </w:rPr>
              <w:drawing>
                <wp:inline distT="0" distB="0" distL="0" distR="0" wp14:anchorId="0647530A" wp14:editId="7949686B">
                  <wp:extent cx="3906029" cy="3558540"/>
                  <wp:effectExtent l="0" t="0" r="0" b="3810"/>
                  <wp:docPr id="11" name="圖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lymphocyte_nonsevere.png"/>
                          <pic:cNvPicPr/>
                        </pic:nvPicPr>
                        <pic:blipFill>
                          <a:blip r:embed="rId27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13261" cy="35651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A0A3C6" w14:textId="77777777" w:rsidR="004609A9" w:rsidRDefault="004609A9" w:rsidP="004609A9">
      <w:pPr>
        <w:pStyle w:val="paragraph"/>
        <w:spacing w:before="0" w:beforeAutospacing="0" w:after="0" w:afterAutospacing="0" w:line="360" w:lineRule="auto"/>
        <w:ind w:left="479" w:hangingChars="171" w:hanging="479"/>
        <w:textAlignment w:val="baseline"/>
        <w:rPr>
          <w:rFonts w:ascii="Times New Roman" w:hAnsi="Times New Roman" w:cs="Times New Roman"/>
          <w:sz w:val="28"/>
          <w:szCs w:val="28"/>
        </w:rPr>
      </w:pPr>
    </w:p>
    <w:p w14:paraId="3BB7BE45" w14:textId="77777777" w:rsidR="004609A9" w:rsidRDefault="004609A9" w:rsidP="004609A9">
      <w:pPr>
        <w:pStyle w:val="paragraph"/>
        <w:spacing w:before="0" w:beforeAutospacing="0" w:after="0" w:afterAutospacing="0" w:line="360" w:lineRule="auto"/>
        <w:ind w:left="479" w:hangingChars="171" w:hanging="479"/>
        <w:textAlignment w:val="baseline"/>
        <w:rPr>
          <w:rFonts w:ascii="Times New Roman" w:hAnsi="Times New Roman" w:cs="Times New Roman"/>
          <w:sz w:val="28"/>
          <w:szCs w:val="28"/>
        </w:rPr>
      </w:pPr>
    </w:p>
    <w:p w14:paraId="130B20A8" w14:textId="77777777" w:rsidR="004609A9" w:rsidRDefault="004609A9" w:rsidP="004609A9">
      <w:pPr>
        <w:pStyle w:val="paragraph"/>
        <w:spacing w:before="0" w:beforeAutospacing="0" w:after="0" w:afterAutospacing="0" w:line="360" w:lineRule="auto"/>
        <w:ind w:left="479" w:hangingChars="171" w:hanging="479"/>
        <w:textAlignment w:val="baseline"/>
        <w:rPr>
          <w:rFonts w:ascii="Times New Roman" w:hAnsi="Times New Roman" w:cs="Times New Roman"/>
          <w:sz w:val="28"/>
          <w:szCs w:val="28"/>
        </w:rPr>
      </w:pPr>
    </w:p>
    <w:p w14:paraId="2CF07A5D" w14:textId="77777777" w:rsidR="004609A9" w:rsidRDefault="004609A9" w:rsidP="004609A9">
      <w:pPr>
        <w:pStyle w:val="paragraph"/>
        <w:spacing w:before="0" w:beforeAutospacing="0" w:after="0" w:afterAutospacing="0" w:line="360" w:lineRule="auto"/>
        <w:ind w:left="479" w:hangingChars="171" w:hanging="479"/>
        <w:textAlignment w:val="baseline"/>
        <w:rPr>
          <w:rFonts w:ascii="Times New Roman" w:hAnsi="Times New Roman" w:cs="Times New Roman"/>
          <w:sz w:val="28"/>
          <w:szCs w:val="28"/>
        </w:rPr>
      </w:pPr>
    </w:p>
    <w:p w14:paraId="20931781" w14:textId="77777777" w:rsidR="004609A9" w:rsidRPr="00F23899" w:rsidRDefault="004609A9" w:rsidP="004609A9">
      <w:pPr>
        <w:pStyle w:val="paragraph"/>
        <w:spacing w:before="0" w:beforeAutospacing="0" w:after="0" w:afterAutospacing="0" w:line="360" w:lineRule="auto"/>
        <w:ind w:left="479" w:hangingChars="171" w:hanging="479"/>
        <w:textAlignment w:val="baseline"/>
        <w:rPr>
          <w:rFonts w:ascii="Times New Roman" w:hAnsi="Times New Roman" w:cs="Times New Roman"/>
          <w:sz w:val="28"/>
          <w:szCs w:val="28"/>
        </w:rPr>
      </w:pPr>
    </w:p>
    <w:p w14:paraId="45F981E9" w14:textId="77777777" w:rsidR="004609A9" w:rsidRDefault="004609A9" w:rsidP="004609A9">
      <w:pPr>
        <w:spacing w:after="0" w:line="360" w:lineRule="auto"/>
        <w:ind w:firstLine="0"/>
        <w:rPr>
          <w:rFonts w:ascii="Times New Roman" w:hAnsi="Times New Roman" w:cs="Times New Roman"/>
          <w:b/>
          <w:bCs/>
          <w:lang w:eastAsia="zh-CN"/>
        </w:rPr>
        <w:sectPr w:rsidR="004609A9" w:rsidSect="00F31670">
          <w:pgSz w:w="15840" w:h="12240" w:orient="landscape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</w:p>
    <w:p w14:paraId="0FF99D84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iCs/>
          <w:lang w:eastAsia="zh-TW"/>
        </w:rPr>
      </w:pPr>
      <w:r>
        <w:rPr>
          <w:rFonts w:ascii="Times New Roman" w:hAnsi="Times New Roman" w:cs="Times New Roman"/>
          <w:b/>
          <w:bCs/>
          <w:lang w:eastAsia="zh-CN"/>
        </w:rPr>
        <w:lastRenderedPageBreak/>
        <w:t xml:space="preserve">Figure S4a. </w:t>
      </w:r>
      <w:r>
        <w:rPr>
          <w:rFonts w:ascii="Times New Roman" w:eastAsia="PMingLiU" w:hAnsi="Times New Roman" w:cs="Times New Roman"/>
          <w:lang w:eastAsia="zh-TW"/>
        </w:rPr>
        <w:t>Effect of stage of the outbreak in proportion of symptoms</w:t>
      </w:r>
      <w:r w:rsidRPr="00F2134A">
        <w:rPr>
          <w:rFonts w:ascii="Times New Roman" w:eastAsia="PMingLiU" w:hAnsi="Times New Roman" w:cs="Times New Roman"/>
          <w:lang w:eastAsia="zh-TW"/>
        </w:rPr>
        <w:t xml:space="preserve"> in C</w:t>
      </w:r>
      <w:r>
        <w:rPr>
          <w:rFonts w:ascii="Times New Roman" w:eastAsia="PMingLiU" w:hAnsi="Times New Roman" w:cs="Times New Roman"/>
          <w:lang w:eastAsia="zh-TW"/>
        </w:rPr>
        <w:t>O</w:t>
      </w:r>
      <w:r w:rsidRPr="00F2134A">
        <w:rPr>
          <w:rFonts w:ascii="Times New Roman" w:eastAsia="PMingLiU" w:hAnsi="Times New Roman" w:cs="Times New Roman"/>
          <w:lang w:eastAsia="zh-TW"/>
        </w:rPr>
        <w:t xml:space="preserve">VID-19 </w:t>
      </w:r>
      <w:r>
        <w:rPr>
          <w:rFonts w:ascii="Times New Roman" w:eastAsia="PMingLiU" w:hAnsi="Times New Roman" w:cs="Times New Roman"/>
          <w:lang w:eastAsia="zh-TW"/>
        </w:rPr>
        <w:t>patients</w:t>
      </w:r>
      <w:r w:rsidRPr="005C3B97">
        <w:rPr>
          <w:rFonts w:ascii="Times New Roman" w:eastAsia="PMingLiU" w:hAnsi="Times New Roman" w:cs="Times New Roman" w:hint="eastAsia"/>
          <w:iCs/>
          <w:lang w:eastAsia="zh-TW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4609A9" w14:paraId="669DA846" w14:textId="77777777" w:rsidTr="00E659A8">
        <w:tc>
          <w:tcPr>
            <w:tcW w:w="4675" w:type="dxa"/>
          </w:tcPr>
          <w:p w14:paraId="761C8A92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>F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ever: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 xml:space="preserve"> 85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%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 xml:space="preserve"> to 60% (p for trend &lt;0.001)</w:t>
            </w:r>
          </w:p>
        </w:tc>
        <w:tc>
          <w:tcPr>
            <w:tcW w:w="4675" w:type="dxa"/>
          </w:tcPr>
          <w:p w14:paraId="3FFCF707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>Cough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: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 xml:space="preserve"> 60% to 50% (p for trend &lt;0.001)</w:t>
            </w:r>
          </w:p>
        </w:tc>
      </w:tr>
      <w:tr w:rsidR="004609A9" w14:paraId="4888C52B" w14:textId="77777777" w:rsidTr="00E659A8">
        <w:tc>
          <w:tcPr>
            <w:tcW w:w="4675" w:type="dxa"/>
          </w:tcPr>
          <w:p w14:paraId="494D7260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noProof/>
                <w:lang w:val="en-US" w:eastAsia="zh-TW"/>
              </w:rPr>
              <w:drawing>
                <wp:inline distT="0" distB="0" distL="0" distR="0" wp14:anchorId="1037BD25" wp14:editId="455FFA0D">
                  <wp:extent cx="2520000" cy="2520000"/>
                  <wp:effectExtent l="0" t="0" r="0" b="0"/>
                  <wp:docPr id="12" name="圖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fever date.png"/>
                          <pic:cNvPicPr/>
                        </pic:nvPicPr>
                        <pic:blipFill>
                          <a:blip r:embed="rId2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3B29AAC3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noProof/>
                <w:lang w:val="en-US" w:eastAsia="zh-TW"/>
              </w:rPr>
              <w:drawing>
                <wp:inline distT="0" distB="0" distL="0" distR="0" wp14:anchorId="0E0894C0" wp14:editId="7A3F3CEC">
                  <wp:extent cx="2520000" cy="2520000"/>
                  <wp:effectExtent l="0" t="0" r="0" b="0"/>
                  <wp:docPr id="13" name="圖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" name="cough date.png"/>
                          <pic:cNvPicPr/>
                        </pic:nvPicPr>
                        <pic:blipFill>
                          <a:blip r:embed="rId2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09A9" w14:paraId="6FB67906" w14:textId="77777777" w:rsidTr="00E659A8">
        <w:tc>
          <w:tcPr>
            <w:tcW w:w="4675" w:type="dxa"/>
          </w:tcPr>
          <w:p w14:paraId="4200E3A7" w14:textId="77777777" w:rsidR="004609A9" w:rsidRPr="00B52681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>F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at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>igue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: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 xml:space="preserve"> 50% to 10% (p for trend &lt;0.001)</w:t>
            </w:r>
          </w:p>
        </w:tc>
        <w:tc>
          <w:tcPr>
            <w:tcW w:w="4675" w:type="dxa"/>
          </w:tcPr>
          <w:p w14:paraId="372A6020" w14:textId="77777777" w:rsidR="004609A9" w:rsidRPr="00B52681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>Dyspnoea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: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 xml:space="preserve"> 40% to 20% (p for trend &lt;0.001)</w:t>
            </w:r>
          </w:p>
        </w:tc>
      </w:tr>
      <w:tr w:rsidR="004609A9" w14:paraId="0E9BCD45" w14:textId="77777777" w:rsidTr="00E659A8">
        <w:tc>
          <w:tcPr>
            <w:tcW w:w="4675" w:type="dxa"/>
          </w:tcPr>
          <w:p w14:paraId="464DCD5F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noProof/>
                <w:lang w:val="en-US" w:eastAsia="zh-TW"/>
              </w:rPr>
              <w:drawing>
                <wp:inline distT="0" distB="0" distL="0" distR="0" wp14:anchorId="67112C42" wp14:editId="18DBCA01">
                  <wp:extent cx="2520000" cy="2520000"/>
                  <wp:effectExtent l="0" t="0" r="0" b="0"/>
                  <wp:docPr id="37" name="圖片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" name="fatigue date.png"/>
                          <pic:cNvPicPr/>
                        </pic:nvPicPr>
                        <pic:blipFill>
                          <a:blip r:embed="rId2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31CC8875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noProof/>
                <w:lang w:val="en-US" w:eastAsia="zh-TW"/>
              </w:rPr>
              <w:drawing>
                <wp:inline distT="0" distB="0" distL="0" distR="0" wp14:anchorId="42E13CAA" wp14:editId="55E1175B">
                  <wp:extent cx="2520000" cy="2520000"/>
                  <wp:effectExtent l="0" t="0" r="0" b="0"/>
                  <wp:docPr id="38" name="圖片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" name="Dyspnea date.png"/>
                          <pic:cNvPicPr/>
                        </pic:nvPicPr>
                        <pic:blipFill>
                          <a:blip r:embed="rId2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1E7E9A" w14:textId="77777777" w:rsidR="004609A9" w:rsidRPr="005C3B97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i/>
          <w:iCs/>
          <w:lang w:eastAsia="zh-TW"/>
        </w:rPr>
      </w:pPr>
    </w:p>
    <w:p w14:paraId="4EEB85B4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i/>
          <w:iCs/>
          <w:noProof/>
          <w:lang w:val="en-US" w:eastAsia="zh-TW"/>
        </w:rPr>
      </w:pPr>
    </w:p>
    <w:p w14:paraId="3C75273A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i/>
          <w:iCs/>
          <w:noProof/>
          <w:lang w:val="en-US" w:eastAsia="zh-TW"/>
        </w:rPr>
      </w:pPr>
    </w:p>
    <w:p w14:paraId="756EB7EE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i/>
          <w:iCs/>
          <w:noProof/>
          <w:lang w:val="en-US" w:eastAsia="zh-TW"/>
        </w:rPr>
      </w:pPr>
    </w:p>
    <w:p w14:paraId="339319D3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i/>
          <w:iCs/>
          <w:noProof/>
          <w:lang w:val="en-US" w:eastAsia="zh-TW"/>
        </w:rPr>
      </w:pPr>
    </w:p>
    <w:p w14:paraId="2D5290F1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i/>
          <w:iCs/>
          <w:noProof/>
          <w:lang w:val="en-US" w:eastAsia="zh-TW"/>
        </w:rPr>
      </w:pPr>
    </w:p>
    <w:p w14:paraId="538F267F" w14:textId="77777777" w:rsidR="004609A9" w:rsidRPr="00F2134A" w:rsidRDefault="004609A9" w:rsidP="004609A9">
      <w:pPr>
        <w:spacing w:after="0" w:line="360" w:lineRule="auto"/>
        <w:ind w:firstLine="0"/>
        <w:rPr>
          <w:rFonts w:ascii="Times New Roman" w:hAnsi="Times New Roman" w:cs="Times New Roman"/>
          <w:lang w:eastAsia="zh-CN"/>
        </w:rPr>
      </w:pPr>
    </w:p>
    <w:p w14:paraId="35C4B1C6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i/>
          <w:iCs/>
          <w:lang w:eastAsia="zh-TW"/>
        </w:rPr>
      </w:pPr>
      <w:r>
        <w:rPr>
          <w:rFonts w:ascii="Times New Roman" w:hAnsi="Times New Roman" w:cs="Times New Roman"/>
          <w:b/>
          <w:bCs/>
          <w:lang w:eastAsia="zh-CN"/>
        </w:rPr>
        <w:br w:type="column"/>
      </w:r>
      <w:r>
        <w:rPr>
          <w:rFonts w:ascii="Times New Roman" w:hAnsi="Times New Roman" w:cs="Times New Roman"/>
          <w:b/>
          <w:bCs/>
          <w:lang w:eastAsia="zh-CN"/>
        </w:rPr>
        <w:lastRenderedPageBreak/>
        <w:t>Figure S4b.</w:t>
      </w:r>
      <w:r w:rsidRPr="005C3B97">
        <w:rPr>
          <w:rFonts w:ascii="Times New Roman" w:eastAsia="PMingLiU" w:hAnsi="Times New Roman" w:cs="Times New Roman"/>
          <w:i/>
          <w:iCs/>
          <w:lang w:eastAsia="zh-TW"/>
        </w:rPr>
        <w:t xml:space="preserve"> </w:t>
      </w:r>
      <w:r>
        <w:rPr>
          <w:rFonts w:ascii="Times New Roman" w:eastAsia="PMingLiU" w:hAnsi="Times New Roman" w:cs="Times New Roman"/>
          <w:lang w:eastAsia="zh-TW"/>
        </w:rPr>
        <w:t>Effect of age in proportion of symptoms</w:t>
      </w:r>
      <w:r w:rsidRPr="00F2134A">
        <w:rPr>
          <w:rFonts w:ascii="Times New Roman" w:eastAsia="PMingLiU" w:hAnsi="Times New Roman" w:cs="Times New Roman"/>
          <w:lang w:eastAsia="zh-TW"/>
        </w:rPr>
        <w:t xml:space="preserve"> in C</w:t>
      </w:r>
      <w:r>
        <w:rPr>
          <w:rFonts w:ascii="Times New Roman" w:eastAsia="PMingLiU" w:hAnsi="Times New Roman" w:cs="Times New Roman"/>
          <w:lang w:eastAsia="zh-TW"/>
        </w:rPr>
        <w:t>O</w:t>
      </w:r>
      <w:r w:rsidRPr="00F2134A">
        <w:rPr>
          <w:rFonts w:ascii="Times New Roman" w:eastAsia="PMingLiU" w:hAnsi="Times New Roman" w:cs="Times New Roman"/>
          <w:lang w:eastAsia="zh-TW"/>
        </w:rPr>
        <w:t xml:space="preserve">VID-19 </w:t>
      </w:r>
      <w:r>
        <w:rPr>
          <w:rFonts w:ascii="Times New Roman" w:eastAsia="PMingLiU" w:hAnsi="Times New Roman" w:cs="Times New Roman"/>
          <w:lang w:eastAsia="zh-TW"/>
        </w:rPr>
        <w:t>patient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675"/>
        <w:gridCol w:w="4675"/>
      </w:tblGrid>
      <w:tr w:rsidR="004609A9" w14:paraId="1EB5805A" w14:textId="77777777" w:rsidTr="00E659A8">
        <w:trPr>
          <w:jc w:val="center"/>
        </w:trPr>
        <w:tc>
          <w:tcPr>
            <w:tcW w:w="4675" w:type="dxa"/>
          </w:tcPr>
          <w:p w14:paraId="55E4D863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>F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ever: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 xml:space="preserve"> 50% to 85% (p for trend &lt;0.001)</w:t>
            </w:r>
          </w:p>
        </w:tc>
        <w:tc>
          <w:tcPr>
            <w:tcW w:w="4675" w:type="dxa"/>
          </w:tcPr>
          <w:p w14:paraId="474E378A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>Cough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: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 xml:space="preserve"> 45% to 60% (p for trend &lt;0.001)</w:t>
            </w:r>
          </w:p>
        </w:tc>
      </w:tr>
      <w:tr w:rsidR="004609A9" w14:paraId="69D75B5D" w14:textId="77777777" w:rsidTr="00E659A8">
        <w:trPr>
          <w:jc w:val="center"/>
        </w:trPr>
        <w:tc>
          <w:tcPr>
            <w:tcW w:w="4675" w:type="dxa"/>
          </w:tcPr>
          <w:p w14:paraId="3409C0A8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noProof/>
                <w:lang w:val="en-US" w:eastAsia="zh-TW"/>
              </w:rPr>
              <w:drawing>
                <wp:inline distT="0" distB="0" distL="0" distR="0" wp14:anchorId="3749D07B" wp14:editId="25CFD108">
                  <wp:extent cx="2520000" cy="2520000"/>
                  <wp:effectExtent l="0" t="0" r="0" b="0"/>
                  <wp:docPr id="39" name="圖片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" name="fever age.png"/>
                          <pic:cNvPicPr/>
                        </pic:nvPicPr>
                        <pic:blipFill>
                          <a:blip r:embed="rId2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7530BD34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noProof/>
                <w:lang w:val="en-US" w:eastAsia="zh-TW"/>
              </w:rPr>
              <w:drawing>
                <wp:inline distT="0" distB="0" distL="0" distR="0" wp14:anchorId="3092EB49" wp14:editId="0F591F06">
                  <wp:extent cx="2520000" cy="2520000"/>
                  <wp:effectExtent l="0" t="0" r="0" b="0"/>
                  <wp:docPr id="40" name="圖片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" name="cough age.png"/>
                          <pic:cNvPicPr/>
                        </pic:nvPicPr>
                        <pic:blipFill>
                          <a:blip r:embed="rId2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09A9" w14:paraId="37C4470C" w14:textId="77777777" w:rsidTr="00E659A8">
        <w:trPr>
          <w:jc w:val="center"/>
        </w:trPr>
        <w:tc>
          <w:tcPr>
            <w:tcW w:w="4675" w:type="dxa"/>
          </w:tcPr>
          <w:p w14:paraId="05D8F926" w14:textId="77777777" w:rsidR="004609A9" w:rsidRPr="00B52681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>F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at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>igue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: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 xml:space="preserve"> 5% to 45% (p for trend &lt;0.001)</w:t>
            </w:r>
          </w:p>
        </w:tc>
        <w:tc>
          <w:tcPr>
            <w:tcW w:w="4675" w:type="dxa"/>
          </w:tcPr>
          <w:p w14:paraId="6FDACBAB" w14:textId="77777777" w:rsidR="004609A9" w:rsidRPr="00B52681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>Dyspnoea</w:t>
            </w:r>
            <w:r>
              <w:rPr>
                <w:rFonts w:ascii="Times New Roman" w:eastAsia="PMingLiU" w:hAnsi="Times New Roman" w:cs="Times New Roman" w:hint="eastAsia"/>
                <w:i/>
                <w:iCs/>
                <w:lang w:eastAsia="zh-TW"/>
              </w:rPr>
              <w:t>:</w:t>
            </w:r>
            <w:r>
              <w:rPr>
                <w:rFonts w:ascii="Times New Roman" w:eastAsia="PMingLiU" w:hAnsi="Times New Roman" w:cs="Times New Roman"/>
                <w:i/>
                <w:iCs/>
                <w:lang w:eastAsia="zh-TW"/>
              </w:rPr>
              <w:t xml:space="preserve"> 0% to 50% (p for trend &lt;0.001)</w:t>
            </w:r>
          </w:p>
        </w:tc>
      </w:tr>
      <w:tr w:rsidR="004609A9" w14:paraId="0E95D892" w14:textId="77777777" w:rsidTr="00E659A8">
        <w:trPr>
          <w:jc w:val="center"/>
        </w:trPr>
        <w:tc>
          <w:tcPr>
            <w:tcW w:w="4675" w:type="dxa"/>
          </w:tcPr>
          <w:p w14:paraId="7FE66ECC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noProof/>
                <w:lang w:val="en-US" w:eastAsia="zh-TW"/>
              </w:rPr>
              <w:drawing>
                <wp:inline distT="0" distB="0" distL="0" distR="0" wp14:anchorId="6907D1F0" wp14:editId="6C0DDD32">
                  <wp:extent cx="2520000" cy="2520000"/>
                  <wp:effectExtent l="0" t="0" r="0" b="0"/>
                  <wp:docPr id="41" name="圖片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" name="fatigue age.png"/>
                          <pic:cNvPicPr/>
                        </pic:nvPicPr>
                        <pic:blipFill>
                          <a:blip r:embed="rId2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46358756" w14:textId="77777777" w:rsidR="004609A9" w:rsidRDefault="004609A9" w:rsidP="00E659A8">
            <w:pPr>
              <w:spacing w:line="360" w:lineRule="auto"/>
              <w:ind w:firstLine="0"/>
              <w:jc w:val="center"/>
              <w:rPr>
                <w:rFonts w:ascii="Times New Roman" w:eastAsia="PMingLiU" w:hAnsi="Times New Roman" w:cs="Times New Roman"/>
                <w:i/>
                <w:iCs/>
                <w:lang w:eastAsia="zh-TW"/>
              </w:rPr>
            </w:pPr>
            <w:r>
              <w:rPr>
                <w:rFonts w:ascii="Times New Roman" w:eastAsia="PMingLiU" w:hAnsi="Times New Roman" w:cs="Times New Roman"/>
                <w:i/>
                <w:iCs/>
                <w:noProof/>
                <w:lang w:val="en-US" w:eastAsia="zh-TW"/>
              </w:rPr>
              <w:drawing>
                <wp:inline distT="0" distB="0" distL="0" distR="0" wp14:anchorId="6AEBAE6A" wp14:editId="6E8EFE08">
                  <wp:extent cx="2520000" cy="2520000"/>
                  <wp:effectExtent l="0" t="0" r="0" b="0"/>
                  <wp:docPr id="42" name="圖片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Dyspnea age.png"/>
                          <pic:cNvPicPr/>
                        </pic:nvPicPr>
                        <pic:blipFill>
                          <a:blip r:embed="rId27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5A202DA" w14:textId="77777777" w:rsidR="004609A9" w:rsidRPr="00F2134A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i/>
          <w:iCs/>
          <w:lang w:eastAsia="zh-TW"/>
        </w:rPr>
      </w:pPr>
    </w:p>
    <w:p w14:paraId="5354264F" w14:textId="77777777" w:rsidR="004609A9" w:rsidRPr="00B52681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i/>
          <w:iCs/>
          <w:lang w:eastAsia="zh-TW"/>
        </w:rPr>
      </w:pPr>
    </w:p>
    <w:p w14:paraId="5E4E789E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b/>
          <w:bCs/>
          <w:lang w:eastAsia="zh-CN"/>
        </w:rPr>
      </w:pPr>
    </w:p>
    <w:p w14:paraId="0376300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b/>
          <w:bCs/>
          <w:lang w:eastAsia="zh-CN"/>
        </w:rPr>
      </w:pPr>
    </w:p>
    <w:p w14:paraId="681D1BDC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b/>
          <w:bCs/>
          <w:lang w:eastAsia="zh-CN"/>
        </w:rPr>
      </w:pPr>
    </w:p>
    <w:p w14:paraId="3FC2C44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b/>
          <w:bCs/>
          <w:lang w:eastAsia="zh-CN"/>
        </w:rPr>
      </w:pPr>
    </w:p>
    <w:p w14:paraId="2DF0AD36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b/>
          <w:bCs/>
          <w:lang w:eastAsia="zh-CN"/>
        </w:rPr>
      </w:pPr>
    </w:p>
    <w:p w14:paraId="0531CD28" w14:textId="77777777" w:rsidR="004609A9" w:rsidRPr="00B52681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b/>
          <w:bCs/>
          <w:lang w:eastAsia="zh-CN"/>
        </w:rPr>
      </w:pPr>
    </w:p>
    <w:p w14:paraId="62983785" w14:textId="77777777" w:rsidR="004609A9" w:rsidRPr="00F2134A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hAnsi="Times New Roman" w:cs="Times New Roman"/>
          <w:b/>
          <w:bCs/>
          <w:lang w:eastAsia="zh-CN"/>
        </w:rPr>
        <w:lastRenderedPageBreak/>
        <w:t>Figure S4c.</w:t>
      </w:r>
      <w:r w:rsidRPr="00F2134A">
        <w:rPr>
          <w:rFonts w:ascii="Times New Roman" w:hAnsi="Times New Roman" w:cs="Times New Roman"/>
          <w:b/>
          <w:bCs/>
          <w:lang w:eastAsia="zh-CN"/>
        </w:rPr>
        <w:t xml:space="preserve"> </w:t>
      </w:r>
      <w:r>
        <w:rPr>
          <w:rFonts w:ascii="Times New Roman" w:eastAsia="PMingLiU" w:hAnsi="Times New Roman" w:cs="Times New Roman"/>
          <w:lang w:eastAsia="zh-TW"/>
        </w:rPr>
        <w:t>Effect of stage of the outbreak in proportion of symptoms</w:t>
      </w:r>
      <w:r w:rsidRPr="00F2134A">
        <w:rPr>
          <w:rFonts w:ascii="Times New Roman" w:eastAsia="PMingLiU" w:hAnsi="Times New Roman" w:cs="Times New Roman"/>
          <w:lang w:eastAsia="zh-TW"/>
        </w:rPr>
        <w:t xml:space="preserve"> in severe C</w:t>
      </w:r>
      <w:r>
        <w:rPr>
          <w:rFonts w:ascii="Times New Roman" w:eastAsia="PMingLiU" w:hAnsi="Times New Roman" w:cs="Times New Roman"/>
          <w:lang w:eastAsia="zh-TW"/>
        </w:rPr>
        <w:t>O</w:t>
      </w:r>
      <w:r w:rsidRPr="00F2134A">
        <w:rPr>
          <w:rFonts w:ascii="Times New Roman" w:eastAsia="PMingLiU" w:hAnsi="Times New Roman" w:cs="Times New Roman"/>
          <w:lang w:eastAsia="zh-TW"/>
        </w:rPr>
        <w:t xml:space="preserve">VID-19 </w:t>
      </w:r>
      <w:r>
        <w:rPr>
          <w:rFonts w:ascii="Times New Roman" w:eastAsia="PMingLiU" w:hAnsi="Times New Roman" w:cs="Times New Roman"/>
          <w:lang w:eastAsia="zh-TW"/>
        </w:rPr>
        <w:t>patient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4609A9" w:rsidRPr="00F2134A" w14:paraId="562DF480" w14:textId="77777777" w:rsidTr="00E659A8">
        <w:tc>
          <w:tcPr>
            <w:tcW w:w="4675" w:type="dxa"/>
          </w:tcPr>
          <w:p w14:paraId="0496C7CE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 w:rsidRPr="00F2134A">
              <w:rPr>
                <w:rFonts w:ascii="Times New Roman" w:eastAsia="PMingLiU" w:hAnsi="Times New Roman" w:cs="Times New Roman"/>
                <w:lang w:eastAsia="zh-TW"/>
              </w:rPr>
              <w:t>Fever</w:t>
            </w:r>
          </w:p>
        </w:tc>
        <w:tc>
          <w:tcPr>
            <w:tcW w:w="4675" w:type="dxa"/>
          </w:tcPr>
          <w:p w14:paraId="277BDF30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 w:rsidRPr="00F2134A">
              <w:rPr>
                <w:rFonts w:ascii="Times New Roman" w:eastAsia="PMingLiU" w:hAnsi="Times New Roman" w:cs="Times New Roman"/>
                <w:lang w:eastAsia="zh-TW"/>
              </w:rPr>
              <w:t>Cough</w:t>
            </w:r>
          </w:p>
        </w:tc>
      </w:tr>
      <w:tr w:rsidR="004609A9" w:rsidRPr="00F2134A" w14:paraId="2A34353D" w14:textId="77777777" w:rsidTr="00E659A8">
        <w:tc>
          <w:tcPr>
            <w:tcW w:w="4675" w:type="dxa"/>
          </w:tcPr>
          <w:p w14:paraId="3C09B7F4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/>
                <w:noProof/>
                <w:lang w:val="en-US" w:eastAsia="zh-TW"/>
              </w:rPr>
              <w:drawing>
                <wp:inline distT="0" distB="0" distL="0" distR="0" wp14:anchorId="7EB47DE7" wp14:editId="6D4EF0A4">
                  <wp:extent cx="2519680" cy="2025650"/>
                  <wp:effectExtent l="0" t="0" r="0" b="0"/>
                  <wp:docPr id="49" name="圖片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" name="fever date.png"/>
                          <pic:cNvPicPr/>
                        </pic:nvPicPr>
                        <pic:blipFill>
                          <a:blip r:embed="rId2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1" cy="20259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5BE2E33B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/>
                <w:noProof/>
                <w:lang w:val="en-US" w:eastAsia="zh-TW"/>
              </w:rPr>
              <w:drawing>
                <wp:inline distT="0" distB="0" distL="0" distR="0" wp14:anchorId="0872A8CF" wp14:editId="31C2CFF6">
                  <wp:extent cx="2519680" cy="2025650"/>
                  <wp:effectExtent l="0" t="0" r="0" b="0"/>
                  <wp:docPr id="14" name="圖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" name="cough date.png"/>
                          <pic:cNvPicPr/>
                        </pic:nvPicPr>
                        <pic:blipFill>
                          <a:blip r:embed="rId2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2" cy="202590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09A9" w:rsidRPr="00F2134A" w14:paraId="1CECE80C" w14:textId="77777777" w:rsidTr="00E659A8">
        <w:tc>
          <w:tcPr>
            <w:tcW w:w="4675" w:type="dxa"/>
          </w:tcPr>
          <w:p w14:paraId="2FEB20BB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 w:rsidRPr="00F2134A">
              <w:rPr>
                <w:rFonts w:ascii="Times New Roman" w:eastAsia="PMingLiU" w:hAnsi="Times New Roman" w:cs="Times New Roman"/>
                <w:lang w:eastAsia="zh-TW"/>
              </w:rPr>
              <w:t>Sputum production</w:t>
            </w:r>
          </w:p>
        </w:tc>
        <w:tc>
          <w:tcPr>
            <w:tcW w:w="4675" w:type="dxa"/>
          </w:tcPr>
          <w:p w14:paraId="6A5368EB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 w:rsidRPr="00F2134A">
              <w:rPr>
                <w:rFonts w:ascii="Times New Roman" w:eastAsia="PMingLiU" w:hAnsi="Times New Roman" w:cs="Times New Roman"/>
                <w:lang w:eastAsia="zh-TW"/>
              </w:rPr>
              <w:t>Sore throat</w:t>
            </w:r>
          </w:p>
        </w:tc>
      </w:tr>
      <w:tr w:rsidR="004609A9" w:rsidRPr="00F2134A" w14:paraId="0D07B1CE" w14:textId="77777777" w:rsidTr="00E659A8">
        <w:tc>
          <w:tcPr>
            <w:tcW w:w="4675" w:type="dxa"/>
          </w:tcPr>
          <w:p w14:paraId="478EE4AF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/>
                <w:noProof/>
                <w:lang w:val="en-US" w:eastAsia="zh-TW"/>
              </w:rPr>
              <w:drawing>
                <wp:inline distT="0" distB="0" distL="0" distR="0" wp14:anchorId="19B0E424" wp14:editId="322CEF67">
                  <wp:extent cx="2519680" cy="1930400"/>
                  <wp:effectExtent l="0" t="0" r="0" b="0"/>
                  <wp:docPr id="65" name="圖片 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" name="sputum production date.png"/>
                          <pic:cNvPicPr/>
                        </pic:nvPicPr>
                        <pic:blipFill>
                          <a:blip r:embed="rId2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2" cy="193064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4FE7DC9F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/>
                <w:noProof/>
                <w:lang w:val="en-US" w:eastAsia="zh-TW"/>
              </w:rPr>
              <w:drawing>
                <wp:inline distT="0" distB="0" distL="0" distR="0" wp14:anchorId="00E91059" wp14:editId="0824D637">
                  <wp:extent cx="2519680" cy="1930400"/>
                  <wp:effectExtent l="0" t="0" r="0" b="0"/>
                  <wp:docPr id="66" name="圖片 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Sorethroat date.png"/>
                          <pic:cNvPicPr/>
                        </pic:nvPicPr>
                        <pic:blipFill>
                          <a:blip r:embed="rId2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2" cy="193064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09A9" w:rsidRPr="00F2134A" w14:paraId="028ABD1B" w14:textId="77777777" w:rsidTr="00E659A8">
        <w:tc>
          <w:tcPr>
            <w:tcW w:w="4675" w:type="dxa"/>
          </w:tcPr>
          <w:p w14:paraId="7B3CF0D7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 w:rsidRPr="00F2134A">
              <w:rPr>
                <w:rFonts w:ascii="Times New Roman" w:eastAsia="PMingLiU" w:hAnsi="Times New Roman" w:cs="Times New Roman"/>
                <w:lang w:eastAsia="zh-TW"/>
              </w:rPr>
              <w:t>Myalgia</w:t>
            </w:r>
          </w:p>
        </w:tc>
        <w:tc>
          <w:tcPr>
            <w:tcW w:w="4675" w:type="dxa"/>
          </w:tcPr>
          <w:p w14:paraId="6BF07378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 w:rsidRPr="00F2134A">
              <w:rPr>
                <w:rFonts w:ascii="Times New Roman" w:eastAsia="PMingLiU" w:hAnsi="Times New Roman" w:cs="Times New Roman"/>
                <w:lang w:eastAsia="zh-TW"/>
              </w:rPr>
              <w:t>Fatigue</w:t>
            </w:r>
          </w:p>
        </w:tc>
      </w:tr>
      <w:tr w:rsidR="004609A9" w:rsidRPr="00F2134A" w14:paraId="5CD51B11" w14:textId="77777777" w:rsidTr="00E659A8">
        <w:tc>
          <w:tcPr>
            <w:tcW w:w="4675" w:type="dxa"/>
          </w:tcPr>
          <w:p w14:paraId="1F8567B0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/>
                <w:noProof/>
                <w:lang w:val="en-US" w:eastAsia="zh-TW"/>
              </w:rPr>
              <w:drawing>
                <wp:inline distT="0" distB="0" distL="0" distR="0" wp14:anchorId="083AB215" wp14:editId="4ECE9426">
                  <wp:extent cx="2519680" cy="1955800"/>
                  <wp:effectExtent l="0" t="0" r="0" b="6350"/>
                  <wp:docPr id="67" name="圖片 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" name="Myalgia date.png"/>
                          <pic:cNvPicPr/>
                        </pic:nvPicPr>
                        <pic:blipFill>
                          <a:blip r:embed="rId2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3" cy="19560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5BE78B3A" w14:textId="77777777" w:rsidR="004609A9" w:rsidRPr="00F2134A" w:rsidRDefault="004609A9" w:rsidP="00E659A8">
            <w:pPr>
              <w:spacing w:line="360" w:lineRule="auto"/>
              <w:ind w:firstLine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/>
                <w:noProof/>
                <w:lang w:val="en-US" w:eastAsia="zh-TW"/>
              </w:rPr>
              <w:drawing>
                <wp:inline distT="0" distB="0" distL="0" distR="0" wp14:anchorId="6616670F" wp14:editId="047C862A">
                  <wp:extent cx="2519680" cy="1993900"/>
                  <wp:effectExtent l="0" t="0" r="0" b="6350"/>
                  <wp:docPr id="68" name="圖片 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" name="Fatigue date.png"/>
                          <pic:cNvPicPr/>
                        </pic:nvPicPr>
                        <pic:blipFill>
                          <a:blip r:embed="rId2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005" cy="19941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67C43B3" w14:textId="5E70ADC5" w:rsidR="003C04A5" w:rsidRDefault="004609A9" w:rsidP="004609A9">
      <w:pPr>
        <w:spacing w:line="360" w:lineRule="auto"/>
        <w:ind w:firstLine="0"/>
        <w:rPr>
          <w:rFonts w:ascii="Times New Roman" w:eastAsia="PMingLiU" w:hAnsi="Times New Roman" w:cs="Times New Roman"/>
          <w:bCs/>
          <w:i/>
          <w:iCs/>
          <w:sz w:val="22"/>
          <w:szCs w:val="22"/>
          <w:lang w:val="en-US" w:eastAsia="zh-TW"/>
        </w:rPr>
      </w:pPr>
      <w:r w:rsidRPr="0001639E">
        <w:rPr>
          <w:rFonts w:ascii="Times New Roman" w:eastAsia="PMingLiU" w:hAnsi="Times New Roman" w:cs="Times New Roman"/>
          <w:bCs/>
          <w:i/>
          <w:sz w:val="22"/>
          <w:szCs w:val="22"/>
          <w:lang w:eastAsia="zh-TW"/>
        </w:rPr>
        <w:t xml:space="preserve">Note: </w:t>
      </w:r>
      <w:r w:rsidRPr="0001639E">
        <w:rPr>
          <w:rFonts w:ascii="Times New Roman" w:eastAsia="PMingLiU" w:hAnsi="Times New Roman" w:cs="Times New Roman"/>
          <w:bCs/>
          <w:i/>
          <w:iCs/>
          <w:sz w:val="22"/>
          <w:szCs w:val="22"/>
          <w:lang w:val="en-US" w:eastAsia="zh-TW"/>
        </w:rPr>
        <w:t>The size of each circle has represented the inverse of the square root of effect size for each study.</w:t>
      </w:r>
      <w:r w:rsidRPr="0001639E">
        <w:rPr>
          <w:rFonts w:ascii="Times New Roman" w:eastAsia="PMingLiU" w:hAnsi="Times New Roman" w:cs="Times New Roman"/>
          <w:bCs/>
          <w:i/>
          <w:sz w:val="22"/>
          <w:szCs w:val="22"/>
          <w:lang w:val="en-US" w:eastAsia="zh-TW"/>
        </w:rPr>
        <w:t xml:space="preserve"> </w:t>
      </w:r>
      <w:r w:rsidRPr="0001639E">
        <w:rPr>
          <w:rFonts w:ascii="Times New Roman" w:eastAsia="PMingLiU" w:hAnsi="Times New Roman" w:cs="Times New Roman"/>
          <w:bCs/>
          <w:i/>
          <w:iCs/>
          <w:sz w:val="22"/>
          <w:szCs w:val="22"/>
          <w:lang w:val="en-US" w:eastAsia="zh-TW"/>
        </w:rPr>
        <w:t>Date was represented the beginning enrolled day for each study (From 2019/12/1 to 2020/1/31).</w:t>
      </w:r>
    </w:p>
    <w:p w14:paraId="585B495D" w14:textId="2BF4AA20" w:rsidR="003C04A5" w:rsidRPr="00802B1B" w:rsidRDefault="003C04A5" w:rsidP="003C04A5">
      <w:pPr>
        <w:spacing w:after="0" w:line="360" w:lineRule="auto"/>
        <w:ind w:firstLine="0"/>
        <w:rPr>
          <w:rFonts w:ascii="Times New Roman" w:hAnsi="Times New Roman" w:cs="Times New Roman"/>
          <w:sz w:val="20"/>
          <w:szCs w:val="20"/>
          <w:lang w:eastAsia="zh-CN"/>
        </w:rPr>
      </w:pPr>
      <w:r>
        <w:rPr>
          <w:rFonts w:ascii="Times New Roman" w:eastAsia="PMingLiU" w:hAnsi="Times New Roman" w:cs="Times New Roman"/>
          <w:bCs/>
          <w:i/>
          <w:iCs/>
          <w:sz w:val="22"/>
          <w:szCs w:val="22"/>
          <w:lang w:val="en-US" w:eastAsia="zh-TW"/>
        </w:rPr>
        <w:br w:type="column"/>
      </w:r>
      <w:r w:rsidRPr="003C04A5">
        <w:rPr>
          <w:rFonts w:ascii="Times New Roman" w:hAnsi="Times New Roman" w:cs="Times New Roman"/>
          <w:b/>
          <w:bCs/>
          <w:lang w:eastAsia="zh-CN"/>
        </w:rPr>
        <w:lastRenderedPageBreak/>
        <w:t xml:space="preserve">Figure </w:t>
      </w:r>
      <w:r w:rsidRPr="003C04A5">
        <w:rPr>
          <w:rFonts w:ascii="Times New Roman" w:hAnsi="Times New Roman" w:cs="Times New Roman"/>
          <w:b/>
          <w:bCs/>
          <w:lang w:eastAsia="zh-CN"/>
        </w:rPr>
        <w:t>S5</w:t>
      </w:r>
      <w:r w:rsidRPr="003C04A5">
        <w:rPr>
          <w:rFonts w:ascii="Times New Roman" w:hAnsi="Times New Roman" w:cs="Times New Roman"/>
          <w:b/>
          <w:bCs/>
          <w:lang w:eastAsia="zh-CN"/>
        </w:rPr>
        <w:t xml:space="preserve">. </w:t>
      </w:r>
      <w:r w:rsidRPr="003C04A5">
        <w:rPr>
          <w:rFonts w:ascii="Times New Roman" w:hAnsi="Times New Roman" w:cs="Times New Roman"/>
          <w:lang w:eastAsia="zh-CN"/>
        </w:rPr>
        <w:t>Meta-regression results. Number inside presenting coefficients of the confounders including age, cardiac comorbidit</w:t>
      </w:r>
      <w:r w:rsidRPr="003C04A5">
        <w:rPr>
          <w:rFonts w:ascii="Times New Roman" w:hAnsi="Times New Roman" w:cs="Times New Roman"/>
          <w:lang w:eastAsia="zh-TW"/>
        </w:rPr>
        <w:t>y</w:t>
      </w:r>
      <w:r w:rsidRPr="003C04A5">
        <w:rPr>
          <w:rFonts w:ascii="Times New Roman" w:hAnsi="Times New Roman" w:cs="Times New Roman"/>
          <w:lang w:eastAsia="zh-CN"/>
        </w:rPr>
        <w:t xml:space="preserve">, hypertension, diabetes mellitus (D.M.), </w:t>
      </w:r>
      <w:r w:rsidRPr="003C04A5">
        <w:rPr>
          <w:rFonts w:ascii="Times New Roman" w:eastAsia="Times New Roman" w:hAnsi="Times New Roman" w:cs="Times New Roman"/>
          <w:bCs/>
          <w:lang w:eastAsia="zh-CN"/>
        </w:rPr>
        <w:t>chronic obstructive pulmonary disease (</w:t>
      </w:r>
      <w:r w:rsidRPr="003C04A5">
        <w:rPr>
          <w:rFonts w:ascii="Times New Roman" w:hAnsi="Times New Roman" w:cs="Times New Roman"/>
          <w:lang w:eastAsia="zh-CN"/>
        </w:rPr>
        <w:t>COPD), smoking and stage of the outbreak</w:t>
      </w:r>
    </w:p>
    <w:p w14:paraId="411A573E" w14:textId="77777777" w:rsidR="003C04A5" w:rsidRPr="00802B1B" w:rsidRDefault="003C04A5" w:rsidP="003C04A5">
      <w:pPr>
        <w:spacing w:after="0" w:line="360" w:lineRule="auto"/>
        <w:ind w:firstLine="0"/>
        <w:rPr>
          <w:rFonts w:ascii="Times New Roman" w:hAnsi="Times New Roman" w:cs="Times New Roman"/>
          <w:sz w:val="20"/>
          <w:szCs w:val="20"/>
          <w:lang w:val="en-US" w:eastAsia="zh-TW"/>
        </w:rPr>
      </w:pPr>
      <w:r w:rsidRPr="00802B1B">
        <w:rPr>
          <w:noProof/>
          <w:sz w:val="20"/>
          <w:szCs w:val="20"/>
          <w:lang w:val="en-US" w:eastAsia="zh-TW"/>
        </w:rPr>
        <w:drawing>
          <wp:inline distT="0" distB="0" distL="0" distR="0" wp14:anchorId="0ABEC774" wp14:editId="53F66257">
            <wp:extent cx="5943600" cy="3176905"/>
            <wp:effectExtent l="0" t="0" r="0" b="4445"/>
            <wp:docPr id="32" name="圖片 32" descr="Chart, treemap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圖片 32" descr="Chart, treemap chart&#10;&#10;Description automatically generated"/>
                    <pic:cNvPicPr/>
                  </pic:nvPicPr>
                  <pic:blipFill>
                    <a:blip r:embed="rId2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76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91B2ED" w14:textId="77777777" w:rsidR="003C04A5" w:rsidRPr="00802B1B" w:rsidRDefault="003C04A5" w:rsidP="003C04A5">
      <w:pPr>
        <w:spacing w:after="0" w:line="360" w:lineRule="auto"/>
        <w:ind w:firstLine="0"/>
        <w:rPr>
          <w:rFonts w:ascii="Times New Roman" w:hAnsi="Times New Roman" w:cs="Times New Roman"/>
          <w:sz w:val="20"/>
          <w:szCs w:val="20"/>
          <w:lang w:eastAsia="zh-CN"/>
        </w:rPr>
      </w:pPr>
    </w:p>
    <w:p w14:paraId="3289F9ED" w14:textId="77777777" w:rsidR="003C04A5" w:rsidRPr="00802B1B" w:rsidRDefault="003C04A5" w:rsidP="003C04A5">
      <w:pPr>
        <w:spacing w:after="0" w:line="360" w:lineRule="auto"/>
        <w:ind w:firstLine="0"/>
        <w:rPr>
          <w:rFonts w:ascii="Times New Roman" w:hAnsi="Times New Roman" w:cs="Times New Roman"/>
          <w:sz w:val="20"/>
          <w:szCs w:val="20"/>
          <w:lang w:eastAsia="zh-CN"/>
        </w:rPr>
      </w:pPr>
    </w:p>
    <w:p w14:paraId="7245CC0A" w14:textId="77777777" w:rsidR="003C04A5" w:rsidRPr="00802B1B" w:rsidRDefault="003C04A5" w:rsidP="003C04A5">
      <w:pPr>
        <w:rPr>
          <w:sz w:val="20"/>
          <w:szCs w:val="20"/>
        </w:rPr>
      </w:pPr>
    </w:p>
    <w:p w14:paraId="7AB19EC1" w14:textId="77777777" w:rsidR="003C04A5" w:rsidRPr="00802B1B" w:rsidRDefault="003C04A5" w:rsidP="003C04A5">
      <w:pPr>
        <w:rPr>
          <w:sz w:val="20"/>
          <w:szCs w:val="20"/>
        </w:rPr>
      </w:pPr>
    </w:p>
    <w:p w14:paraId="183E12C8" w14:textId="0B244D86" w:rsidR="004609A9" w:rsidRDefault="003C04A5" w:rsidP="003C04A5">
      <w:pPr>
        <w:spacing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/>
          <w:bCs/>
          <w:i/>
          <w:iCs/>
          <w:sz w:val="22"/>
          <w:szCs w:val="22"/>
          <w:lang w:val="en-US" w:eastAsia="zh-TW"/>
        </w:rPr>
        <w:br w:type="column"/>
      </w: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1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of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mortality.</w:t>
      </w:r>
    </w:p>
    <w:p w14:paraId="206333BD" w14:textId="77777777" w:rsidR="004609A9" w:rsidRPr="00004738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noProof/>
          <w:lang w:val="en-US" w:eastAsia="zh-TW"/>
        </w:rPr>
        <w:drawing>
          <wp:inline distT="0" distB="0" distL="0" distR="0" wp14:anchorId="3833B953" wp14:editId="3359643E">
            <wp:extent cx="5943600" cy="5943600"/>
            <wp:effectExtent l="0" t="0" r="0" b="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Mortality.png"/>
                    <pic:cNvPicPr/>
                  </pic:nvPicPr>
                  <pic:blipFill>
                    <a:blip r:embed="rId2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C48C2A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741EB11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6E3D3C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D4042A6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1549AD7A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690ECA0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0D27EA8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651C646" w14:textId="1C28D664" w:rsidR="004609A9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2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severity.</w:t>
      </w:r>
    </w:p>
    <w:p w14:paraId="6A306410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/>
          <w:noProof/>
          <w:lang w:val="en-US" w:eastAsia="zh-TW"/>
        </w:rPr>
        <w:drawing>
          <wp:inline distT="0" distB="0" distL="0" distR="0" wp14:anchorId="0767761E" wp14:editId="272B1D57">
            <wp:extent cx="5943600" cy="5943600"/>
            <wp:effectExtent l="0" t="0" r="0" b="0"/>
            <wp:docPr id="16" name="圖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everity.png"/>
                    <pic:cNvPicPr/>
                  </pic:nvPicPr>
                  <pic:blipFill>
                    <a:blip r:embed="rId2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7BA495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B65E21C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EA04149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4F563C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5010C4C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441C55B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A3D16BE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49E32F8" w14:textId="0086985E" w:rsidR="004609A9" w:rsidRPr="00317D73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3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fever.</w:t>
      </w:r>
    </w:p>
    <w:p w14:paraId="4416138F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  <w:r>
        <w:rPr>
          <w:rFonts w:ascii="Times New Roman" w:eastAsiaTheme="minorEastAsia" w:hAnsi="Times New Roman" w:cs="Times New Roman" w:hint="eastAsia"/>
          <w:noProof/>
          <w:lang w:val="en-US" w:eastAsia="zh-TW"/>
        </w:rPr>
        <w:drawing>
          <wp:inline distT="0" distB="0" distL="0" distR="0" wp14:anchorId="3C114E2D" wp14:editId="7EF0D754">
            <wp:extent cx="5943600" cy="5943600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ever.png"/>
                    <pic:cNvPicPr/>
                  </pic:nvPicPr>
                  <pic:blipFill>
                    <a:blip r:embed="rId2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F92905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AA77702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58D91E6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322D5EF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A76003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BF27E3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0E0EE1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01A56E5" w14:textId="1E925DAE" w:rsidR="004609A9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4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 w:rsidRPr="009E5733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to detecting publication bias for cough.</w:t>
      </w:r>
    </w:p>
    <w:p w14:paraId="6D848307" w14:textId="77777777" w:rsidR="004609A9" w:rsidRPr="00317D73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  <w:r>
        <w:rPr>
          <w:rFonts w:ascii="Times New Roman" w:eastAsiaTheme="minorEastAsia" w:hAnsi="Times New Roman" w:cs="Times New Roman"/>
          <w:noProof/>
          <w:lang w:val="en-US" w:eastAsia="zh-TW"/>
        </w:rPr>
        <w:drawing>
          <wp:inline distT="0" distB="0" distL="0" distR="0" wp14:anchorId="7881C08D" wp14:editId="24C4D7FC">
            <wp:extent cx="5943600" cy="5943600"/>
            <wp:effectExtent l="0" t="0" r="0" b="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Cough.png"/>
                    <pic:cNvPicPr/>
                  </pic:nvPicPr>
                  <pic:blipFill>
                    <a:blip r:embed="rId2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A39CB5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12BF744B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5DD1EFC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1EFA9D2A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F6C122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00116FE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4DBEA4A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3B7CE76" w14:textId="2C7D0161" w:rsidR="004609A9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 xml:space="preserve">-5. </w:t>
      </w:r>
      <w:r w:rsidR="004609A9">
        <w:rPr>
          <w:rFonts w:ascii="Times New Roman" w:eastAsia="PMingLiU" w:hAnsi="Times New Roman" w:cs="Times New Roman"/>
          <w:lang w:eastAsia="zh-TW"/>
        </w:rPr>
        <w:t>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sputum production.</w:t>
      </w:r>
    </w:p>
    <w:p w14:paraId="3D783379" w14:textId="77777777" w:rsidR="004609A9" w:rsidRPr="00317D73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  <w:r>
        <w:rPr>
          <w:rFonts w:ascii="Times New Roman" w:eastAsiaTheme="minorEastAsia" w:hAnsi="Times New Roman" w:cs="Times New Roman"/>
          <w:noProof/>
          <w:lang w:val="en-US" w:eastAsia="zh-TW"/>
        </w:rPr>
        <w:drawing>
          <wp:inline distT="0" distB="0" distL="0" distR="0" wp14:anchorId="2E9EB4A4" wp14:editId="1984C61B">
            <wp:extent cx="5943600" cy="5943600"/>
            <wp:effectExtent l="0" t="0" r="0" b="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Sputumproduction.png"/>
                    <pic:cNvPicPr/>
                  </pic:nvPicPr>
                  <pic:blipFill>
                    <a:blip r:embed="rId2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B820C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1C98DF1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FB2B82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64F078E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0E1C18E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FCB3EDF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337EC7F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37884CE" w14:textId="77983EF9" w:rsidR="004609A9" w:rsidRPr="00927CA1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6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sore throat.</w:t>
      </w:r>
    </w:p>
    <w:p w14:paraId="418B7CF2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  <w:r>
        <w:rPr>
          <w:rFonts w:ascii="Times New Roman" w:eastAsiaTheme="minorEastAsia" w:hAnsi="Times New Roman" w:cs="Times New Roman" w:hint="eastAsia"/>
          <w:noProof/>
          <w:lang w:val="en-US" w:eastAsia="zh-TW"/>
        </w:rPr>
        <w:drawing>
          <wp:inline distT="0" distB="0" distL="0" distR="0" wp14:anchorId="15B0BB13" wp14:editId="38058365">
            <wp:extent cx="5943600" cy="5943600"/>
            <wp:effectExtent l="0" t="0" r="0" b="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Sorethroat.png"/>
                    <pic:cNvPicPr/>
                  </pic:nvPicPr>
                  <pic:blipFill>
                    <a:blip r:embed="rId2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452CE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BD85D5B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68231D0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BBDFCE2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29B61E9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E081291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6BD263B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170924E" w14:textId="03EF13E3" w:rsidR="004609A9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7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myalgia.</w:t>
      </w:r>
    </w:p>
    <w:p w14:paraId="66A99153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  <w:r>
        <w:rPr>
          <w:rFonts w:ascii="Times New Roman" w:eastAsiaTheme="minorEastAsia" w:hAnsi="Times New Roman" w:cs="Times New Roman"/>
          <w:noProof/>
          <w:lang w:val="en-US" w:eastAsia="zh-TW"/>
        </w:rPr>
        <w:drawing>
          <wp:inline distT="0" distB="0" distL="0" distR="0" wp14:anchorId="468E9C12" wp14:editId="68064B55">
            <wp:extent cx="5943600" cy="5943600"/>
            <wp:effectExtent l="0" t="0" r="0" b="0"/>
            <wp:docPr id="43" name="圖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Myalgia.png"/>
                    <pic:cNvPicPr/>
                  </pic:nvPicPr>
                  <pic:blipFill>
                    <a:blip r:embed="rId2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3918F0" w14:textId="77777777" w:rsidR="004609A9" w:rsidRPr="00927CA1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37E655D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130360C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3A46A6B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5934038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D138AC6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1BF8D05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C91D068" w14:textId="2C27D6B8" w:rsidR="004609A9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8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fatigue.</w:t>
      </w:r>
    </w:p>
    <w:p w14:paraId="30F50C96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/>
          <w:noProof/>
          <w:lang w:val="en-US" w:eastAsia="zh-TW"/>
        </w:rPr>
        <w:drawing>
          <wp:inline distT="0" distB="0" distL="0" distR="0" wp14:anchorId="5484F231" wp14:editId="0B4C1460">
            <wp:extent cx="5943600" cy="5943600"/>
            <wp:effectExtent l="0" t="0" r="0" b="0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Fatigue.png"/>
                    <pic:cNvPicPr/>
                  </pic:nvPicPr>
                  <pic:blipFill>
                    <a:blip r:embed="rId2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F0920F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</w:p>
    <w:p w14:paraId="7F2032CB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1149A4CA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143836B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61575E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0587363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C4F6258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C7CD1D1" w14:textId="360C79CB" w:rsidR="004609A9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9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dyspnoea.</w:t>
      </w:r>
    </w:p>
    <w:p w14:paraId="2B89FE8B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/>
          <w:noProof/>
          <w:lang w:val="en-US" w:eastAsia="zh-TW"/>
        </w:rPr>
        <w:drawing>
          <wp:inline distT="0" distB="0" distL="0" distR="0" wp14:anchorId="00B660CC" wp14:editId="6FAC353E">
            <wp:extent cx="5943600" cy="5943600"/>
            <wp:effectExtent l="0" t="0" r="0" b="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Shortnessofbreath.png"/>
                    <pic:cNvPicPr/>
                  </pic:nvPicPr>
                  <pic:blipFill>
                    <a:blip r:embed="rId2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6D623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</w:p>
    <w:p w14:paraId="0381ED09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A6F3076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6A2EF92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3CD593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7E3FD53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07A4666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DEB8A73" w14:textId="4ED26559" w:rsidR="004609A9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10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headache.</w:t>
      </w:r>
    </w:p>
    <w:p w14:paraId="302B3DFD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/>
          <w:noProof/>
          <w:lang w:val="en-US" w:eastAsia="zh-TW"/>
        </w:rPr>
        <w:drawing>
          <wp:inline distT="0" distB="0" distL="0" distR="0" wp14:anchorId="3C838223" wp14:editId="1C244C6A">
            <wp:extent cx="5943600" cy="5943600"/>
            <wp:effectExtent l="0" t="0" r="0" b="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Headache.png"/>
                    <pic:cNvPicPr/>
                  </pic:nvPicPr>
                  <pic:blipFill>
                    <a:blip r:embed="rId2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F5CF15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</w:p>
    <w:p w14:paraId="421606A3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20962EB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1D24CB0F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78EB15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835A3CE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CD9E9D5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EEC5B9B" w14:textId="6C8FA317" w:rsidR="004609A9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11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nausea.</w:t>
      </w:r>
    </w:p>
    <w:p w14:paraId="0C83313D" w14:textId="77777777" w:rsidR="004609A9" w:rsidRPr="00927CA1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  <w:r>
        <w:rPr>
          <w:rFonts w:ascii="Times New Roman" w:eastAsiaTheme="minorEastAsia" w:hAnsi="Times New Roman" w:cs="Times New Roman"/>
          <w:noProof/>
          <w:lang w:val="en-US" w:eastAsia="zh-TW"/>
        </w:rPr>
        <w:drawing>
          <wp:inline distT="0" distB="0" distL="0" distR="0" wp14:anchorId="37942DDD" wp14:editId="4AB04955">
            <wp:extent cx="5943600" cy="5943600"/>
            <wp:effectExtent l="0" t="0" r="0" b="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Nausea.png"/>
                    <pic:cNvPicPr/>
                  </pic:nvPicPr>
                  <pic:blipFill>
                    <a:blip r:embed="rId2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4A22A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CCDF72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48F817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0667419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5808998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F2B73FF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10DD588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AC5785B" w14:textId="42FB092B" w:rsidR="004609A9" w:rsidRDefault="003C04A5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  <w:r>
        <w:rPr>
          <w:rFonts w:ascii="Times New Roman" w:eastAsia="PMingLiU" w:hAnsi="Times New Roman" w:cs="Times New Roman" w:hint="eastAsia"/>
          <w:b/>
          <w:lang w:eastAsia="zh-TW"/>
        </w:rPr>
        <w:lastRenderedPageBreak/>
        <w:t>Figure S6</w:t>
      </w:r>
      <w:r w:rsidR="004609A9" w:rsidRPr="004609A9">
        <w:rPr>
          <w:rFonts w:ascii="Times New Roman" w:eastAsia="PMingLiU" w:hAnsi="Times New Roman" w:cs="Times New Roman"/>
          <w:b/>
          <w:lang w:eastAsia="zh-TW"/>
        </w:rPr>
        <w:t>-12.</w:t>
      </w:r>
      <w:r w:rsidR="004609A9">
        <w:rPr>
          <w:rFonts w:ascii="Times New Roman" w:eastAsia="PMingLiU" w:hAnsi="Times New Roman" w:cs="Times New Roman"/>
          <w:lang w:eastAsia="zh-TW"/>
        </w:rPr>
        <w:t xml:space="preserve"> Funnel plot by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</w:t>
      </w:r>
      <w:r w:rsidR="004609A9">
        <w:rPr>
          <w:rFonts w:ascii="Times New Roman" w:eastAsia="PMingLiU" w:hAnsi="Times New Roman" w:cs="Times New Roman"/>
          <w:lang w:eastAsia="zh-TW"/>
        </w:rPr>
        <w:t>Egger's</w:t>
      </w:r>
      <w:r w:rsidR="004609A9" w:rsidRPr="00004738">
        <w:rPr>
          <w:rFonts w:ascii="Times New Roman" w:eastAsia="PMingLiU" w:hAnsi="Times New Roman" w:cs="Times New Roman"/>
          <w:lang w:eastAsia="zh-TW"/>
        </w:rPr>
        <w:t xml:space="preserve"> test</w:t>
      </w:r>
      <w:r w:rsidR="004609A9">
        <w:rPr>
          <w:rFonts w:ascii="Times New Roman" w:eastAsia="PMingLiU" w:hAnsi="Times New Roman" w:cs="Times New Roman"/>
          <w:lang w:eastAsia="zh-TW"/>
        </w:rPr>
        <w:t xml:space="preserve"> to detecting publication bias for diarrhoea.</w:t>
      </w:r>
    </w:p>
    <w:p w14:paraId="74A70C81" w14:textId="77777777" w:rsidR="004609A9" w:rsidRPr="00927CA1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  <w:r>
        <w:rPr>
          <w:rFonts w:ascii="Times New Roman" w:eastAsiaTheme="minorEastAsia" w:hAnsi="Times New Roman" w:cs="Times New Roman"/>
          <w:noProof/>
          <w:lang w:val="en-US" w:eastAsia="zh-TW"/>
        </w:rPr>
        <w:drawing>
          <wp:inline distT="0" distB="0" distL="0" distR="0" wp14:anchorId="67FA17BF" wp14:editId="006DDA60">
            <wp:extent cx="5943600" cy="5943600"/>
            <wp:effectExtent l="0" t="0" r="0" b="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Diarrhea.png"/>
                    <pic:cNvPicPr/>
                  </pic:nvPicPr>
                  <pic:blipFill>
                    <a:blip r:embed="rId29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979BB6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1E3D6FDC" w14:textId="77777777" w:rsidR="004609A9" w:rsidRPr="00927CA1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  <w:sectPr w:rsidR="004609A9" w:rsidRPr="00927CA1" w:rsidSect="00F31670">
          <w:pgSz w:w="12240" w:h="15840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</w:p>
    <w:p w14:paraId="35F8FD20" w14:textId="48C41321" w:rsidR="004609A9" w:rsidRDefault="004609A9" w:rsidP="004609A9">
      <w:pPr>
        <w:spacing w:after="0" w:line="360" w:lineRule="auto"/>
        <w:ind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b/>
          <w:bCs/>
          <w:lang w:eastAsia="zh-CN"/>
        </w:rPr>
        <w:lastRenderedPageBreak/>
        <w:t>Figure S</w:t>
      </w:r>
      <w:r w:rsidR="00CC07C0">
        <w:rPr>
          <w:rFonts w:ascii="Times New Roman" w:hAnsi="Times New Roman" w:cs="Times New Roman"/>
          <w:b/>
          <w:bCs/>
          <w:lang w:eastAsia="zh-CN"/>
        </w:rPr>
        <w:t>7</w:t>
      </w:r>
      <w:r>
        <w:rPr>
          <w:rFonts w:ascii="Times New Roman" w:hAnsi="Times New Roman" w:cs="Times New Roman"/>
          <w:b/>
          <w:bCs/>
          <w:lang w:eastAsia="zh-CN"/>
        </w:rPr>
        <w:t>a.</w:t>
      </w:r>
      <w:r w:rsidRPr="00F2134A">
        <w:rPr>
          <w:rFonts w:ascii="Times New Roman" w:hAnsi="Times New Roman" w:cs="Times New Roman"/>
          <w:b/>
          <w:bCs/>
          <w:lang w:eastAsia="zh-CN"/>
        </w:rPr>
        <w:t xml:space="preserve"> </w:t>
      </w:r>
      <w:r w:rsidRPr="00B42D74">
        <w:rPr>
          <w:rFonts w:ascii="Times New Roman" w:eastAsia="Times New Roman" w:hAnsi="Times New Roman" w:cs="Times New Roman"/>
          <w:bCs/>
        </w:rPr>
        <w:t>Graphical Display</w:t>
      </w:r>
      <w:r w:rsidRPr="00B42D74">
        <w:rPr>
          <w:rFonts w:ascii="Times New Roman" w:hAnsi="Times New Roman" w:cs="Times New Roman"/>
          <w:lang w:eastAsia="zh-CN"/>
        </w:rPr>
        <w:t xml:space="preserve"> of quality assessment for cohort study.</w:t>
      </w:r>
    </w:p>
    <w:p w14:paraId="2C1382ED" w14:textId="77777777" w:rsidR="004609A9" w:rsidRPr="00F2134A" w:rsidRDefault="004609A9" w:rsidP="004609A9">
      <w:pPr>
        <w:spacing w:after="0" w:line="360" w:lineRule="auto"/>
        <w:ind w:firstLine="0"/>
        <w:rPr>
          <w:rFonts w:ascii="Times New Roman" w:hAnsi="Times New Roman" w:cs="Times New Roman"/>
          <w:lang w:eastAsia="zh-CN"/>
        </w:rPr>
      </w:pPr>
      <w:r w:rsidRPr="00F2134A">
        <w:rPr>
          <w:rFonts w:ascii="Times New Roman" w:hAnsi="Times New Roman" w:cs="Times New Roman"/>
          <w:noProof/>
          <w:lang w:val="en-US" w:eastAsia="zh-TW"/>
        </w:rPr>
        <w:drawing>
          <wp:inline distT="0" distB="0" distL="0" distR="0" wp14:anchorId="115F3C24" wp14:editId="0D92EB74">
            <wp:extent cx="5943600" cy="3564890"/>
            <wp:effectExtent l="0" t="0" r="0" b="0"/>
            <wp:docPr id="20" name="內容版面配置區 6" descr="A picture containing chart&#10;&#10;Description automatically generated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內容版面配置區 6" descr="A picture containing chart&#10;&#10;Description automatically generated"/>
                    <pic:cNvPicPr>
                      <a:picLocks noGrp="1"/>
                    </pic:cNvPicPr>
                  </pic:nvPicPr>
                  <pic:blipFill>
                    <a:blip r:embed="rId2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64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9290D3" w14:textId="77777777" w:rsidR="004609A9" w:rsidRPr="00F2134A" w:rsidRDefault="004609A9" w:rsidP="004609A9">
      <w:pPr>
        <w:spacing w:after="0" w:line="360" w:lineRule="auto"/>
        <w:ind w:firstLine="0"/>
        <w:rPr>
          <w:rFonts w:ascii="Times New Roman" w:hAnsi="Times New Roman" w:cs="Times New Roman"/>
          <w:lang w:eastAsia="zh-CN"/>
        </w:rPr>
      </w:pPr>
    </w:p>
    <w:p w14:paraId="28CA9026" w14:textId="5285211D" w:rsidR="004609A9" w:rsidRDefault="004609A9" w:rsidP="004609A9">
      <w:pPr>
        <w:spacing w:after="0" w:line="360" w:lineRule="auto"/>
        <w:ind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b/>
          <w:bCs/>
          <w:lang w:eastAsia="zh-CN"/>
        </w:rPr>
        <w:br w:type="column"/>
      </w:r>
      <w:r>
        <w:rPr>
          <w:rFonts w:ascii="Times New Roman" w:hAnsi="Times New Roman" w:cs="Times New Roman"/>
          <w:b/>
          <w:bCs/>
          <w:lang w:eastAsia="zh-CN"/>
        </w:rPr>
        <w:lastRenderedPageBreak/>
        <w:t>Figure S</w:t>
      </w:r>
      <w:r w:rsidR="00CC07C0">
        <w:rPr>
          <w:rFonts w:ascii="Times New Roman" w:hAnsi="Times New Roman" w:cs="Times New Roman"/>
          <w:b/>
          <w:bCs/>
          <w:lang w:eastAsia="zh-CN"/>
        </w:rPr>
        <w:t>7</w:t>
      </w:r>
      <w:r>
        <w:rPr>
          <w:rFonts w:ascii="Times New Roman" w:hAnsi="Times New Roman" w:cs="Times New Roman"/>
          <w:b/>
          <w:bCs/>
          <w:lang w:eastAsia="zh-CN"/>
        </w:rPr>
        <w:t>b.</w:t>
      </w:r>
      <w:r w:rsidRPr="00F2134A">
        <w:rPr>
          <w:rFonts w:ascii="Times New Roman" w:hAnsi="Times New Roman" w:cs="Times New Roman"/>
          <w:b/>
          <w:bCs/>
          <w:lang w:eastAsia="zh-CN"/>
        </w:rPr>
        <w:t xml:space="preserve"> </w:t>
      </w:r>
      <w:r w:rsidRPr="00B42D74">
        <w:rPr>
          <w:rFonts w:ascii="Times New Roman" w:eastAsia="Times New Roman" w:hAnsi="Times New Roman" w:cs="Times New Roman"/>
          <w:bCs/>
        </w:rPr>
        <w:t>Graphical Display</w:t>
      </w:r>
      <w:r w:rsidRPr="00B42D74">
        <w:rPr>
          <w:rFonts w:ascii="Times New Roman" w:hAnsi="Times New Roman" w:cs="Times New Roman"/>
          <w:lang w:eastAsia="zh-CN"/>
        </w:rPr>
        <w:t xml:space="preserve"> of quality assessment</w:t>
      </w:r>
      <w:r>
        <w:rPr>
          <w:rFonts w:ascii="Times New Roman" w:hAnsi="Times New Roman" w:cs="Times New Roman"/>
          <w:lang w:eastAsia="zh-CN"/>
        </w:rPr>
        <w:t xml:space="preserve"> for case series study.</w:t>
      </w:r>
    </w:p>
    <w:p w14:paraId="7E08BCB2" w14:textId="77777777" w:rsidR="004609A9" w:rsidRPr="00BD1FFF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  <w:r w:rsidRPr="00F2134A">
        <w:rPr>
          <w:rFonts w:ascii="Times New Roman" w:hAnsi="Times New Roman" w:cs="Times New Roman"/>
          <w:noProof/>
          <w:lang w:val="en-US" w:eastAsia="zh-TW"/>
        </w:rPr>
        <w:drawing>
          <wp:inline distT="0" distB="0" distL="0" distR="0" wp14:anchorId="585F6CDC" wp14:editId="5FE02074">
            <wp:extent cx="5943600" cy="3699510"/>
            <wp:effectExtent l="0" t="0" r="0" b="0"/>
            <wp:docPr id="21" name="內容版面配置區 3" descr="Graphical user interface&#10;&#10;Description automatically generated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內容版面配置區 3" descr="Graphical user interface&#10;&#10;Description automatically generated"/>
                    <pic:cNvPicPr>
                      <a:picLocks noGrp="1" noChangeAspect="1"/>
                    </pic:cNvPicPr>
                  </pic:nvPicPr>
                  <pic:blipFill>
                    <a:blip r:embed="rId2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99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3BF007" w14:textId="407BEDB6" w:rsidR="004609A9" w:rsidRDefault="004609A9" w:rsidP="004609A9">
      <w:pPr>
        <w:spacing w:after="0" w:line="360" w:lineRule="auto"/>
        <w:ind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b/>
          <w:bCs/>
          <w:lang w:eastAsia="zh-CN"/>
        </w:rPr>
        <w:br w:type="column"/>
      </w:r>
      <w:r>
        <w:rPr>
          <w:rFonts w:ascii="Times New Roman" w:hAnsi="Times New Roman" w:cs="Times New Roman"/>
          <w:b/>
          <w:bCs/>
          <w:lang w:eastAsia="zh-CN"/>
        </w:rPr>
        <w:lastRenderedPageBreak/>
        <w:t>Figure S</w:t>
      </w:r>
      <w:r w:rsidR="00CC07C0">
        <w:rPr>
          <w:rFonts w:ascii="Times New Roman" w:hAnsi="Times New Roman" w:cs="Times New Roman"/>
          <w:b/>
          <w:bCs/>
          <w:lang w:eastAsia="zh-CN"/>
        </w:rPr>
        <w:t>7</w:t>
      </w:r>
      <w:r>
        <w:rPr>
          <w:rFonts w:ascii="Times New Roman" w:hAnsi="Times New Roman" w:cs="Times New Roman"/>
          <w:b/>
          <w:bCs/>
          <w:lang w:eastAsia="zh-CN"/>
        </w:rPr>
        <w:t>c.</w:t>
      </w:r>
      <w:r w:rsidRPr="00F2134A">
        <w:rPr>
          <w:rFonts w:ascii="Times New Roman" w:hAnsi="Times New Roman" w:cs="Times New Roman"/>
          <w:b/>
          <w:bCs/>
          <w:lang w:eastAsia="zh-CN"/>
        </w:rPr>
        <w:t xml:space="preserve"> </w:t>
      </w:r>
      <w:r w:rsidRPr="00B42D74">
        <w:rPr>
          <w:rFonts w:ascii="Times New Roman" w:eastAsia="Times New Roman" w:hAnsi="Times New Roman" w:cs="Times New Roman"/>
          <w:bCs/>
        </w:rPr>
        <w:t>Graphical Display</w:t>
      </w:r>
      <w:r w:rsidRPr="00B42D74">
        <w:rPr>
          <w:rFonts w:ascii="Times New Roman" w:hAnsi="Times New Roman" w:cs="Times New Roman"/>
          <w:lang w:eastAsia="zh-CN"/>
        </w:rPr>
        <w:t xml:space="preserve"> of quality assessment</w:t>
      </w:r>
      <w:r>
        <w:rPr>
          <w:rFonts w:ascii="Times New Roman" w:hAnsi="Times New Roman" w:cs="Times New Roman"/>
          <w:lang w:eastAsia="zh-CN"/>
        </w:rPr>
        <w:t xml:space="preserve"> for case control study.</w:t>
      </w:r>
    </w:p>
    <w:p w14:paraId="0673FDA9" w14:textId="77777777" w:rsidR="004609A9" w:rsidRPr="00BD1FFF" w:rsidRDefault="004609A9" w:rsidP="004609A9">
      <w:pPr>
        <w:spacing w:after="0" w:line="360" w:lineRule="auto"/>
        <w:ind w:firstLine="0"/>
        <w:rPr>
          <w:rFonts w:ascii="Times New Roman" w:hAnsi="Times New Roman" w:cs="Times New Roman"/>
          <w:lang w:eastAsia="zh-CN"/>
        </w:rPr>
      </w:pPr>
      <w:r w:rsidRPr="00F2134A">
        <w:rPr>
          <w:rFonts w:ascii="Times New Roman" w:hAnsi="Times New Roman" w:cs="Times New Roman"/>
          <w:noProof/>
          <w:lang w:val="en-US" w:eastAsia="zh-TW"/>
        </w:rPr>
        <w:drawing>
          <wp:inline distT="0" distB="0" distL="0" distR="0" wp14:anchorId="3449F349" wp14:editId="1406F5A3">
            <wp:extent cx="5943600" cy="3618865"/>
            <wp:effectExtent l="0" t="0" r="0" b="635"/>
            <wp:docPr id="22" name="內容版面配置區 3" descr="A picture containing chart&#10;&#10;Description automatically generated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內容版面配置區 3" descr="A picture containing chart&#10;&#10;Description automatically generated"/>
                    <pic:cNvPicPr>
                      <a:picLocks noGrp="1" noChangeAspect="1"/>
                    </pic:cNvPicPr>
                  </pic:nvPicPr>
                  <pic:blipFill>
                    <a:blip r:embed="rId30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18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6E9F4" w14:textId="77777777" w:rsidR="004609A9" w:rsidRPr="005441E1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b/>
          <w:lang w:eastAsia="zh-TW"/>
        </w:rPr>
      </w:pPr>
      <w:r>
        <w:rPr>
          <w:rFonts w:ascii="Times New Roman" w:hAnsi="Times New Roman" w:cs="Times New Roman"/>
          <w:b/>
          <w:bCs/>
        </w:rPr>
        <w:br w:type="column"/>
      </w:r>
      <w:r>
        <w:rPr>
          <w:rFonts w:ascii="Times New Roman" w:hAnsi="Times New Roman" w:cs="Times New Roman"/>
          <w:b/>
          <w:bCs/>
        </w:rPr>
        <w:lastRenderedPageBreak/>
        <w:t>Table S1</w:t>
      </w:r>
      <w:r w:rsidRPr="005441E1">
        <w:rPr>
          <w:rFonts w:ascii="Times New Roman" w:hAnsi="Times New Roman" w:cs="Times New Roman"/>
          <w:b/>
          <w:bCs/>
        </w:rPr>
        <w:t>.</w:t>
      </w:r>
      <w:r w:rsidRPr="005441E1">
        <w:rPr>
          <w:rFonts w:ascii="Times New Roman" w:hAnsi="Times New Roman" w:cs="Times New Roman"/>
          <w:bCs/>
        </w:rPr>
        <w:t xml:space="preserve"> Search Strategy to Identify Relevant Articles.</w:t>
      </w:r>
    </w:p>
    <w:tbl>
      <w:tblPr>
        <w:tblStyle w:val="61"/>
        <w:tblW w:w="9985" w:type="dxa"/>
        <w:tblLook w:val="04A0" w:firstRow="1" w:lastRow="0" w:firstColumn="1" w:lastColumn="0" w:noHBand="0" w:noVBand="1"/>
      </w:tblPr>
      <w:tblGrid>
        <w:gridCol w:w="1893"/>
        <w:gridCol w:w="3108"/>
        <w:gridCol w:w="4984"/>
      </w:tblGrid>
      <w:tr w:rsidR="004609A9" w:rsidRPr="005441E1" w14:paraId="5C0E66AE" w14:textId="77777777" w:rsidTr="00E659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11D9F9E7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S/N</w:t>
            </w:r>
          </w:p>
        </w:tc>
        <w:tc>
          <w:tcPr>
            <w:tcW w:w="0" w:type="dxa"/>
          </w:tcPr>
          <w:p w14:paraId="7254D899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Concept</w:t>
            </w:r>
          </w:p>
        </w:tc>
        <w:tc>
          <w:tcPr>
            <w:tcW w:w="0" w:type="dxa"/>
          </w:tcPr>
          <w:p w14:paraId="3C0662F0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Search Terms</w:t>
            </w:r>
          </w:p>
        </w:tc>
      </w:tr>
      <w:tr w:rsidR="004609A9" w:rsidRPr="005441E1" w14:paraId="2118B50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2F8604B8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#1</w:t>
            </w:r>
          </w:p>
        </w:tc>
        <w:tc>
          <w:tcPr>
            <w:tcW w:w="0" w:type="dxa"/>
          </w:tcPr>
          <w:p w14:paraId="436FC2B6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Disease</w:t>
            </w:r>
          </w:p>
        </w:tc>
        <w:tc>
          <w:tcPr>
            <w:tcW w:w="0" w:type="dxa"/>
          </w:tcPr>
          <w:p w14:paraId="318D9EFA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("Coronavirus"[Mesh] OR coronavirus disease[tw]  OR coronavirus[tw]  OR 2019-nCov[tw] OR SARS-CoV-2[tw] OR COVID-19[tw] OR new coronary pneumonia[tw] OR corona virus[tw] OR novel coronavirus[tw] OR nCov[tw] OR SARS-2-CoV[tw] OR wuhan coronavirus[tw] OR wuhan pneumonia[tw])</w:t>
            </w:r>
          </w:p>
        </w:tc>
      </w:tr>
      <w:tr w:rsidR="004609A9" w:rsidRPr="005441E1" w14:paraId="06CCEB8E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4BE505E9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#2</w:t>
            </w:r>
          </w:p>
        </w:tc>
        <w:tc>
          <w:tcPr>
            <w:tcW w:w="0" w:type="dxa"/>
          </w:tcPr>
          <w:p w14:paraId="2C20A2F9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 xml:space="preserve">Clinical, Laboratory, Radiologic Characteristics, and Outcomes </w:t>
            </w:r>
          </w:p>
        </w:tc>
        <w:tc>
          <w:tcPr>
            <w:tcW w:w="0" w:type="dxa"/>
          </w:tcPr>
          <w:p w14:paraId="7B18F070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(symptom*[tw] OR clinical characteristic*[tw] OR co-morbidit*[tw] OR comorbidit*[tw] OR epidemiolog*[tw] OR inciden*[tw] OR "Radiology"[Mesh] OR radiologic features[tw] OR chest x-ray[tw] OR chest CT[tw] OR Lung ultrasound[tw] OR "Ultrasonography"[Mesh] OR "Tomography, X-Ray Computed"[Mesh] OR ultrasound[tw] OR sonography[tw] OR ultrasonography[tw] OR radiography[tw] OR chest film[tw] OR chest radiograph[tw] risk factors[tw] OR "Diagnosis"[Mesh] OR cases[tw] OR "Mortality"[Mesh] OR death[tw] OR case fatality rate[tw] OR case fatality ratio[tw] OR "Physical Examination"[Mesh] OR "Clinical Laboratory Techniques"[Mesh] OR "Diagnostic Tests, Routine"[Mesh] OR  clinical laboratory [tw] OR laboratory characteristics [tw] OR laboratory panel [tw] OR laboratory values [tw] OR "Critical Care"[Mesh] OR "Intensive Care Units"[Mesh] OR Intensive Care Units[tw] OR "Hospitalization"[Mesh] OR "Sepsis"[Mesh])</w:t>
            </w:r>
          </w:p>
        </w:tc>
      </w:tr>
      <w:tr w:rsidR="004609A9" w:rsidRPr="005441E1" w14:paraId="7BC5CD6E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7E756B97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#3</w:t>
            </w:r>
          </w:p>
        </w:tc>
        <w:tc>
          <w:tcPr>
            <w:tcW w:w="0" w:type="dxa"/>
          </w:tcPr>
          <w:p w14:paraId="79AD8B38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Publication period</w:t>
            </w:r>
          </w:p>
        </w:tc>
        <w:tc>
          <w:tcPr>
            <w:tcW w:w="0" w:type="dxa"/>
          </w:tcPr>
          <w:p w14:paraId="11C2DDDB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("2019/12/31"[PDAT] : "2020/03/31"[PDAT])</w:t>
            </w:r>
          </w:p>
        </w:tc>
      </w:tr>
      <w:tr w:rsidR="004609A9" w:rsidRPr="005441E1" w14:paraId="07E01BC0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6E6701F9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#4</w:t>
            </w:r>
          </w:p>
        </w:tc>
        <w:tc>
          <w:tcPr>
            <w:tcW w:w="0" w:type="dxa"/>
          </w:tcPr>
          <w:p w14:paraId="00C3A7F8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Publication type</w:t>
            </w:r>
          </w:p>
        </w:tc>
        <w:tc>
          <w:tcPr>
            <w:tcW w:w="0" w:type="dxa"/>
          </w:tcPr>
          <w:p w14:paraId="6D0F87F8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(Review[ptyp] OR Practice Guideline[ptyp]  OR Letter[ptyp]  OR Guideline[ptyp]  OR Editorial[ptyp]  OR Comment[ptyp])</w:t>
            </w:r>
          </w:p>
        </w:tc>
      </w:tr>
      <w:tr w:rsidR="004609A9" w:rsidRPr="005441E1" w14:paraId="5AFAC424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3B954DEC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#5</w:t>
            </w:r>
          </w:p>
        </w:tc>
        <w:tc>
          <w:tcPr>
            <w:tcW w:w="0" w:type="dxa"/>
          </w:tcPr>
          <w:p w14:paraId="69DB20E9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Species</w:t>
            </w: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ab/>
            </w:r>
          </w:p>
        </w:tc>
        <w:tc>
          <w:tcPr>
            <w:tcW w:w="0" w:type="dxa"/>
          </w:tcPr>
          <w:p w14:paraId="168A841B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animals[mh] NOT humans[mh]</w:t>
            </w:r>
            <w:r w:rsidRPr="005441E1" w:rsidDel="00261D97">
              <w:rPr>
                <w:rFonts w:ascii="Palatino Linotype" w:eastAsia="PMingLiU" w:hAnsi="Palatino Linotype" w:cs="Times New Roman"/>
                <w:szCs w:val="22"/>
                <w:lang w:eastAsia="zh-TW"/>
              </w:rPr>
              <w:t xml:space="preserve"> </w:t>
            </w:r>
          </w:p>
        </w:tc>
      </w:tr>
      <w:tr w:rsidR="004609A9" w:rsidRPr="005441E1" w14:paraId="106141A7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61438C17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lastRenderedPageBreak/>
              <w:t>#6</w:t>
            </w:r>
          </w:p>
        </w:tc>
        <w:tc>
          <w:tcPr>
            <w:tcW w:w="0" w:type="dxa"/>
            <w:gridSpan w:val="2"/>
          </w:tcPr>
          <w:p w14:paraId="77624796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 xml:space="preserve">#1 AND #2 AND #3 NOT #4 </w:t>
            </w:r>
          </w:p>
        </w:tc>
      </w:tr>
      <w:tr w:rsidR="004609A9" w:rsidRPr="005441E1" w14:paraId="2C6A2705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7E205664" w14:textId="77777777" w:rsidR="004609A9" w:rsidRPr="00D6769F" w:rsidRDefault="004609A9" w:rsidP="00E659A8">
            <w:pPr>
              <w:widowControl w:val="0"/>
              <w:spacing w:line="240" w:lineRule="auto"/>
              <w:ind w:firstLine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Strategy</w:t>
            </w:r>
          </w:p>
        </w:tc>
        <w:tc>
          <w:tcPr>
            <w:tcW w:w="0" w:type="dxa"/>
            <w:gridSpan w:val="2"/>
          </w:tcPr>
          <w:p w14:paraId="399F3968" w14:textId="77777777" w:rsidR="004609A9" w:rsidRPr="005441E1" w:rsidRDefault="004609A9" w:rsidP="00E659A8">
            <w:pPr>
              <w:widowControl w:val="0"/>
              <w:spacing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PMingLiU" w:hAnsi="Palatino Linotype" w:cs="Times New Roman"/>
                <w:szCs w:val="22"/>
                <w:lang w:eastAsia="zh-TW"/>
              </w:rPr>
            </w:pPr>
            <w:r w:rsidRPr="005441E1">
              <w:rPr>
                <w:rFonts w:ascii="Palatino Linotype" w:eastAsia="PMingLiU" w:hAnsi="Palatino Linotype" w:cs="Times New Roman"/>
                <w:szCs w:val="22"/>
                <w:lang w:eastAsia="zh-TW"/>
              </w:rPr>
              <w:t>#6 NOT #5</w:t>
            </w:r>
          </w:p>
        </w:tc>
      </w:tr>
    </w:tbl>
    <w:p w14:paraId="7F67B54B" w14:textId="77777777" w:rsidR="004609A9" w:rsidRPr="00723641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b/>
          <w:lang w:eastAsia="zh-TW"/>
        </w:rPr>
      </w:pPr>
    </w:p>
    <w:p w14:paraId="48A2ED37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2D733145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3735F930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2CA5671A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607120EB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6F08B45B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1C58280C" w14:textId="571EFF1E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b/>
          <w:lang w:eastAsia="zh-TW"/>
        </w:rPr>
        <w:sectPr w:rsidR="004609A9" w:rsidSect="00361560">
          <w:footerReference w:type="default" r:id="rId301"/>
          <w:pgSz w:w="12240" w:h="15840"/>
          <w:pgMar w:top="1440" w:right="1440" w:bottom="1440" w:left="1440" w:header="706" w:footer="706" w:gutter="0"/>
          <w:lnNumType w:countBy="1" w:restart="continuous"/>
          <w:cols w:space="708"/>
          <w:docGrid w:linePitch="360"/>
        </w:sectPr>
      </w:pPr>
    </w:p>
    <w:p w14:paraId="4B53EDAE" w14:textId="6EF73278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b/>
          <w:lang w:eastAsia="zh-TW"/>
        </w:rPr>
      </w:pPr>
      <w:r w:rsidRPr="00723641">
        <w:rPr>
          <w:rFonts w:ascii="Times New Roman" w:eastAsia="PMingLiU" w:hAnsi="Times New Roman" w:cs="Times New Roman" w:hint="eastAsia"/>
          <w:b/>
          <w:lang w:eastAsia="zh-TW"/>
        </w:rPr>
        <w:lastRenderedPageBreak/>
        <w:t xml:space="preserve">Table </w:t>
      </w:r>
      <w:r>
        <w:rPr>
          <w:rFonts w:ascii="Times New Roman" w:eastAsia="PMingLiU" w:hAnsi="Times New Roman" w:cs="Times New Roman"/>
          <w:b/>
          <w:lang w:eastAsia="zh-TW"/>
        </w:rPr>
        <w:t>S2</w:t>
      </w:r>
      <w:r w:rsidRPr="00723641">
        <w:rPr>
          <w:rFonts w:ascii="Times New Roman" w:eastAsia="PMingLiU" w:hAnsi="Times New Roman" w:cs="Times New Roman"/>
          <w:b/>
          <w:lang w:eastAsia="zh-TW"/>
        </w:rPr>
        <w:t>.</w:t>
      </w:r>
      <w:r>
        <w:rPr>
          <w:rFonts w:ascii="Times New Roman" w:eastAsia="PMingLiU" w:hAnsi="Times New Roman" w:cs="Times New Roman"/>
          <w:b/>
          <w:lang w:eastAsia="zh-TW"/>
        </w:rPr>
        <w:t xml:space="preserve"> </w:t>
      </w:r>
      <w:r>
        <w:rPr>
          <w:rFonts w:ascii="PMingLiU" w:eastAsia="PMingLiU" w:hAnsi="PMingLiU" w:cs="Times New Roman" w:hint="eastAsia"/>
          <w:lang w:eastAsia="zh-TW"/>
        </w:rPr>
        <w:t>T</w:t>
      </w:r>
      <w:r w:rsidRPr="00F2134A">
        <w:rPr>
          <w:rFonts w:ascii="Times New Roman" w:hAnsi="Times New Roman" w:cs="Times New Roman"/>
        </w:rPr>
        <w:t xml:space="preserve">he National Institute of Health in the </w:t>
      </w:r>
      <w:r>
        <w:rPr>
          <w:rFonts w:ascii="Times New Roman" w:hAnsi="Times New Roman" w:cs="Times New Roman"/>
        </w:rPr>
        <w:t>U.S.</w:t>
      </w:r>
      <w:r w:rsidRPr="00F2134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</w:t>
      </w:r>
      <w:r w:rsidRPr="00F2134A">
        <w:rPr>
          <w:rFonts w:ascii="Times New Roman" w:hAnsi="Times New Roman" w:cs="Times New Roman"/>
        </w:rPr>
        <w:t>NIH</w:t>
      </w:r>
      <w:r>
        <w:rPr>
          <w:rFonts w:ascii="Times New Roman" w:hAnsi="Times New Roman" w:cs="Times New Roman"/>
        </w:rPr>
        <w:t>)</w:t>
      </w:r>
      <w:r w:rsidRPr="00F2134A">
        <w:rPr>
          <w:rFonts w:ascii="Times New Roman" w:hAnsi="Times New Roman" w:cs="Times New Roman"/>
        </w:rPr>
        <w:t xml:space="preserve"> Quality Assessment Tool</w:t>
      </w:r>
      <w:r>
        <w:rPr>
          <w:rFonts w:ascii="Times New Roman" w:eastAsia="PMingLiU" w:hAnsi="Times New Roman" w:cs="Times New Roman"/>
          <w:b/>
          <w:lang w:eastAsia="zh-TW"/>
        </w:rPr>
        <w:t>.</w:t>
      </w:r>
    </w:p>
    <w:tbl>
      <w:tblPr>
        <w:tblStyle w:val="62"/>
        <w:tblW w:w="0" w:type="auto"/>
        <w:tblLayout w:type="fixed"/>
        <w:tblLook w:val="04A0" w:firstRow="1" w:lastRow="0" w:firstColumn="1" w:lastColumn="0" w:noHBand="0" w:noVBand="1"/>
      </w:tblPr>
      <w:tblGrid>
        <w:gridCol w:w="2122"/>
        <w:gridCol w:w="8221"/>
        <w:gridCol w:w="740"/>
        <w:gridCol w:w="819"/>
        <w:gridCol w:w="1048"/>
      </w:tblGrid>
      <w:tr w:rsidR="004609A9" w:rsidRPr="00C57CD0" w14:paraId="4057CB19" w14:textId="77777777" w:rsidTr="00E659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DD20A2B" w14:textId="77777777" w:rsidR="004609A9" w:rsidRPr="00A024D6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  <w:r w:rsidRPr="00A024D6"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  <w:t>Study Design</w:t>
            </w:r>
          </w:p>
        </w:tc>
        <w:tc>
          <w:tcPr>
            <w:tcW w:w="8221" w:type="dxa"/>
          </w:tcPr>
          <w:p w14:paraId="2DDD0B48" w14:textId="77777777" w:rsidR="004609A9" w:rsidRPr="00A024D6" w:rsidRDefault="004609A9" w:rsidP="00E659A8">
            <w:pPr>
              <w:spacing w:line="240" w:lineRule="exact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  <w:r w:rsidRPr="00A024D6"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  <w:t>Criteria</w:t>
            </w:r>
          </w:p>
        </w:tc>
        <w:tc>
          <w:tcPr>
            <w:tcW w:w="740" w:type="dxa"/>
          </w:tcPr>
          <w:p w14:paraId="1406A625" w14:textId="77777777" w:rsidR="004609A9" w:rsidRPr="00A024D6" w:rsidRDefault="004609A9" w:rsidP="00E659A8">
            <w:pPr>
              <w:spacing w:line="240" w:lineRule="exact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  <w:r w:rsidRPr="00A024D6"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819" w:type="dxa"/>
          </w:tcPr>
          <w:p w14:paraId="5E209CE0" w14:textId="77777777" w:rsidR="004609A9" w:rsidRPr="00A024D6" w:rsidRDefault="004609A9" w:rsidP="00E659A8">
            <w:pPr>
              <w:spacing w:line="240" w:lineRule="exact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  <w:r w:rsidRPr="00A024D6"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048" w:type="dxa"/>
          </w:tcPr>
          <w:p w14:paraId="242F2980" w14:textId="77777777" w:rsidR="004609A9" w:rsidRPr="00A024D6" w:rsidRDefault="004609A9" w:rsidP="00E659A8">
            <w:pPr>
              <w:spacing w:line="240" w:lineRule="exact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  <w:r w:rsidRPr="00A024D6"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  <w:t>Unclear</w:t>
            </w:r>
          </w:p>
        </w:tc>
      </w:tr>
      <w:tr w:rsidR="004609A9" w:rsidRPr="00C57CD0" w14:paraId="0DD8DB97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 w:val="restart"/>
          </w:tcPr>
          <w:p w14:paraId="03174F62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  <w:t>Cohort Study</w:t>
            </w:r>
          </w:p>
        </w:tc>
        <w:tc>
          <w:tcPr>
            <w:tcW w:w="8221" w:type="dxa"/>
          </w:tcPr>
          <w:p w14:paraId="304D1927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 Was the research question or objective in this paper clearly stated?</w:t>
            </w:r>
          </w:p>
        </w:tc>
        <w:tc>
          <w:tcPr>
            <w:tcW w:w="740" w:type="dxa"/>
          </w:tcPr>
          <w:p w14:paraId="18CAA9A4" w14:textId="77777777" w:rsidR="004609A9" w:rsidRPr="00A024D6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31DAB319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2E159A9A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3EB72A60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536CFAEF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16E37CD1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. Was the study population clearly specified and defined?</w:t>
            </w:r>
          </w:p>
        </w:tc>
        <w:tc>
          <w:tcPr>
            <w:tcW w:w="740" w:type="dxa"/>
          </w:tcPr>
          <w:p w14:paraId="3038172C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72DDC421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40BA1B5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7EC6FD08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13E17BF2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4C5CA8F0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. Were all the subjects selected or recruited from the same or similar populations (including the same time period)? Were inclusion and exclusion criteria for being in the study pre-specified and applied uniformly to all participants?</w:t>
            </w:r>
          </w:p>
        </w:tc>
        <w:tc>
          <w:tcPr>
            <w:tcW w:w="740" w:type="dxa"/>
          </w:tcPr>
          <w:p w14:paraId="19C9D79B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6F6115AB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7A894272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61F6E2A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32E61238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3F55C0FD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. Was a sample size justification, power description, or variance and effect estimates provided?</w:t>
            </w:r>
          </w:p>
        </w:tc>
        <w:tc>
          <w:tcPr>
            <w:tcW w:w="740" w:type="dxa"/>
          </w:tcPr>
          <w:p w14:paraId="57D99129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50A2B746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0D5DC90E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05808266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5761B57F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5A7CB602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5. For the 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analy</w:t>
            </w: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ses in this paper, were the exposure(s) of interest measured prior to the outcome(s) being measured?</w:t>
            </w:r>
          </w:p>
        </w:tc>
        <w:tc>
          <w:tcPr>
            <w:tcW w:w="740" w:type="dxa"/>
          </w:tcPr>
          <w:p w14:paraId="7D5F41A4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4A662564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4BB54E0F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72E76DDB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2E173A94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4C2F0A18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. Was the timeframe suf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ficient so that one could reasona</w:t>
            </w: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bly expect to see an association between exposure and outcome if it existed?</w:t>
            </w:r>
          </w:p>
        </w:tc>
        <w:tc>
          <w:tcPr>
            <w:tcW w:w="740" w:type="dxa"/>
          </w:tcPr>
          <w:p w14:paraId="43A31BC0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636C773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5325F9A7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2666CB8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336E63DE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2CFA187C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. Were the outcome measures (dependent variables) clearly defined, valid, reliable, and implemented consistently across all study participants?</w:t>
            </w:r>
          </w:p>
        </w:tc>
        <w:tc>
          <w:tcPr>
            <w:tcW w:w="740" w:type="dxa"/>
          </w:tcPr>
          <w:p w14:paraId="118A28EA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7C5040A4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2DCCD727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6ED9AA59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509A19FC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42E3B7A2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8. Were the outcome assessors blinded to the exposure status of participants?</w:t>
            </w:r>
          </w:p>
        </w:tc>
        <w:tc>
          <w:tcPr>
            <w:tcW w:w="740" w:type="dxa"/>
          </w:tcPr>
          <w:p w14:paraId="35088896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236CA7F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1A73FDBB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32BA98A8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2F691A1C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6E1B6EB9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9. Was loss to follow-up after baseline 20% or less?</w:t>
            </w:r>
          </w:p>
        </w:tc>
        <w:tc>
          <w:tcPr>
            <w:tcW w:w="740" w:type="dxa"/>
          </w:tcPr>
          <w:p w14:paraId="2D73A525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489352AF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56D7E009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091DB16A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3B7F2146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172C55C5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0. Were key potential confounding variables measured and adjusted statistically for their impact on the relationship between exposure(s) and outcome(s)?</w:t>
            </w:r>
          </w:p>
        </w:tc>
        <w:tc>
          <w:tcPr>
            <w:tcW w:w="740" w:type="dxa"/>
          </w:tcPr>
          <w:p w14:paraId="1AE32A28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17D4EDDE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5EB60D00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5DCD2E34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 w:val="restart"/>
          </w:tcPr>
          <w:p w14:paraId="532BDF03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eastAsia="PMingLiU" w:hAnsi="Times New Roman" w:cs="Times New Roman" w:hint="eastAsia"/>
                <w:color w:val="000000" w:themeColor="text1"/>
                <w:sz w:val="22"/>
                <w:szCs w:val="22"/>
                <w:lang w:eastAsia="zh-TW"/>
              </w:rPr>
              <w:t>Case Series</w:t>
            </w:r>
            <w:r w:rsidRPr="00C57CD0"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  <w:t xml:space="preserve"> Study</w:t>
            </w:r>
          </w:p>
        </w:tc>
        <w:tc>
          <w:tcPr>
            <w:tcW w:w="8221" w:type="dxa"/>
          </w:tcPr>
          <w:p w14:paraId="55175612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 Was the study question or objective clearly stated?</w:t>
            </w:r>
          </w:p>
        </w:tc>
        <w:tc>
          <w:tcPr>
            <w:tcW w:w="740" w:type="dxa"/>
          </w:tcPr>
          <w:p w14:paraId="7B4DE486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7644EFC6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4DAF6BF3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4FF8ED09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2372746F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78E97D3E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. Was the study population clearly and fully described, including a case definition?</w:t>
            </w:r>
          </w:p>
        </w:tc>
        <w:tc>
          <w:tcPr>
            <w:tcW w:w="740" w:type="dxa"/>
          </w:tcPr>
          <w:p w14:paraId="3076B932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55AB8ECD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31922DEF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5782A8FB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1BAA497D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6ED2045E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. Were the cases consecutive?</w:t>
            </w:r>
          </w:p>
        </w:tc>
        <w:tc>
          <w:tcPr>
            <w:tcW w:w="740" w:type="dxa"/>
          </w:tcPr>
          <w:p w14:paraId="09FE80B0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039BA134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04840363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119C5114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4A9991FB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00821A23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. Were the subjects comparable?</w:t>
            </w:r>
          </w:p>
        </w:tc>
        <w:tc>
          <w:tcPr>
            <w:tcW w:w="740" w:type="dxa"/>
          </w:tcPr>
          <w:p w14:paraId="1A315CED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72C6AA0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4A75507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10BC6E4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34DF2510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6F9DA483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. Was the intervention clearly described?</w:t>
            </w:r>
          </w:p>
        </w:tc>
        <w:tc>
          <w:tcPr>
            <w:tcW w:w="740" w:type="dxa"/>
          </w:tcPr>
          <w:p w14:paraId="0DBD1D4B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2B1988B6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0D9E6604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48A8F156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27DECCC5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29625F89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. Were the outcome measures clearly defined, valid, reliable, and implemented consistently across all study participants?</w:t>
            </w:r>
          </w:p>
        </w:tc>
        <w:tc>
          <w:tcPr>
            <w:tcW w:w="740" w:type="dxa"/>
          </w:tcPr>
          <w:p w14:paraId="3DF7C690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65895A3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61565933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78512A1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143F5B18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5D965BF1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. Was the length of follow-up adequate?</w:t>
            </w:r>
          </w:p>
        </w:tc>
        <w:tc>
          <w:tcPr>
            <w:tcW w:w="740" w:type="dxa"/>
          </w:tcPr>
          <w:p w14:paraId="6C521D8A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2544340A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448D35AE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35440692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5CC8213F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04B061F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8. Were the statistical methods well-described?</w:t>
            </w:r>
          </w:p>
        </w:tc>
        <w:tc>
          <w:tcPr>
            <w:tcW w:w="740" w:type="dxa"/>
          </w:tcPr>
          <w:p w14:paraId="7DAA8EFA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133BF5A6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7E4B9946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1D86270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0DBCD780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20A3EF6A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9. Were the results well-described?</w:t>
            </w:r>
          </w:p>
        </w:tc>
        <w:tc>
          <w:tcPr>
            <w:tcW w:w="740" w:type="dxa"/>
          </w:tcPr>
          <w:p w14:paraId="4C248BE6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3117E0F4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7C1DC7C7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2CF5F314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 w:val="restart"/>
          </w:tcPr>
          <w:p w14:paraId="3E937289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eastAsia="PMingLiU" w:hAnsi="Times New Roman" w:cs="Times New Roman" w:hint="eastAsia"/>
                <w:color w:val="000000" w:themeColor="text1"/>
                <w:sz w:val="22"/>
                <w:szCs w:val="22"/>
                <w:lang w:eastAsia="zh-TW"/>
              </w:rPr>
              <w:t>Case Co</w:t>
            </w:r>
            <w:r w:rsidRPr="00C57CD0"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  <w:t>ntrol Study</w:t>
            </w:r>
          </w:p>
        </w:tc>
        <w:tc>
          <w:tcPr>
            <w:tcW w:w="8221" w:type="dxa"/>
          </w:tcPr>
          <w:p w14:paraId="399DC072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 Was the research question or objective in this paper clearly stated and appropriate?</w:t>
            </w:r>
          </w:p>
        </w:tc>
        <w:tc>
          <w:tcPr>
            <w:tcW w:w="740" w:type="dxa"/>
          </w:tcPr>
          <w:p w14:paraId="73ECA49C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5873F4A6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737D676F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6409A40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727B1384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b w:val="0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76A89334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. Was the study population clearly specified and defined?</w:t>
            </w:r>
          </w:p>
        </w:tc>
        <w:tc>
          <w:tcPr>
            <w:tcW w:w="740" w:type="dxa"/>
          </w:tcPr>
          <w:p w14:paraId="3C243398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53DC11E1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3CA6BF67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5CA6C8FB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60E5FFDF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b w:val="0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729606B8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. Did the authors include a sample size justification?</w:t>
            </w:r>
          </w:p>
        </w:tc>
        <w:tc>
          <w:tcPr>
            <w:tcW w:w="740" w:type="dxa"/>
          </w:tcPr>
          <w:p w14:paraId="008CB297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30ABF42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4FC1E62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5F24B48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05793BE0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b w:val="0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16FAA910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. Were controls selected or recruited from the same or similar population that gave rise to the cases (including the same timeframe)?</w:t>
            </w:r>
          </w:p>
        </w:tc>
        <w:tc>
          <w:tcPr>
            <w:tcW w:w="740" w:type="dxa"/>
          </w:tcPr>
          <w:p w14:paraId="2934967E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617E24C8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3F55F1A9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54BCEC5E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1E2EEB4D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b w:val="0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0905A24C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. Were the definitions, inclusion and exclusion criteria, algorithms or processes used to identify or select cases and controls valid, reliable, and implemented consistently across all study participants?</w:t>
            </w:r>
          </w:p>
        </w:tc>
        <w:tc>
          <w:tcPr>
            <w:tcW w:w="740" w:type="dxa"/>
          </w:tcPr>
          <w:p w14:paraId="382FEF5D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21FE8DA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3D8C91AA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71AB0DA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6EC4A22B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b w:val="0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088E4B87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. Were the cases clearly defined and differentiated from controls?</w:t>
            </w:r>
          </w:p>
        </w:tc>
        <w:tc>
          <w:tcPr>
            <w:tcW w:w="740" w:type="dxa"/>
          </w:tcPr>
          <w:p w14:paraId="55F42FEA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13DF14DA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702FB7CC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58F3CD12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4A38E716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b w:val="0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04062238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. If less than 100 percent of eligible cases and/or controls were selected for the study, were the cases and/or controls randomly selected from those eligible?</w:t>
            </w:r>
          </w:p>
        </w:tc>
        <w:tc>
          <w:tcPr>
            <w:tcW w:w="740" w:type="dxa"/>
          </w:tcPr>
          <w:p w14:paraId="7A5B6F0B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20BFFBC0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0029A6E2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50CC3E65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1C0F0263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b w:val="0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06DB3F79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8. Was there use of concurrent controls?</w:t>
            </w:r>
          </w:p>
        </w:tc>
        <w:tc>
          <w:tcPr>
            <w:tcW w:w="740" w:type="dxa"/>
          </w:tcPr>
          <w:p w14:paraId="241EBE94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4A820164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787C3A0F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12D94FAD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468286BA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b w:val="0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187765D7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9. Were the investigators able to confirm that the exposure/risk occurred prior to the development of the condition or event that defined a participant as a case?</w:t>
            </w:r>
          </w:p>
        </w:tc>
        <w:tc>
          <w:tcPr>
            <w:tcW w:w="740" w:type="dxa"/>
          </w:tcPr>
          <w:p w14:paraId="378A9B88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5B7D939C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7B94B46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0BB39897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35D25054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b w:val="0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60606DFF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</w:t>
            </w:r>
            <w:r w:rsidRPr="00C57CD0">
              <w:rPr>
                <w:rFonts w:ascii="Times New Roman" w:eastAsia="PMingLiU" w:hAnsi="Times New Roman" w:cs="Times New Roman"/>
                <w:color w:val="000000" w:themeColor="text1"/>
                <w:sz w:val="22"/>
                <w:szCs w:val="22"/>
                <w:lang w:eastAsia="zh-TW"/>
              </w:rPr>
              <w:t>0</w:t>
            </w: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. Were the assessors of exposure/risk blinded to the case or control status of participants?</w:t>
            </w:r>
          </w:p>
        </w:tc>
        <w:tc>
          <w:tcPr>
            <w:tcW w:w="740" w:type="dxa"/>
          </w:tcPr>
          <w:p w14:paraId="6E68B46A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41DE2C1C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034F13B4" w14:textId="77777777" w:rsidR="004609A9" w:rsidRPr="00C57CD0" w:rsidRDefault="004609A9" w:rsidP="00E659A8">
            <w:pPr>
              <w:spacing w:line="240" w:lineRule="exact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  <w:tr w:rsidR="004609A9" w:rsidRPr="00C57CD0" w14:paraId="5CC91B54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  <w:vMerge/>
          </w:tcPr>
          <w:p w14:paraId="03F1952E" w14:textId="77777777" w:rsidR="004609A9" w:rsidRPr="00C57CD0" w:rsidRDefault="004609A9" w:rsidP="00E659A8">
            <w:pPr>
              <w:spacing w:line="240" w:lineRule="exact"/>
              <w:ind w:firstLine="0"/>
              <w:rPr>
                <w:rFonts w:ascii="Times New Roman" w:eastAsia="PMingLiU" w:hAnsi="Times New Roman" w:cs="Times New Roman"/>
                <w:b w:val="0"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221" w:type="dxa"/>
          </w:tcPr>
          <w:p w14:paraId="65F4B248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1. Were key potential confounding variables measured and adjusted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statistically in the analy</w:t>
            </w: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ses? If matching was used, did the investigators account for mat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ching during study analysis</w:t>
            </w:r>
            <w:r w:rsidRPr="00C57CD0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?</w:t>
            </w:r>
          </w:p>
        </w:tc>
        <w:tc>
          <w:tcPr>
            <w:tcW w:w="740" w:type="dxa"/>
          </w:tcPr>
          <w:p w14:paraId="77686805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819" w:type="dxa"/>
          </w:tcPr>
          <w:p w14:paraId="7B6B8864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  <w:tc>
          <w:tcPr>
            <w:tcW w:w="1048" w:type="dxa"/>
          </w:tcPr>
          <w:p w14:paraId="675C58D7" w14:textId="77777777" w:rsidR="004609A9" w:rsidRPr="00C57CD0" w:rsidRDefault="004609A9" w:rsidP="00E659A8">
            <w:pPr>
              <w:spacing w:line="24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 w:themeColor="text1"/>
                <w:sz w:val="22"/>
                <w:szCs w:val="22"/>
                <w:lang w:eastAsia="zh-TW"/>
              </w:rPr>
            </w:pPr>
          </w:p>
        </w:tc>
      </w:tr>
    </w:tbl>
    <w:p w14:paraId="2A2A3C95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b/>
          <w:lang w:eastAsia="zh-TW"/>
        </w:rPr>
      </w:pPr>
    </w:p>
    <w:p w14:paraId="3162FC84" w14:textId="77777777" w:rsidR="004609A9" w:rsidRPr="00BE464A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3D7E2C5E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2C78F8E0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37F08457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2111C4B7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41B4626B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403076B7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1E472E23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2BC1BE85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42B6CAEF" w14:textId="77777777" w:rsidR="004609A9" w:rsidRDefault="004609A9" w:rsidP="004609A9">
      <w:pPr>
        <w:spacing w:after="0"/>
        <w:ind w:firstLine="0"/>
        <w:rPr>
          <w:rFonts w:ascii="Times New Roman" w:eastAsiaTheme="minorEastAsia" w:hAnsi="Times New Roman" w:cs="Times New Roman"/>
          <w:b/>
          <w:lang w:eastAsia="zh-CN"/>
        </w:rPr>
      </w:pPr>
    </w:p>
    <w:p w14:paraId="6F7315E7" w14:textId="2300C3B7" w:rsidR="00077A74" w:rsidRDefault="00086F73" w:rsidP="004609A9">
      <w:pPr>
        <w:spacing w:line="259" w:lineRule="auto"/>
        <w:ind w:firstLine="0"/>
        <w:jc w:val="left"/>
        <w:rPr>
          <w:rFonts w:ascii="Times New Roman" w:eastAsiaTheme="minorEastAsia" w:hAnsi="Times New Roman" w:cs="Times New Roman"/>
          <w:lang w:eastAsia="zh-CN"/>
        </w:rPr>
      </w:pPr>
      <w:r>
        <w:rPr>
          <w:rFonts w:ascii="Times New Roman" w:eastAsiaTheme="minorEastAsia" w:hAnsi="Times New Roman" w:cs="Times New Roman"/>
          <w:b/>
          <w:lang w:eastAsia="zh-CN"/>
        </w:rPr>
        <w:br w:type="page"/>
      </w:r>
      <w:r w:rsidR="00077A74" w:rsidRPr="00077A74">
        <w:rPr>
          <w:rFonts w:ascii="Times New Roman" w:eastAsiaTheme="minorEastAsia" w:hAnsi="Times New Roman" w:cs="Times New Roman"/>
          <w:b/>
          <w:lang w:eastAsia="zh-CN"/>
        </w:rPr>
        <w:lastRenderedPageBreak/>
        <w:t>Table S</w:t>
      </w:r>
      <w:r w:rsidR="004609A9">
        <w:rPr>
          <w:rFonts w:ascii="Times New Roman" w:eastAsia="PMingLiU" w:hAnsi="Times New Roman" w:cs="Times New Roman"/>
          <w:b/>
          <w:lang w:eastAsia="zh-TW"/>
        </w:rPr>
        <w:t>3</w:t>
      </w:r>
      <w:r w:rsidR="00077A74" w:rsidRPr="00077A74">
        <w:rPr>
          <w:rFonts w:ascii="Times New Roman" w:eastAsiaTheme="minorEastAsia" w:hAnsi="Times New Roman" w:cs="Times New Roman"/>
          <w:b/>
          <w:lang w:eastAsia="zh-CN"/>
        </w:rPr>
        <w:t>.</w:t>
      </w:r>
      <w:r w:rsidR="00AC270D">
        <w:rPr>
          <w:rFonts w:ascii="Times New Roman" w:eastAsiaTheme="minorEastAsia" w:hAnsi="Times New Roman" w:cs="Times New Roman"/>
          <w:lang w:eastAsia="zh-CN"/>
        </w:rPr>
        <w:t xml:space="preserve"> S</w:t>
      </w:r>
      <w:r w:rsidR="00077A74" w:rsidRPr="00077A74">
        <w:rPr>
          <w:rFonts w:ascii="Times New Roman" w:eastAsiaTheme="minorEastAsia" w:hAnsi="Times New Roman" w:cs="Times New Roman"/>
          <w:lang w:eastAsia="zh-CN"/>
        </w:rPr>
        <w:t>tudy characteristics of included studies.</w:t>
      </w:r>
    </w:p>
    <w:tbl>
      <w:tblPr>
        <w:tblW w:w="12762" w:type="dxa"/>
        <w:tblInd w:w="-142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106"/>
        <w:gridCol w:w="394"/>
        <w:gridCol w:w="705"/>
        <w:gridCol w:w="519"/>
        <w:gridCol w:w="803"/>
        <w:gridCol w:w="919"/>
        <w:gridCol w:w="625"/>
        <w:gridCol w:w="616"/>
        <w:gridCol w:w="714"/>
        <w:gridCol w:w="416"/>
        <w:gridCol w:w="892"/>
        <w:gridCol w:w="981"/>
        <w:gridCol w:w="643"/>
        <w:gridCol w:w="510"/>
        <w:gridCol w:w="661"/>
        <w:gridCol w:w="2258"/>
      </w:tblGrid>
      <w:tr w:rsidR="000E4295" w:rsidRPr="008D2EFC" w14:paraId="6C1E8115" w14:textId="77777777" w:rsidTr="00D4303A">
        <w:trPr>
          <w:trHeight w:val="840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BBE08" w14:textId="074C62BE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Authors</w:t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61B10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Year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90CB4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Country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931B4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Study Design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3856B" w14:textId="77777777" w:rsidR="000E4295" w:rsidRDefault="000E4295" w:rsidP="008D2EFC">
            <w:pPr>
              <w:wordWrap w:val="0"/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 xml:space="preserve">First date of </w:t>
            </w:r>
          </w:p>
          <w:p w14:paraId="179497D7" w14:textId="28FBD6FE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enrollment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1D797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Number of observations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89673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Average of age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05E0B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Severity (%)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4A289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Mortality (%)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C5A1C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Male (%)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98CDC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Cardiac comorbidity (%)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D9F99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Hypertension (%)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09BF5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Diabetes mellitus (%)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BC4A4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COPD (%)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3C216" w14:textId="77777777" w:rsidR="000E4295" w:rsidRPr="008D2EFC" w:rsidRDefault="000E4295" w:rsidP="008D2EFC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Smoking (%)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99F3C" w14:textId="77777777" w:rsidR="000E4295" w:rsidRPr="008D2EFC" w:rsidRDefault="000E4295" w:rsidP="008D2EFC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b/>
                <w:bCs/>
                <w:color w:val="000000"/>
                <w:sz w:val="16"/>
                <w:szCs w:val="16"/>
                <w:lang w:val="en-US" w:eastAsia="zh-TW"/>
              </w:rPr>
              <w:t>Symptoms</w:t>
            </w:r>
          </w:p>
        </w:tc>
      </w:tr>
      <w:tr w:rsidR="000E4295" w:rsidRPr="008D2EFC" w14:paraId="432AFFD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AFCFC" w14:textId="544E9E65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ia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aWE8L0F1dGhvcj48WWVhcj4yMDIwPC9ZZWFyPjxSZWNO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aWE8L0F1dGhvcj48WWVhcj4yMDIwPC9ZZWFyPjxSZWNO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C30C4A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84C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54F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B5F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E01F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ED77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CF5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55A6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AE2F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0D4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5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F83A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966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B3E8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A23D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D0F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FBE0E" w14:textId="09143FC8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ore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 </w:t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throat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1CFCDF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4E1DF" w14:textId="396754D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Li&lt;/Author&gt;&lt;Year&gt;2020&lt;/Year&gt;&lt;RecNum&gt;2&lt;/RecNum&gt;&lt;DisplayText&gt;&lt;style face="superscript"&gt;2&lt;/style&gt;&lt;/DisplayText&gt;&lt;record&gt;&lt;rec-number&gt;2&lt;/rec-number&gt;&lt;foreign-keys&gt;&lt;key app="EN" db-id="ewt9sdd99pxa9vewzwbvzv52xf22rexsp99f" timestamp="1602057479"&gt;2&lt;/key&gt;&lt;/foreign-keys&gt;&lt;ref-type name="Journal Article"&gt;17&lt;/ref-type&gt;&lt;contributors&gt;&lt;authors&gt;&lt;author&gt;Li, Y.&lt;/author&gt;&lt;author&gt;Xia, L.&lt;/author&gt;&lt;/authors&gt;&lt;/contributors&gt;&lt;auth-address&gt;Department of Radiology, Tongji Hospital, Huazhong University of Science and Technology, 1095 Jiefang Ave, Wuhan, Hubei 430030, China.&lt;/auth-address&gt;&lt;titles&gt;&lt;title&gt;Coronavirus Disease 2019 (COVID-19): Role of Chest CT in Diagnosis and Management&lt;/title&gt;&lt;secondary-title&gt;AJR Am J Roentgenol&lt;/secondary-title&gt;&lt;/titles&gt;&lt;periodical&gt;&lt;full-title&gt;AJR Am J Roentgenol&lt;/full-title&gt;&lt;/periodical&gt;&lt;pages&gt;1280-1286&lt;/pages&gt;&lt;volume&gt;214&lt;/volume&gt;&lt;number&gt;6&lt;/number&gt;&lt;edition&gt;2020/03/05&lt;/edition&gt;&lt;keywords&gt;&lt;keyword&gt;Adult&lt;/keyword&gt;&lt;keyword&gt;Aged&lt;/keyword&gt;&lt;keyword&gt;Aged, 80 and over&lt;/keyword&gt;&lt;keyword&gt;Coronavirus Infections/*diagnostic imaging/therapy&lt;/keyword&gt;&lt;keyword&gt;Diagnostic Errors/statistics &amp;amp; numerical data&lt;/keyword&gt;&lt;keyword&gt;Female&lt;/keyword&gt;&lt;keyword&gt;Humans&lt;/keyword&gt;&lt;keyword&gt;Male&lt;/keyword&gt;&lt;keyword&gt;Middle Aged&lt;/keyword&gt;&lt;keyword&gt;Pandemics&lt;/keyword&gt;&lt;keyword&gt;Pneumonia, Viral/*diagnostic imaging/therapy&lt;/keyword&gt;&lt;keyword&gt;Radiography, Thoracic/methods&lt;/keyword&gt;&lt;keyword&gt;Retrospective Studies&lt;/keyword&gt;&lt;keyword&gt;*Tomography, X-Ray Computed&lt;/keyword&gt;&lt;keyword&gt;*ct&lt;/keyword&gt;&lt;keyword&gt;*SARS-CoV-2&lt;/keyword&gt;&lt;keyword&gt;*coronavirus disease 2019 (COVID-19)&lt;/keyword&gt;&lt;keyword&gt;*infectious diseases&lt;/keyword&gt;&lt;keyword&gt;*lung disease&lt;/keyword&gt;&lt;/keywords&gt;&lt;dates&gt;&lt;year&gt;2020&lt;/year&gt;&lt;pub-dates&gt;&lt;date&gt;Jun&lt;/date&gt;&lt;/pub-dates&gt;&lt;/dates&gt;&lt;isbn&gt;1546-3141 (Electronic)&amp;#xD;0361-803X (Linking)&lt;/isbn&gt;&lt;accession-num&gt;32130038&lt;/accession-num&gt;&lt;urls&gt;&lt;related-urls&gt;&lt;url&gt;https://www.ncbi.nlm.nih.gov/pubmed/32130038&lt;/url&gt;&lt;/related-urls&gt;&lt;/urls&gt;&lt;electronic-resource-num&gt;10.2214/AJR.20.22954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C30C4A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A05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112E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E49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87FC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BF5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FA09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092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21E6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656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32AF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484C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766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6F2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00B4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CD04D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</w:t>
            </w:r>
          </w:p>
        </w:tc>
      </w:tr>
      <w:tr w:rsidR="000E4295" w:rsidRPr="008D2EFC" w14:paraId="00C6769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DA58B" w14:textId="18F8A7C0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HU8L0F1dGhvcj48WWVhcj4yMDIwPC9ZZWFyPjxSZWNO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HU8L0F1dGhvcj48WWVhcj4yMDIwPC9ZZWFyPjxSZWNO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285898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4A87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0282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09C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control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FC10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CA11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C41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ADE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DD27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0BB9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6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9298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C120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CE1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92E8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A132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DCEE1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</w:tr>
      <w:tr w:rsidR="000E4295" w:rsidRPr="008D2EFC" w14:paraId="0463BFC7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F5092" w14:textId="2D4207BF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zPC9SZWNOdW0+PERpc3BsYXlUZXh0PjxzdHlsZSBmYWNlPSJzdXBlcnNjcmlwdCI+NDwv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zPC9SZWNOdW0+PERpc3BsYXlUZXh0PjxzdHlsZSBmYWNlPSJzdXBlcnNjcmlwdCI+NDwv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285898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2DE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395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B788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C17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173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D28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C4C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3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95EA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125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9.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5664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0FC7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5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16EA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2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F540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7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6D24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5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DC9CD" w14:textId="622CCC69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; shortness of br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e</w:t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ath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85DB3F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0E3FA" w14:textId="3D3489B8" w:rsidR="000E4295" w:rsidRPr="008D2EFC" w:rsidRDefault="000E4295" w:rsidP="00AE091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a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YW88L0F1dGhvcj48WWVhcj4yMDIwPC9ZZWFyPjxSZWNO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YW88L0F1dGhvcj48WWVhcj4yMDIwPC9ZZWFyPjxSZWNO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AE091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6A78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547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6B97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63B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A61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6F7E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8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1FB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F936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7961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4B9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A49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D1A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8FB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D2C2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3F86A" w14:textId="12EA4F23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3AC318C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E63E0" w14:textId="4B9AC891" w:rsidR="000E4295" w:rsidRPr="008D2EFC" w:rsidRDefault="000E4295" w:rsidP="00AE091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Qi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RaW48L0F1dGhvcj48WWVhcj4yMDIwPC9ZZWFyPjxSZWNO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RaW48L0F1dGhvcj48WWVhcj4yMDIwPC9ZZWFyPjxSZWNO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AE091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A4B2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151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FDE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0A03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F80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2C6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1FFE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3.3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3927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7DE7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F3E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7F1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9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5C2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6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61D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7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1F8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5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F17DC" w14:textId="6506357C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4FD595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9890A" w14:textId="732F253A" w:rsidR="000E4295" w:rsidRPr="008D2EFC" w:rsidRDefault="000E4295" w:rsidP="00AE091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NTwvUmVjTnVtPjxEaXNwbGF5VGV4dD48c3R5bGUgZmFjZT0ic3VwZXJzY3JpcHQiPjc8L3N0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NTwvUmVjTnVtPjxEaXNwbGF5VGV4dD48c3R5bGUgZmFjZT0ic3VwZXJzY3JpcHQiPjc8L3N0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AE091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B382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6CD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DAF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DD18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B6E2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C8BC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7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C30E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E052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4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8C28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C47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8A6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1069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67A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C56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9.3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FF66B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fatigue; shortness of breath</w:t>
            </w:r>
          </w:p>
        </w:tc>
      </w:tr>
      <w:tr w:rsidR="000E4295" w:rsidRPr="008D2EFC" w14:paraId="234C4BB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A0D3D" w14:textId="5E5C9936" w:rsidR="000E4295" w:rsidRPr="008D2EFC" w:rsidRDefault="000E4295" w:rsidP="00AE091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Y8L1JlY051bT48RGlzcGxheVRleHQ+PHN0eWxlIGZhY2U9InN1cGVyc2NyaXB0Ij44PC9z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Y8L1JlY051bT48RGlzcGxheVRleHQ+PHN0eWxlIGZhY2U9InN1cGVyc2NyaXB0Ij44PC9z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AE091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ACF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2C1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425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681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B2CD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4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3E20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35A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EC5F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8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CFA8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311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2.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16E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72A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12B6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A93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B2F24" w14:textId="1375578D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469A9E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0E0C7" w14:textId="6D0F736D" w:rsidR="000E4295" w:rsidRPr="008D2EFC" w:rsidRDefault="000E4295" w:rsidP="00AE091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Ba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CYWk8L0F1dGhvcj48WWVhcj4yMDIwPC9ZZWFyPjxSZWNO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CYWk8L0F1dGhvcj48WWVhcj4yMDIwPC9ZZWFyPjxSZWNO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AE091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C087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D6C5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2E8E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control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EAE5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2AB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1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55A3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.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2CFB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864B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DBA1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9FC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107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2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1AA0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2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4A9F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.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8E68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1CB86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</w:t>
            </w:r>
          </w:p>
        </w:tc>
      </w:tr>
      <w:tr w:rsidR="000E4295" w:rsidRPr="008D2EFC" w14:paraId="31457FF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89F32" w14:textId="3B2D152F" w:rsidR="000E4295" w:rsidRPr="008D2EFC" w:rsidRDefault="000E4295" w:rsidP="00AE091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o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91PC9BdXRob3I+PFllYXI+MjAyMDwvWWVhcj48UmVj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91PC9BdXRob3I+PFllYXI+MjAyMDwvWWVhcj48UmVj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AE091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020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D7D7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319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8B9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29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8E2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9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D71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756F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087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.3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E47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CF7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5785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4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778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.8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E60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AB9D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8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7A22D" w14:textId="4F739E9C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5CB049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B5550" w14:textId="2C6A4AFB" w:rsidR="000E4295" w:rsidRPr="008D2EFC" w:rsidRDefault="000E4295" w:rsidP="00AE091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dTwvQXV0aG9yPjxZZWFyPjIwMjA8L1llYXI+PFJlY051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dTwvQXV0aG9yPjxZZWFyPjIwMjA8L1llYXI+PFJlY051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AE091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4C0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79B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2A3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2023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C4B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964F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2135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CEDB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92C2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3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07CE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3DAD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EEEB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6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A1FA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C42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748A7" w14:textId="782D096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9CF0BD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CBB9F" w14:textId="5FAD38B5" w:rsidR="000E4295" w:rsidRPr="008D2EFC" w:rsidRDefault="000E4295" w:rsidP="00AE091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ie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aWU8L0F1dGhvcj48WWVhcj4yMDIwPC9ZZWFyPjxSZWNO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aWU8L0F1dGhvcj48WWVhcj4yMDIwPC9ZZWFyPjxSZWNO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AE091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6B2A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FAB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6CF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8B63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380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21A4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60E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46F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665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0997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C44F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EB6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51F9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8CC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18819" w14:textId="262F85A5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E45BCA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6DC87" w14:textId="24AB42FC" w:rsidR="000E4295" w:rsidRPr="008D2EFC" w:rsidRDefault="000E4295" w:rsidP="00AE091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Korea Centers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Covid-19 National Emergency Response Center&lt;/Author&gt;&lt;Year&gt;2020&lt;/Year&gt;&lt;RecNum&gt;11&lt;/RecNum&gt;&lt;DisplayText&gt;&lt;style face="superscript"&gt;13&lt;/style&gt;&lt;/DisplayText&gt;&lt;record&gt;&lt;rec-number&gt;11&lt;/rec-number&gt;&lt;foreign-keys&gt;&lt;key app="EN" db-id="ewt9sdd99pxa9vewzwbvzv52xf22rexsp99f" timestamp="1602058935"&gt;11&lt;/key&gt;&lt;/foreign-keys&gt;&lt;ref-type name="Journal Article"&gt;17&lt;/ref-type&gt;&lt;contributors&gt;&lt;authors&gt;&lt;author&gt;Covid-19 National Emergency Response Center, Epidemiology&lt;/author&gt;&lt;author&gt;Case Management Team, Korea Centers for Disease Control&lt;/author&gt;&lt;author&gt;Prevention,&lt;/author&gt;&lt;/authors&gt;&lt;/contributors&gt;&lt;titles&gt;&lt;title&gt;Early Epidemiological and Clinical Characteristics of 28 Cases of Coronavirus Disease in South Korea&lt;/title&gt;&lt;secondary-title&gt;Osong Public Health Res Perspect&lt;/secondary-title&gt;&lt;/titles&gt;&lt;periodical&gt;&lt;full-title&gt;Osong Public Health Res Perspect&lt;/full-title&gt;&lt;/periodical&gt;&lt;pages&gt;8-14&lt;/pages&gt;&lt;volume&gt;11&lt;/volume&gt;&lt;number&gt;1&lt;/number&gt;&lt;edition&gt;2020/03/10&lt;/edition&gt;&lt;keywords&gt;&lt;keyword&gt;Covid-19&lt;/keyword&gt;&lt;keyword&gt;SARS-CoV-2&lt;/keyword&gt;&lt;keyword&gt;epidemiologic study&lt;/keyword&gt;&lt;/keywords&gt;&lt;dates&gt;&lt;year&gt;2020&lt;/year&gt;&lt;pub-dates&gt;&lt;date&gt;Feb&lt;/date&gt;&lt;/pub-dates&gt;&lt;/dates&gt;&lt;isbn&gt;2210-9099 (Print)&amp;#xD;2210-9099 (Linking)&lt;/isbn&gt;&lt;accession-num&gt;32149037&lt;/accession-num&gt;&lt;urls&gt;&lt;related-urls&gt;&lt;url&gt;https://www.ncbi.nlm.nih.gov/pubmed/32149037&lt;/url&gt;&lt;/related-urls&gt;&lt;/urls&gt;&lt;custom2&gt;PMC7045878&lt;/custom2&gt;&lt;electronic-resource-num&gt;10.24171/j.phrp.2020.11.1.03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AE091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 </w:t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6E6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A5D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Korea &amp; 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DD73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747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B75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4B3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2.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B67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2EF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FC2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E712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7AA4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B453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B6BB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0BE7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80432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ore throat; myalgia; headache</w:t>
            </w:r>
          </w:p>
        </w:tc>
      </w:tr>
      <w:tr w:rsidR="000E4295" w:rsidRPr="008D2EFC" w14:paraId="225BC18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2CE8D" w14:textId="1BDFA589" w:rsidR="000E4295" w:rsidRPr="008D2EFC" w:rsidRDefault="000E4295" w:rsidP="00AE091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Tia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UaWFuPC9BdXRob3I+PFllYXI+MjAyMDwvWWVhcj48UmVj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UaWFuPC9BdXRob3I+PFllYXI+MjAyMDwvWWVhcj48UmVj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AE091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AAB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4A5E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E35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14A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CBC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6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CC1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7787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.6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419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2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138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246B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0CD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219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148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A8AC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B6198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; shortness of breath; headache</w:t>
            </w:r>
          </w:p>
        </w:tc>
      </w:tr>
      <w:tr w:rsidR="000E4295" w:rsidRPr="008D2EFC" w14:paraId="39BEA2A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B8865" w14:textId="3E9AF5C9" w:rsidR="000E4295" w:rsidRPr="008D2EFC" w:rsidRDefault="000E4295" w:rsidP="000E6B40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Pe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QZW5nPC9BdXRob3I+PFllYXI+MjAyMDwvWWVhcj48UmVj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QZW5nPC9BdXRob3I+PFllYXI+MjAyMDwvWWVhcj48UmVj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6B40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C614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DEC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C1A6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ED9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756E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DB9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0BE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3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73C2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2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C938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505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C11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2.1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C706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5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1EE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5C2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BE149" w14:textId="5637E8EF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F21AA8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1F704" w14:textId="4ABB8E53" w:rsidR="000E4295" w:rsidRPr="008D2EFC" w:rsidRDefault="000E4295" w:rsidP="000E6B40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Gua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dWFuPC9BdXRob3I+PFllYXI+MjAyMDwvWWVhcj48UmVj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dWFuPC9BdXRob3I+PFllYXI+MjAyMDwvWWVhcj48UmVj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6B40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E504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BCA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90F2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5F72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638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08B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3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643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FC9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7B1C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2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D17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D51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81B3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97F6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850A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AFB25" w14:textId="441242E1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D14D76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8196A" w14:textId="40D3BAEB" w:rsidR="000E4295" w:rsidRPr="008D2EFC" w:rsidRDefault="000E4295" w:rsidP="000E6B40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vPC9BdXRob3I+PFllYXI+MjAyMDwvWWVhcj48UmVj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vPC9BdXRob3I+PFllYXI+MjAyMDwvWWVhcj48UmVj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6B40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 </w:t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3FB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14D2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A7B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control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D74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D18B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A47B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F62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B22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849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7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B43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B291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5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565D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0282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0DA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5B4C5" w14:textId="108F33D6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fatigue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111A96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8BC13" w14:textId="51570F21" w:rsidR="000E4295" w:rsidRPr="008D2EFC" w:rsidRDefault="000E4295" w:rsidP="00D077E1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Q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RaXU8L0F1dGhvcj48WWVhcj4yMDIwPC9ZZWFyPjxSZWNO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RaXU8L0F1dGhvcj48WWVhcj4yMDIwPC9ZZWFyPjxSZWNO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D077E1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3F22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DA6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658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B033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863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A6A9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6.14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92ED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739E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57BE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E57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2B7B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F8F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C14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75F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A9FCF" w14:textId="66B5461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26E12E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BDEA2" w14:textId="60D8A3BE" w:rsidR="000E4295" w:rsidRPr="008D2EFC" w:rsidRDefault="000E4295" w:rsidP="009864E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lastRenderedPageBreak/>
              <w:t>W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xNjA8L1JlY051bT48RGlzcGxheVRleHQ+PHN0eWxlIGZhY2U9InN1cGVyc2NyaXB0Ij4xOTwv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xNjA8L1JlY051bT48RGlzcGxheVRleHQ+PHN0eWxlIGZhY2U9InN1cGVyc2NyaXB0Ij4xOTwv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9864E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8B2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1E9A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E110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FED2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A6A3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A2A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065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381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C947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2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7BE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283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4B8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50B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802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1F202" w14:textId="37234B59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09119C6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77856" w14:textId="147F6FBB" w:rsidR="000E4295" w:rsidRPr="008D2EFC" w:rsidRDefault="000E4295" w:rsidP="009864E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YW5nPC9BdXRob3I+PFllYXI+MjAyMDwvWWVhcj48UmVj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YW5nPC9BdXRob3I+PFllYXI+MjAyMDwvWWVhcj48UmVj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9864E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06E5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5A3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6B8D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CDDC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4E97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C7F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.1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897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DB5A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DDFE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3181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F807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0673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396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B9C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0DED3" w14:textId="25DFB03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3C5AC1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68197" w14:textId="6D372C98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E2MTwvUmVjTnVtPjxEaXNwbGF5VGV4dD48c3R5bGUgZmFjZT0ic3VwZXJzY3JpcHQiPjIx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E2MTwvUmVjTnVtPjxEaXNwbGF5VGV4dD48c3R5bGUgZmFjZT0ic3VwZXJzY3JpcHQiPjIx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674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792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5B1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E49A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BBB7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4C3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6B01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ECAE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9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C057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2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AB3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24A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7.6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E37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.2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527E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9D94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9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0A63A" w14:textId="6B31DAEC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4A198D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841A7" w14:textId="00233591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o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Tb25nPC9BdXRob3I+PFllYXI+MjAyMDwvWWVhcj48UmVj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Tb25nPC9BdXRob3I+PFllYXI+MjAyMDwvWWVhcj48UmVj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B86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826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BED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500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2FAD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DC6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33E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BB24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430A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B5A1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C4C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8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9AE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9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978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1060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9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26962" w14:textId="469E47D5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69C0ED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21BF9" w14:textId="03CB5E66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Hu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dWFuZzwvQXV0aG9yPjxZZWFyPjIwMjA8L1llYXI+PFJl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dWFuZzwvQXV0aG9yPjxZZWFyPjIwMjA8L1llYXI+PFJl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7D01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6B16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0E5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82A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894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C3B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BB2E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BE0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437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5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BCF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F48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516C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8A8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5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874D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5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6F042" w14:textId="65980264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3092F37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2E392" w14:textId="79AE7A0A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u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HVuZzwvQXV0aG9yPjxZZWFyPjIwMjA8L1llYXI+PFJl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HVuZzwvQXV0aG9yPjxZZWFyPjIwMjA8L1llYXI+PFJl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0FC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D52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38F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3EA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63E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E59B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58E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CE6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ADCF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1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C6A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F21E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517A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92F1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F91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89617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myalgia; fatigue; headache; nausea</w:t>
            </w:r>
          </w:p>
        </w:tc>
      </w:tr>
      <w:tr w:rsidR="000E4295" w:rsidRPr="008D2EFC" w14:paraId="7DD216EF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38ABB" w14:textId="0699500E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a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EYWk8L0F1dGhvcj48WWVhcj4yMDIwPC9ZZWFyPjxSZWNO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EYWk8L0F1dGhvcj48WWVhcj4yMDIwPC9ZZWFyPjxSZWNO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DE1A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5B2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DAC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58D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1820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6E2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A125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DA4A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1DA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F1A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4CF6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5E1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692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6BA6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B0BD6" w14:textId="176A9260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48680B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6DB50" w14:textId="0BF88BA5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Rua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SdWFuPC9BdXRob3I+PFllYXI+MjAyMDwvWWVhcj48UmVj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SdWFuPC9BdXRob3I+PFllYXI+MjAyMDwvWWVhcj48UmVj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87C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CFA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E69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BD70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4C6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8238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8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81C6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783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.3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BE3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8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464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AB24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4.7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6506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7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6FD2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B499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30012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myalgia; fatigue; shortness of breath</w:t>
            </w:r>
          </w:p>
        </w:tc>
      </w:tr>
      <w:tr w:rsidR="000E4295" w:rsidRPr="008D2EFC" w14:paraId="6D6EBC9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3CB15" w14:textId="4ABC9049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jE8L1JlY051bT48RGlzcGxheVRleHQ+PHN0eWxlIGZhY2U9InN1cGVyc2NyaXB0Ij4yNzwv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jE8L1JlY051bT48RGlzcGxheVRleHQ+PHN0eWxlIGZhY2U9InN1cGVyc2NyaXB0Ij4yNzwv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2DB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BE1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4B35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061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3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575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E40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7DCF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4DD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6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0B4A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FB2F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102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3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103C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4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AED0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6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398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4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71573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76C9438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692B9" w14:textId="6B2D8149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vPC9BdXRob3I+PFllYXI+MjAyMDwvWWVhcj48UmVj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vPC9BdXRob3I+PFllYXI+MjAyMDwvWWVhcj48UmVj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7AC5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B0C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118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896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9D8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8E3E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.4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C8E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5671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00AA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4D4A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FB3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33C7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3EB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2B0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BBFC8" w14:textId="7807EA3A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shortness of breath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334AFD7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FA2C7" w14:textId="5F7EAB2C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yMzwvUmVjTnVtPjxEaXNwbGF5VGV4dD48c3R5bGUgZmFjZT0ic3VwZXJzY3JpcHQiPjI5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yMzwvUmVjTnVtPjxEaXNwbGF5VGV4dD48c3R5bGUgZmFjZT0ic3VwZXJzY3JpcHQiPjI5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2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469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1C8A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B70A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E9E0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12B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6D5A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F877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DB1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04BD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9B0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5DA7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B2CF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91E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891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9255B" w14:textId="53A7F3A9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3F81CE9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B4753" w14:textId="062A376D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ou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b3VuZzwvQXV0aG9yPjxZZWFyPjIwMjA8L1llYXI+PFJl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b3VuZzwvQXV0aG9yPjxZZWFyPjIwMjA8L1llYXI+PFJl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C2D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2BB4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ingapore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70E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98E7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BBC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D27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9565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2570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1279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9B9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2F3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FFF9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D81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39A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711C7" w14:textId="20B567A1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439F8B6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E7141" w14:textId="0A8AAE7A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Cao&lt;/Author&gt;&lt;Year&gt;2020&lt;/Year&gt;&lt;RecNum&gt;25&lt;/RecNum&gt;&lt;DisplayText&gt;&lt;style face="superscript"&gt;31&lt;/style&gt;&lt;/DisplayText&gt;&lt;record&gt;&lt;rec-number&gt;25&lt;/rec-number&gt;&lt;foreign-keys&gt;&lt;key app="EN" db-id="ewt9sdd99pxa9vewzwbvzv52xf22rexsp99f" timestamp="1602121330"&gt;25&lt;/key&gt;&lt;/foreign-keys&gt;&lt;ref-type name="Journal Article"&gt;17&lt;/ref-type&gt;&lt;contributors&gt;&lt;authors&gt;&lt;author&gt;Cao, J.&lt;/author&gt;&lt;author&gt;Hu, X.&lt;/author&gt;&lt;author&gt;Cheng, W.&lt;/author&gt;&lt;author&gt;Yu, L.&lt;/author&gt;&lt;author&gt;Tu, W. J.&lt;/author&gt;&lt;author&gt;Liu, Q.&lt;/author&gt;&lt;/authors&gt;&lt;/contributors&gt;&lt;auth-address&gt;Department of Cardiology, Zhongnan Hospital, Wuhan University, Wuhan, People&amp;apos;s Republic of China.&amp;#xD;Department of Infectious Diseases, The Fourth Affiliated Hospital of Harbin Medical University, Harbin, People&amp;apos;s Republic of China.&amp;#xD;Institute of Radiation Medicine, China Academy of Medical Science and Peking Union Medical College, No. 238, Baiti Road, Tianjin, 300192, People&amp;apos;s Republic of China. tuwenjun@irm-cams.ac.cn.&amp;#xD;Institute of Radiation Medicine, China Academy of Medical Science and Peking Union Medical College, No. 238, Baiti Road, Tianjin, 300192, People&amp;apos;s Republic of China. liuqiang@irm-cams.ac.cn.&lt;/auth-address&gt;&lt;titles&gt;&lt;title&gt;Clinical features and short-term outcomes of 18 patients with corona virus disease 2019 in intensive care unit&lt;/title&gt;&lt;secondary-title&gt;Intensive Care Med&lt;/secondary-title&gt;&lt;/titles&gt;&lt;periodical&gt;&lt;full-title&gt;Intensive Care Med&lt;/full-title&gt;&lt;/periodical&gt;&lt;pages&gt;851-853&lt;/pages&gt;&lt;volume&gt;46&lt;/volume&gt;&lt;number&gt;5&lt;/number&gt;&lt;edition&gt;2020/03/04&lt;/edition&gt;&lt;dates&gt;&lt;year&gt;2020&lt;/year&gt;&lt;pub-dates&gt;&lt;date&gt;May&lt;/date&gt;&lt;/pub-dates&gt;&lt;/dates&gt;&lt;isbn&gt;1432-1238 (Electronic)&amp;#xD;0342-4642 (Linking)&lt;/isbn&gt;&lt;accession-num&gt;32123993&lt;/accession-num&gt;&lt;urls&gt;&lt;related-urls&gt;&lt;url&gt;https://www.ncbi.nlm.nih.gov/pubmed/32123993&lt;/url&gt;&lt;/related-urls&gt;&lt;/urls&gt;&lt;custom2&gt;PMC7079866&lt;/custom2&gt;&lt;electronic-resource-num&gt;10.1007/s00134-020-05987-7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BCF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6DCA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CA2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2F7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F70D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84C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E1C7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6CE8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F08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1CFC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.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C7D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7.5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BF60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8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B39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B8E1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80237" w14:textId="66AA7561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myalgia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78D0CE6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713FD" w14:textId="2C876C99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E2MjwvUmVjTnVtPjxEaXNwbGF5VGV4dD48c3R5bGUgZmFjZT0ic3VwZXJzY3JpcHQiPjMy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E2MjwvUmVjTnVtPjxEaXNwbGF5VGV4dD48c3R5bGUgZmFjZT0ic3VwZXJzY3JpcHQiPjMy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6C1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3D1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15A0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8BF9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B3B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F4508" w14:textId="6FA41E31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0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8246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9CE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5BB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7EA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7507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705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AED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BAD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7455E" w14:textId="46418A0A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fatigue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CD7E1D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4C705" w14:textId="17872C24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yNjwvUmVjTnVtPjxEaXNwbGF5VGV4dD48c3R5bGUgZmFjZT0ic3VwZXJzY3JpcHQiPjMzPC9z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yNjwvUmVjTnVtPjxEaXNwbGF5VGV4dD48c3R5bGUgZmFjZT0ic3VwZXJzY3JpcHQiPjMzPC9z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3E1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0B8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DAB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939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FC9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3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88F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E35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1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2B6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1A76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FB0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98E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7D54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4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D43D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009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161F7" w14:textId="10D77A2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6A90E4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0269C" w14:textId="44D3FBEA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Hu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dWFuZzwvQXV0aG9yPjxZZWFyPjIwMjA8L1llYXI+PFJl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dWFuZzwvQXV0aG9yPjxZZWFyPjIwMjA8L1llYXI+PFJl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614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4A6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5E39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7ED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20B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312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.2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D254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C5A3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E54D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.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87F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.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517A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3.5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A389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8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AC7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2829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94216" w14:textId="1FDD2810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CBCAE2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65E51" w14:textId="5241B78E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yODwvUmVjTnVtPjxEaXNwbGF5VGV4dD48c3R5bGUgZmFjZT0ic3VwZXJzY3JpcHQiPjM1PC9z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yODwvUmVjTnVtPjxEaXNwbGF5VGV4dD48c3R5bGUgZmFjZT0ic3VwZXJzY3JpcHQiPjM1PC9z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D01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6F3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1223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BB1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58FE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E74E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.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674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77BE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A51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68D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8DA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A66E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AAB6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D343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9714E" w14:textId="526A8F0D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4B09E07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4C973" w14:textId="4C331757" w:rsidR="000E4295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Gua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dWFuPC9BdXRob3I+PFllYXI+MjAyMDwvWWVhcj48UmVj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dWFuPC9BdXRob3I+PFllYXI+MjAyMDwvWWVhcj48UmVj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  <w:p w14:paraId="3D72E351" w14:textId="43684A3C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774A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285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11BC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411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C34F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8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826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13B0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256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8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D805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8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1252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C298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3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310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5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2E45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E41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6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58E4A" w14:textId="35BCCC55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37219F8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B30CF" w14:textId="69602A7B" w:rsidR="000E4295" w:rsidRPr="008D2EFC" w:rsidRDefault="000E4295" w:rsidP="008730C3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lastRenderedPageBreak/>
              <w:t>Ca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KaWVoYW88L0F1dGhvcj48WWVhcj4yMDIwPC9ZZWFyPjxS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KaWVoYW88L0F1dGhvcj48WWVhcj4yMDIwPC9ZZWFyPjxS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8730C3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 </w:t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C4C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DA8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4FE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38C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9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D426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82E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16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30AC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0DF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ADE4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D8A6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378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F3E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3CF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D26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58951" w14:textId="044014AC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36CCF07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0B862" w14:textId="42238C18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TYzPC9SZWNOdW0+PERpc3BsYXlUZXh0PjxzdHlsZSBmYWNlPSJzdXBlcnNjcmlwdCI+Mzg8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TYzPC9SZWNOdW0+PERpc3BsYXlUZXh0PjxzdHlsZSBmYWNlPSJzdXBlcnNjcmlwdCI+Mzg8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E5AF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5C8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6E8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579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DF9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46C6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8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FA2C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493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2E0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FD5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91F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1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B83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33C5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E3DE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A9E03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13B86EC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F15CA" w14:textId="11579EDA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xNjQ8L1JlY051bT48RGlzcGxheVRleHQ+PHN0eWxlIGZhY2U9InN1cGVyc2NyaXB0Ij4zOTwv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xNjQ8L1JlY051bT48RGlzcGxheVRleHQ+PHN0eWxlIGZhY2U9InN1cGVyc2NyaXB0Ij4zOTwv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3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39C7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6FA1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440C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control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613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9E1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21B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214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B54C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F92B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C09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E654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082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1BE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A62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0570E" w14:textId="3D5B0D61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F72E1B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DC492" w14:textId="7AE84B6C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Bernheim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CZXJuaGVpbTwvQXV0aG9yPjxZZWFyPjIwMjA8L1llYXI+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CZXJuaGVpbTwvQXV0aG9yPjxZZWFyPjIwMjA8L1llYXI+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AE27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DD4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C8E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AAC5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2342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6F4D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.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B92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313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4D57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F08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5E82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797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C9B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752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F2FA0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</w:t>
            </w:r>
          </w:p>
        </w:tc>
      </w:tr>
      <w:tr w:rsidR="000E4295" w:rsidRPr="008D2EFC" w14:paraId="3A0E777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A2C75" w14:textId="6F981167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Ba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CYWk8L0F1dGhvcj48WWVhcj4yMDIwPC9ZZWFyPjxSZWNO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CYWk8L0F1dGhvcj48WWVhcj4yMDIwPC9ZZWFyPjxSZWNO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84B7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3C83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55B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4E0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ABB8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A10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697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EDA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E24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35D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3E7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072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6D43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8D0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9E18C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sore throat</w:t>
            </w:r>
          </w:p>
        </w:tc>
      </w:tr>
      <w:tr w:rsidR="000E4295" w:rsidRPr="008D2EFC" w14:paraId="3D37A16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A3EF6" w14:textId="43D5D9F5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zM8L1JlY051bT48RGlzcGxheVRleHQ+PHN0eWxlIGZhY2U9InN1cGVyc2NyaXB0Ij40Mjwv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zM8L1JlY051bT48RGlzcGxheVRleHQ+PHN0eWxlIGZhY2U9InN1cGVyc2NyaXB0Ij40Mjwv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E53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D45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1D3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2D27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0FC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9F3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6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C40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D32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E51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6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C1A6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.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D4B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D85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7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C66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4F5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D1125" w14:textId="1B246FF3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myalgia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D63437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84BB5" w14:textId="3972A54D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Ku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zQ8L1JlY051bT48RGlzcGxheVRleHQ+PHN0eWxlIGZhY2U9InN1cGVyc2NyaXB0Ij40Mzwv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zQ8L1JlY051bT48RGlzcGxheVRleHQ+PHN0eWxlIGZhY2U9InN1cGVyc2NyaXB0Ij40Mzwv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D1D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A9F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7A4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1CC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3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224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3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0E21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DD5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037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7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CA0D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293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473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5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47C5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2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3D9E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5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B05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BFB43" w14:textId="51585A2F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A10E57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ECA2C" w14:textId="426552E1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Re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SZW48L0F1dGhvcj48WWVhcj4yMDIwPC9ZZWFyPjxSZWNO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SZW48L0F1dGhvcj48WWVhcj4yMDIwPC9ZZWFyPjxSZWNO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ED3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2B7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8931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FA5B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1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4EE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FB4D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867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7559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A53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C559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CA7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38A8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66ED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78D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F7AA4" w14:textId="24CD384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21E38C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07BEB" w14:textId="37846E61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YW5nPC9BdXRob3I+PFllYXI+MjAyMDwvWWVhcj48UmVj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YW5nPC9BdXRob3I+PFllYXI+MjAyMDwvWWVhcj48UmVj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ED73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321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C51B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75AE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2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73B1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1CB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9.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033F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573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1.5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DC6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7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EA3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C460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727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BD25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1A0F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8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9B8AA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myalgia; fatigue; shortness of breath; headache</w:t>
            </w:r>
          </w:p>
        </w:tc>
      </w:tr>
      <w:tr w:rsidR="000E4295" w:rsidRPr="008D2EFC" w14:paraId="7074645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5477E" w14:textId="756C9C60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zNzwvUmVjTnVtPjxEaXNwbGF5VGV4dD48c3R5bGUgZmFjZT0ic3VwZXJzY3JpcHQiPjQ2PC9z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zNzwvUmVjTnVtPjxEaXNwbGF5VGV4dD48c3R5bGUgZmFjZT0ic3VwZXJzY3JpcHQiPjQ2PC9z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489C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5D8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6FE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BA9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6E3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720B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E805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E797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6F82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A47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6C25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A038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64B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8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2B89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2.5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04282" w14:textId="18FD5B5A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45851155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A6C1F" w14:textId="0F651A9A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h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TaGk8L0F1dGhvcj48WWVhcj4yMDIwPC9ZZWFyPjxSZWNO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TaGk8L0F1dGhvcj48WWVhcj4yMDIwPC9ZZWFyPjxSZWNO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2A75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9C84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473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27D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86B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144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845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C38D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7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D652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1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E42F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ACC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8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DBA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EA3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0DF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739E7" w14:textId="6AA9606D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4CBD20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6CF7C" w14:textId="7423AC57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Ba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Bai&lt;/Author&gt;&lt;Year&gt;2020&lt;/Year&gt;&lt;RecNum&gt;165&lt;/RecNum&gt;&lt;DisplayText&gt;&lt;style face="superscript"&gt;48&lt;/style&gt;&lt;/DisplayText&gt;&lt;record&gt;&lt;rec-number&gt;165&lt;/rec-number&gt;&lt;foreign-keys&gt;&lt;key app="EN" db-id="ewt9sdd99pxa9vewzwbvzv52xf22rexsp99f" timestamp="1602809957"&gt;165&lt;/key&gt;&lt;/foreign-keys&gt;&lt;ref-type name="Journal Article"&gt;17&lt;/ref-type&gt;&lt;contributors&gt;&lt;authors&gt;&lt;author&gt;Bai, S. L.&lt;/author&gt;&lt;author&gt;Wang, J. Y.&lt;/author&gt;&lt;author&gt;Zhou, Y. Q.&lt;/author&gt;&lt;author&gt;Yu, D. S.&lt;/author&gt;&lt;author&gt;Gao, X. M.&lt;/author&gt;&lt;author&gt;Li, L. L.&lt;/author&gt;&lt;author&gt;Yang, F.&lt;/author&gt;&lt;/authors&gt;&lt;/contributors&gt;&lt;auth-address&gt;Department of Infectious Disease, Lanzhou Municipality Pulmonary Hospital, Lanzhou 730046, China.&amp;#xD;Gansu Province Center for Disease Control and Prevention, Lanzhou 730000, China.&lt;/auth-address&gt;&lt;titles&gt;&lt;title&gt;[Analysis of the first cluster of cases in a family of novel coronavirus pneumonia in Gansu Province]&lt;/title&gt;&lt;secondary-title&gt;Zhonghua Yu Fang Yi Xue Za Zhi&lt;/secondary-title&gt;&lt;/titles&gt;&lt;periodical&gt;&lt;full-title&gt;Zhonghua Yu Fang Yi Xue Za Zhi&lt;/full-title&gt;&lt;/periodical&gt;&lt;pages&gt;E005&lt;/pages&gt;&lt;volume&gt;54&lt;/volume&gt;&lt;number&gt;0&lt;/number&gt;&lt;edition&gt;2020/02/18&lt;/edition&gt;&lt;keywords&gt;&lt;keyword&gt;Family cluster&lt;/keyword&gt;&lt;keyword&gt;Immunologlobulin M&lt;/keyword&gt;&lt;keyword&gt;Novel coronavirus pneumonia&lt;/keyword&gt;&lt;keyword&gt;Polymerase chain reaction&lt;/keyword&gt;&lt;/keywords&gt;&lt;dates&gt;&lt;year&gt;2020&lt;/year&gt;&lt;pub-dates&gt;&lt;date&gt;Feb 17&lt;/date&gt;&lt;/pub-dates&gt;&lt;/dates&gt;&lt;isbn&gt;0253-9624 (Print)&amp;#xD;0253-9624 (Linking)&lt;/isbn&gt;&lt;accession-num&gt;32064855&lt;/accession-num&gt;&lt;urls&gt;&lt;related-urls&gt;&lt;url&gt;https://www.ncbi.nlm.nih.gov/pubmed/32064855&lt;/url&gt;&lt;/related-urls&gt;&lt;/urls&gt;&lt;electronic-resource-num&gt;10.3760/cma.j.issn.0253-9624.2020.0005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287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A012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BFE0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D34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15A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CB9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4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98E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2209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81F3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3225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9C3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6285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631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9AA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B9FBB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</w:t>
            </w:r>
          </w:p>
        </w:tc>
      </w:tr>
      <w:tr w:rsidR="000E4295" w:rsidRPr="008D2EFC" w14:paraId="1939996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62626" w14:textId="068657D0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M5PC9SZWNOdW0+PERpc3BsYXlUZXh0PjxzdHlsZSBmYWNlPSJzdXBlcnNjcmlwdCI+NDk8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M5PC9SZWNOdW0+PERpc3BsYXlUZXh0PjxzdHlsZSBmYWNlPSJzdXBlcnNjcmlwdCI+NDk8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4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2491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A9D3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D56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FA70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6F4D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C5C7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.2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2F7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32AF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2FB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5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86D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C420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E94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B8A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7374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16481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; headache</w:t>
            </w:r>
          </w:p>
        </w:tc>
      </w:tr>
      <w:tr w:rsidR="000E4295" w:rsidRPr="008D2EFC" w14:paraId="3BBCA8C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EFDE0" w14:textId="511E6BDB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QwPC9SZWNOdW0+PERpc3BsYXlUZXh0PjxzdHlsZSBmYWNlPSJzdXBlcnNjcmlwdCI+NTA8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QwPC9SZWNOdW0+PERpc3BsYXlUZXh0PjxzdHlsZSBmYWNlPSJzdXBlcnNjcmlwdCI+NTA8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E651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8568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D587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7564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67A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3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B1D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5D4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10A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11B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9D27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D44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1.2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73C8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AFA0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62A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AEE16" w14:textId="35FDFCC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3FB08A2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455AD" w14:textId="134A65CA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Feng&lt;/Author&gt;&lt;Year&gt;2020&lt;/Year&gt;&lt;RecNum&gt;166&lt;/RecNum&gt;&lt;DisplayText&gt;&lt;style face="superscript"&gt;51&lt;/style&gt;&lt;/DisplayText&gt;&lt;record&gt;&lt;rec-number&gt;166&lt;/rec-number&gt;&lt;foreign-keys&gt;&lt;key app="EN" db-id="ewt9sdd99pxa9vewzwbvzv52xf22rexsp99f" timestamp="1602810079"&gt;166&lt;/key&gt;&lt;/foreign-keys&gt;&lt;ref-type name="Journal Article"&gt;17&lt;/ref-type&gt;&lt;contributors&gt;&lt;authors&gt;&lt;author&gt;Feng, K.&lt;/author&gt;&lt;author&gt;Yun, Y. X.&lt;/author&gt;&lt;author&gt;Wang, X. F.&lt;/author&gt;&lt;author&gt;Yang, G. D.&lt;/author&gt;&lt;author&gt;Zheng, Y. J.&lt;/author&gt;&lt;author&gt;Lin, C. M.&lt;/author&gt;&lt;author&gt;Wang, L. F.&lt;/author&gt;&lt;/authors&gt;&lt;/contributors&gt;&lt;auth-address&gt;Department of Radiology, the third people&amp;apos;s Hospital of Shenzhen, Shenzhen 518100, China.&amp;#xD;Department of Pediatrics, the third people&amp;apos;s Hospital of Shenzhen, Shenzhen 518100, China.&amp;#xD;Department of Respiratory Medicine, Shenzhen Children&amp;apos;s Hospital, Shenzhen 518038, China.&lt;/auth-address&gt;&lt;titles&gt;&lt;title&gt;[Analysis of CT features of 15 Children with 2019 novel coronavirus infection]&lt;/title&gt;&lt;secondary-title&gt;Zhonghua Er Ke Za Zhi&lt;/secondary-title&gt;&lt;/titles&gt;&lt;periodical&gt;&lt;full-title&gt;Zhonghua Er Ke Za Zhi&lt;/full-title&gt;&lt;/periodical&gt;&lt;pages&gt;E007&lt;/pages&gt;&lt;volume&gt;58&lt;/volume&gt;&lt;number&gt;0&lt;/number&gt;&lt;edition&gt;2020/02/18&lt;/edition&gt;&lt;keywords&gt;&lt;keyword&gt;2019-novel coronavirus&lt;/keyword&gt;&lt;keyword&gt;Child&lt;/keyword&gt;&lt;keyword&gt;Tomography, X-ray computed&lt;/keyword&gt;&lt;/keywords&gt;&lt;dates&gt;&lt;year&gt;2020&lt;/year&gt;&lt;pub-dates&gt;&lt;date&gt;Feb 16&lt;/date&gt;&lt;/pub-dates&gt;&lt;/dates&gt;&lt;isbn&gt;0578-1310 (Print)&amp;#xD;0578-1310 (Linking)&lt;/isbn&gt;&lt;accession-num&gt;32061200&lt;/accession-num&gt;&lt;urls&gt;&lt;related-urls&gt;&lt;url&gt;https://www.ncbi.nlm.nih.gov/pubmed/32061200&lt;/url&gt;&lt;/related-urls&gt;&lt;/urls&gt;&lt;electronic-resource-num&gt;10.3760/cma.j.issn.0578-1310.2020.0007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7B7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BE1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3C58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CBBE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0ABA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6551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8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A9C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783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C90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7F5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76F8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DCC5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4A74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1424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96E12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ore throat</w:t>
            </w:r>
          </w:p>
        </w:tc>
      </w:tr>
      <w:tr w:rsidR="000E4295" w:rsidRPr="008D2EFC" w14:paraId="58009945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18775" w14:textId="5A171AF0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ie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aWU8L0F1dGhvcj48WWVhcj4yMDIwPC9ZZWFyPjxSZWNO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aWU8L0F1dGhvcj48WWVhcj4yMDIwPC9ZZWFyPjxSZWNO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68CA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F24A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E25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37CF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DF3F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5E5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B394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267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EAD3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6BD2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3CC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B57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8864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582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B2895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; shortness of breath</w:t>
            </w:r>
          </w:p>
        </w:tc>
      </w:tr>
      <w:tr w:rsidR="000E4295" w:rsidRPr="008D2EFC" w14:paraId="3F42A8A7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4CE4D" w14:textId="77727EF3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dTwvQXV0aG9yPjxZZWFyPjIwMjA8L1llYXI+PFJlY051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dTwvQXV0aG9yPjxZZWFyPjIwMjA8L1llYXI+PFJlY051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B187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68B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D6F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8726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AD24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2ED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2A8D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384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62C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A9FD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2792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1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ED8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6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1B4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6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2AB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AF340" w14:textId="6433E27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7A87FB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CF6AA" w14:textId="67620009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io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aW9uZzwvQXV0aG9yPjxZZWFyPjIwMjA8L1llYXI+PFJl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aW9uZzwvQXV0aG9yPjxZZWFyPjIwMjA8L1llYXI+PFJl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FDC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9425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36C5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FD97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662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EF1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EB55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F66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8662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9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4571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CD9A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7AC0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F246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4E63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11251" w14:textId="36A153DD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fatigue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19C807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7BA6F" w14:textId="564B2674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o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Zhou&lt;/Author&gt;&lt;Year&gt;2020&lt;/Year&gt;&lt;RecNum&gt;44&lt;/RecNum&gt;&lt;DisplayText&gt;&lt;style face="superscript"&gt;55&lt;/style&gt;&lt;/DisplayText&gt;&lt;record&gt;&lt;rec-number&gt;44&lt;/rec-number&gt;&lt;foreign-keys&gt;&lt;key app="EN" db-id="ewt9sdd99pxa9vewzwbvzv52xf22rexsp99f" timestamp="1602574071"&gt;44&lt;/key&gt;&lt;/foreign-keys&gt;&lt;ref-type name="Journal Article"&gt;17&lt;/ref-type&gt;&lt;contributors&gt;&lt;authors&gt;&lt;author&gt;Zhou, S.&lt;/author&gt;&lt;author&gt;Wang, Y.&lt;/author&gt;&lt;author&gt;Zhu, T.&lt;/author&gt;&lt;author&gt;Xia, L.&lt;/author&gt;&lt;/authors&gt;&lt;/contributors&gt;&lt;auth-address&gt;Department of Radiology, Tongji Hospital, Tongji Medical College, Huazhong University of Science and Technology, 1095 Jiefang Rd, Qiaokou District, Wuhan, Hubei 430030, China.&lt;/auth-address&gt;&lt;titles&gt;&lt;title&gt;CT Features of Coronavirus Disease 2019 (COVID-19) Pneumonia in 62 Patients in Wuhan, China&lt;/title&gt;&lt;secondary-title&gt;AJR Am J Roentgenol&lt;/secondary-title&gt;&lt;/titles&gt;&lt;periodical&gt;&lt;full-title&gt;AJR Am J Roentgenol&lt;/full-title&gt;&lt;/periodical&gt;&lt;pages&gt;1287-1294&lt;/pages&gt;&lt;volume&gt;214&lt;/volume&gt;&lt;number&gt;6&lt;/number&gt;&lt;edition&gt;2020/03/07&lt;/edition&gt;&lt;keywords&gt;&lt;keyword&gt;Adult&lt;/keyword&gt;&lt;keyword&gt;Aged&lt;/keyword&gt;&lt;keyword&gt;China&lt;/keyword&gt;&lt;keyword&gt;Coronavirus Infections/*diagnostic imaging&lt;/keyword&gt;&lt;keyword&gt;Female&lt;/keyword&gt;&lt;keyword&gt;Humans&lt;/keyword&gt;&lt;keyword&gt;Male&lt;/keyword&gt;&lt;keyword&gt;Middle Aged&lt;/keyword&gt;&lt;keyword&gt;Pandemics&lt;/keyword&gt;&lt;keyword&gt;Pneumonia, Viral/*diagnostic imaging&lt;/keyword&gt;&lt;keyword&gt;Retrospective Studies&lt;/keyword&gt;&lt;keyword&gt;*Tomography, X-Ray Computed&lt;/keyword&gt;&lt;keyword&gt;*covid-19&lt;/keyword&gt;&lt;keyword&gt;*ct&lt;/keyword&gt;&lt;keyword&gt;*coronavirus disease 2019&lt;/keyword&gt;&lt;keyword&gt;*pneumonia&lt;/keyword&gt;&lt;/keywords&gt;&lt;dates&gt;&lt;year&gt;2020&lt;/year&gt;&lt;pub-dates&gt;&lt;date&gt;Jun&lt;/date&gt;&lt;/pub-dates&gt;&lt;/dates&gt;&lt;isbn&gt;1546-3141 (Electronic)&amp;#xD;0361-803X (Linking)&lt;/isbn&gt;&lt;accession-num&gt;32134681&lt;/accession-num&gt;&lt;urls&gt;&lt;related-urls&gt;&lt;url&gt;https://www.ncbi.nlm.nih.gov/pubmed/32134681&lt;/url&gt;&lt;/related-urls&gt;&lt;/urls&gt;&lt;electronic-resource-num&gt;10.2214/AJR.20.22975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82E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55B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220F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6D0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5CA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EE3B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39CE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742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106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59A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8158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5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E0A2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5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8193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B27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74846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myalgia; fatigue; shortness of breath</w:t>
            </w:r>
          </w:p>
        </w:tc>
      </w:tr>
      <w:tr w:rsidR="000E4295" w:rsidRPr="008D2EFC" w14:paraId="330D4BE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949AC" w14:textId="04D2B001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dTwvQXV0aG9yPjxZZWFyPjIwMjA8L1llYXI+PFJlY051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dTwvQXV0aG9yPjxZZWFyPjIwMjA8L1llYXI+PFJlY051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C094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DA3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A6EE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EA2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8889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D77A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54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417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C434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D8C2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7799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01D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3FE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E8F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60C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896C8" w14:textId="39B99DF8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F110D45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691B3" w14:textId="750D53E1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lastRenderedPageBreak/>
              <w:t>M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NbzwvQXV0aG9yPjxZZWFyPjIwMjA8L1llYXI+PFJlY051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NbzwvQXV0aG9yPjxZZWFyPjIwMjA8L1llYXI+PFJlY051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0484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0E9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2CDE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0E4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2C3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3C0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DF8E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197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FE2D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DC1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F8B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3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4A72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7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E674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DDB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51CDC" w14:textId="67C37ADF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387256F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6F8BE" w14:textId="02BD470D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ZzwvQXV0aG9yPjxZZWFyPjIwMjA8L1llYXI+PFJl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ZzwvQXV0aG9yPjxZZWFyPjIwMjA8L1llYXI+PFJl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161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062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B15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control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C30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9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660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DD2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3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854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3210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76F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2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1C6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A46C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AD6E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236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DDDE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650D1" w14:textId="2E43F9F2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08C0817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4066B" w14:textId="2BEF5521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dTwvQXV0aG9yPjxZZWFyPjIwMjA8L1llYXI+PFJlY051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dTwvQXV0aG9yPjxZZWFyPjIwMjA8L1llYXI+PFJlY051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5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6EA5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92A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D58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2CFA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46C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E73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.6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7813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519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2ADD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8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2F9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B78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1F32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8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A750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7DD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41A91" w14:textId="0FDEC3A6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765B2B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F24E9" w14:textId="1841A6FB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Q5PC9SZWNOdW0+PERpc3BsYXlUZXh0PjxzdHlsZSBmYWNlPSJzdXBlcnNjcmlwdCI+NjA8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Q5PC9SZWNOdW0+PERpc3BsYXlUZXh0PjxzdHlsZSBmYWNlPSJzdXBlcnNjcmlwdCI+NjA8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7CE3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F107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6673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26A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2AE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8A19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D17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FA9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3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790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03C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E27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3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BCC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CE9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8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E3EF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201A4" w14:textId="77ABF35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1D5A83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6E56A" w14:textId="0FAD022C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u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TdW48L0F1dGhvcj48WWVhcj4yMDIwPC9ZZWFyPjxSZWNO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TdW48L0F1dGhvcj48WWVhcj4yMDIwPC9ZZWFyPjxSZWNO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BC49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187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2983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6F8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91A7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A493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8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682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A7D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D12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5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34EA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DA8E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645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7B1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A15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961B2" w14:textId="1DD1D8EA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BEDCC2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3AC9C" w14:textId="5F37A408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UxPC9SZWNOdW0+PERpc3BsYXlUZXh0PjxzdHlsZSBmYWNlPSJzdXBlcnNjcmlwdCI+NjI8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UxPC9SZWNOdW0+PERpc3BsYXlUZXh0PjxzdHlsZSBmYWNlPSJzdXBlcnNjcmlwdCI+NjI8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1B9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7CB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F97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B8D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FB7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425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1D22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7A59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95F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1F8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77D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5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3D9F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D43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73C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EF370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4BC395A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DE469" w14:textId="234AE659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1MjwvUmVjTnVtPjxEaXNwbGF5VGV4dD48c3R5bGUgZmFjZT0ic3VwZXJzY3JpcHQiPjYz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1MjwvUmVjTnVtPjxEaXNwbGF5VGV4dD48c3R5bGUgZmFjZT0ic3VwZXJzY3JpcHQiPjYz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06D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E73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B7E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7D7A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949E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434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3A9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D69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AED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1A4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059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67A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E71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841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0A200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; myalgia; fatigue; shortness of breath; headache</w:t>
            </w:r>
          </w:p>
        </w:tc>
      </w:tr>
      <w:tr w:rsidR="000E4295" w:rsidRPr="008D2EFC" w14:paraId="2EE7BC8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0A4E6" w14:textId="328EABD1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W48L0F1dGhvcj48WWVhcj4yMDIwPC9ZZWFyPjxSZWNO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W48L0F1dGhvcj48WWVhcj4yMDIwPC9ZZWFyPjxSZWNO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2C9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275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298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203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6CA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00F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D86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EE91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005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193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6F51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493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4E8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853B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17EBC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hortness of breath</w:t>
            </w:r>
          </w:p>
        </w:tc>
      </w:tr>
      <w:tr w:rsidR="000E4295" w:rsidRPr="008D2EFC" w14:paraId="08BB2CE7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9474A" w14:textId="2E13B2D1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NTU8L1JlY051bT48RGlzcGxheVRleHQ+PHN0eWxlIGZhY2U9InN1cGVyc2NyaXB0Ij42NTwv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NTU8L1JlY051bT48RGlzcGxheVRleHQ+PHN0eWxlIGZhY2U9InN1cGVyc2NyaXB0Ij42NTwv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0A21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766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50F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148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5478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3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639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7.3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FF8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2.9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CA6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AED1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.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56B2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CD0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3A99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E5CE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EC9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AC8EE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fatigue</w:t>
            </w:r>
          </w:p>
        </w:tc>
      </w:tr>
      <w:tr w:rsidR="000E4295" w:rsidRPr="008D2EFC" w14:paraId="68F04FB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6569D" w14:textId="0B9ACB9E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NTY8L1JlY051bT48RGlzcGxheVRleHQ+PHN0eWxlIGZhY2U9InN1cGVyc2NyaXB0Ij42Njwv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NTY8L1JlY051bT48RGlzcGxheVRleHQ+PHN0eWxlIGZhY2U9InN1cGVyc2NyaXB0Ij42Njwv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57D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AC2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D2F8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49B9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2CC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A64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B176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EE97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E98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86C5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070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0D7A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ECE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F4FF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BF846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35D9CF8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F522F" w14:textId="0E0016B5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Ha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YW48L0F1dGhvcj48WWVhcj4yMDIwPC9ZZWFyPjxSZWNO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YW48L0F1dGhvcj48WWVhcj4yMDIwPC9ZZWFyPjxSZWNO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0CE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EE2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2B7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7CA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13B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A74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C7D5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1BC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DA1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5.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8F2B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3C9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0FD2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CB1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1C6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CD2A5" w14:textId="15D118EA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fatigue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4E23695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BEBE5" w14:textId="519A4C6D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K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LaTwvQXV0aG9yPjxZZWFyPjIwMjA8L1llYXI+PFJlY051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LaTwvQXV0aG9yPjxZZWFyPjIwMjA8L1llYXI+PFJlY051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5BFA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74A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Kore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0DE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0C8B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04D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AE71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F6BC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609F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8C7F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CC91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A65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C334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928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E344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88DC5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; myalgia; fatigue; headache</w:t>
            </w:r>
          </w:p>
        </w:tc>
      </w:tr>
      <w:tr w:rsidR="000E4295" w:rsidRPr="008D2EFC" w14:paraId="03BD029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D70AC" w14:textId="4510D094" w:rsidR="000E4295" w:rsidRPr="008D2EFC" w:rsidRDefault="000E4295" w:rsidP="00590BD4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YWk8L0F1dGhvcj48WWVhcj4yMDIwPC9ZZWFyPjxSZWNO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YWk8L0F1dGhvcj48WWVhcj4yMDIwPC9ZZWFyPjxSZWNO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590BD4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6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83B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3B64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53F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04C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209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551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678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C85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5BC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3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386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8CA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665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27C2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128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C8667" w14:textId="7A4A54A8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A96A4C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87D20" w14:textId="2517ACEA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He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ZTwvQXV0aG9yPjxZZWFyPjIwMjA8L1llYXI+PFJlY051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ZTwvQXV0aG9yPjxZZWFyPjIwMjA8L1llYXI+PFJlY051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4DF3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2EE8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4C24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ECB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4250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CD3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F806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DDB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2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79A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3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1E0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16C2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.4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FCF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4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88FE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7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575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C92BF" w14:textId="30B4D722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myalgia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5B4384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CDFCE" w14:textId="2FA51772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Zhu&lt;/Author&gt;&lt;Year&gt;2020&lt;/Year&gt;&lt;RecNum&gt;60&lt;/RecNum&gt;&lt;DisplayText&gt;&lt;style face="superscript"&gt;71&lt;/style&gt;&lt;/DisplayText&gt;&lt;record&gt;&lt;rec-number&gt;60&lt;/rec-number&gt;&lt;foreign-keys&gt;&lt;key app="EN" db-id="ewt9sdd99pxa9vewzwbvzv52xf22rexsp99f" timestamp="1602576320"&gt;60&lt;/key&gt;&lt;/foreign-keys&gt;&lt;ref-type name="Journal Article"&gt;17&lt;/ref-type&gt;&lt;contributors&gt;&lt;authors&gt;&lt;author&gt;Zhu, W.&lt;/author&gt;&lt;author&gt;Xie, K.&lt;/author&gt;&lt;author&gt;Lu, H.&lt;/author&gt;&lt;author&gt;Xu, L.&lt;/author&gt;&lt;author&gt;Zhou, S.&lt;/author&gt;&lt;author&gt;Fang, S.&lt;/author&gt;&lt;/authors&gt;&lt;/contributors&gt;&lt;auth-address&gt;Department of Emergency, The First Affiliated Hospital of University of Science and Technology of China, Hefei, China.&amp;#xD;Department of Emergency, Affiliated Anhui Provincial Hospital of Anhui Medical University, Hefei, China.&amp;#xD;Department of Nursing, The First Affiliated Hospital of University of Science and Technology of China, Hefei, China.&amp;#xD;Department of ICU, The First Affiliated Hospital of University of Science and Technology of China, Hefei, China.&lt;/auth-address&gt;&lt;titles&gt;&lt;title&gt;Initial clinical features of suspected coronavirus disease 2019 in two emergency departments outside of Hubei, China&lt;/title&gt;&lt;secondary-title&gt;J Med Virol&lt;/secondary-title&gt;&lt;/titles&gt;&lt;periodical&gt;&lt;full-title&gt;J Med Virol&lt;/full-title&gt;&lt;/periodical&gt;&lt;edition&gt;2020/03/14&lt;/edition&gt;&lt;keywords&gt;&lt;keyword&gt;coronavirus&lt;/keyword&gt;&lt;keyword&gt;epidemiology&lt;/keyword&gt;&lt;keyword&gt;infection&lt;/keyword&gt;&lt;keyword&gt;virus classification&lt;/keyword&gt;&lt;/keywords&gt;&lt;dates&gt;&lt;year&gt;2020&lt;/year&gt;&lt;pub-dates&gt;&lt;date&gt;Mar 13&lt;/date&gt;&lt;/pub-dates&gt;&lt;/dates&gt;&lt;isbn&gt;1096-9071 (Electronic)&amp;#xD;0146-6615 (Linking)&lt;/isbn&gt;&lt;accession-num&gt;32167181&lt;/accession-num&gt;&lt;urls&gt;&lt;related-urls&gt;&lt;url&gt;https://www.ncbi.nlm.nih.gov/pubmed/32167181&lt;/url&gt;&lt;/related-urls&gt;&lt;/urls&gt;&lt;custom2&gt;PMC7228360&lt;/custom2&gt;&lt;electronic-resource-num&gt;10.1002/jmv.25763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2B66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D76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AAC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control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31F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73E4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C347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535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34D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C9D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44C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EA5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8.8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697F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1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1C3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.8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EBE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7CC44" w14:textId="40A22BFD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BF96B1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0B585" w14:textId="75BFDA64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Pu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QdW5nPC9BdXRob3I+PFllYXI+MjAyMDwvWWVhcj48UmVj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QdW5nPC9BdXRob3I+PFllYXI+MjAyMDwvWWVhcj48UmVj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0772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8B4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ingapore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77F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3F8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977C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595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4C8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CA82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B571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.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95B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912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1E1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7794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3A45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5068F" w14:textId="10943479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34EA1F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D8A8C" w14:textId="50C64365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ZzwvQXV0aG9yPjxZZWFyPjIwMjA8L1llYXI+PFJl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ZzwvQXV0aG9yPjxZZWFyPjIwMjA8L1llYXI+PFJl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904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F8B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F30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7CD2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6F34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1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043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2714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FF0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.4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A64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9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027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6EF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7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08ED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3FAA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30B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B1699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</w:t>
            </w:r>
          </w:p>
        </w:tc>
      </w:tr>
      <w:tr w:rsidR="000E4295" w:rsidRPr="008D2EFC" w14:paraId="3975E6E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8EF13" w14:textId="3C20B976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NjM8L1JlY051bT48RGlzcGxheVRleHQ+PHN0eWxlIGZhY2U9InN1cGVyc2NyaXB0Ij43NDwv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NjM8L1JlY051bT48RGlzcGxheVRleHQ+PHN0eWxlIGZhY2U9InN1cGVyc2NyaXB0Ij43NDwv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8A46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75DE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95A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1D1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1853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F504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7F62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B3D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460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89A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0B5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7A2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6545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EC9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4C994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; headache; nausea</w:t>
            </w:r>
          </w:p>
        </w:tc>
      </w:tr>
      <w:tr w:rsidR="000E4295" w:rsidRPr="008D2EFC" w14:paraId="6904675F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88907" w14:textId="7D85D19F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dTwvQXV0aG9yPjxZZWFyPjIwMjA8L1llYXI+PFJlY051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dTwvQXV0aG9yPjxZZWFyPjIwMjA8L1llYXI+PFJlY051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DD2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3FC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58B6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0D2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2462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AD5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9E54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E91B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6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9E6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3BE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C9F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19E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5712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2500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560EE" w14:textId="4442426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4C94E32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E8A57" w14:textId="4DE02313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Y1PC9SZWNOdW0+PERpc3BsYXlUZXh0PjxzdHlsZSBmYWNlPSJzdXBlcnNjcmlwdCI+NzY8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Y1PC9SZWNOdW0+PERpc3BsYXlUZXh0PjxzdHlsZSBmYWNlPSJzdXBlcnNjcmlwdCI+NzY8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 </w:t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E1B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F31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7AA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C137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32A1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2DC9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2.1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49E9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3C5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6C6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07F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D71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E605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2DD8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9111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11D7C" w14:textId="65218D1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451F6D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A54F7" w14:textId="353CBCB5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YW88L0F1dGhvcj48WWVhcj4yMDIwPC9ZZWFyPjxSZWNO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YW88L0F1dGhvcj48WWVhcj4yMDIwPC9ZZWFyPjxSZWNO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A316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5A2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5FAD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3CC9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BFE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9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9F2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C133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B3E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9677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3B6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3A7E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DCE7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6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795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81E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A8A21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</w:t>
            </w:r>
          </w:p>
        </w:tc>
      </w:tr>
      <w:tr w:rsidR="000E4295" w:rsidRPr="008D2EFC" w14:paraId="64C014F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6ABA2" w14:textId="6D5DC38A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lastRenderedPageBreak/>
              <w:t>W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Y3PC9SZWNOdW0+PERpc3BsYXlUZXh0PjxzdHlsZSBmYWNlPSJzdXBlcnNjcmlwdCI+Nzg8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Y3PC9SZWNOdW0+PERpc3BsYXlUZXh0PjxzdHlsZSBmYWNlPSJzdXBlcnNjcmlwdCI+Nzg8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33B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B625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8A8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4E6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B912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D02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A47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E854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2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D00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6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2DEE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D05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B10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3A07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F8B4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E4C41" w14:textId="572F78F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fatigue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533C54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0CF73" w14:textId="4263C3FA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vPC9BdXRob3I+PFllYXI+MjAyMDwvWWVhcj48UmVj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vPC9BdXRob3I+PFllYXI+MjAyMDwvWWVhcj48UmVj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7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33D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95A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B95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8687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CCF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9463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7A8A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E3E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CFFE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296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73FB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497E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4C1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30E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E857C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</w:t>
            </w:r>
          </w:p>
        </w:tc>
      </w:tr>
      <w:tr w:rsidR="000E4295" w:rsidRPr="008D2EFC" w14:paraId="1B80577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42FD3" w14:textId="7B8645AB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ua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Yuan&lt;/Author&gt;&lt;Year&gt;2020&lt;/Year&gt;&lt;RecNum&gt;69&lt;/RecNum&gt;&lt;DisplayText&gt;&lt;style face="superscript"&gt;80&lt;/style&gt;&lt;/DisplayText&gt;&lt;record&gt;&lt;rec-number&gt;69&lt;/rec-number&gt;&lt;foreign-keys&gt;&lt;key app="EN" db-id="ewt9sdd99pxa9vewzwbvzv52xf22rexsp99f" timestamp="1602637588"&gt;69&lt;/key&gt;&lt;/foreign-keys&gt;&lt;ref-type name="Journal Article"&gt;17&lt;/ref-type&gt;&lt;contributors&gt;&lt;authors&gt;&lt;author&gt;Yuan, M.&lt;/author&gt;&lt;author&gt;Yin, W.&lt;/author&gt;&lt;author&gt;Tao, Z.&lt;/author&gt;&lt;author&gt;Tan, W.&lt;/author&gt;&lt;author&gt;Hu, Y.&lt;/author&gt;&lt;/authors&gt;&lt;/contributors&gt;&lt;auth-address&gt;Department of Pulmonary and Critical Care Medicine, Central Hospital of Wuhan, Tongji Medical College, Huazhong University of Science and Technology, Wuhan, Hubei, China.&lt;/auth-address&gt;&lt;titles&gt;&lt;title&gt;Association of radiologic findings with mortality of patients infected with 2019 novel coronavirus in Wuhan, China&lt;/title&gt;&lt;secondary-title&gt;PLoS One&lt;/secondary-title&gt;&lt;/titles&gt;&lt;periodical&gt;&lt;full-title&gt;PLoS One&lt;/full-title&gt;&lt;/periodical&gt;&lt;pages&gt;e0230548&lt;/pages&gt;&lt;volume&gt;15&lt;/volume&gt;&lt;number&gt;3&lt;/number&gt;&lt;edition&gt;2020/03/20&lt;/edition&gt;&lt;keywords&gt;&lt;keyword&gt;Aged&lt;/keyword&gt;&lt;keyword&gt;China&lt;/keyword&gt;&lt;keyword&gt;Comorbidity&lt;/keyword&gt;&lt;keyword&gt;Coronavirus Infections/*diagnostic imaging/*mortality/pathology&lt;/keyword&gt;&lt;keyword&gt;Female&lt;/keyword&gt;&lt;keyword&gt;Humans&lt;/keyword&gt;&lt;keyword&gt;Lung/*diagnostic imaging/pathology&lt;/keyword&gt;&lt;keyword&gt;Male&lt;/keyword&gt;&lt;keyword&gt;Middle Aged&lt;/keyword&gt;&lt;keyword&gt;Pneumonia, Viral/*diagnostic imaging/*mortality/pathology&lt;/keyword&gt;&lt;keyword&gt;Predictive Value of Tests&lt;/keyword&gt;&lt;keyword&gt;Prognosis&lt;/keyword&gt;&lt;keyword&gt;ROC Curve&lt;/keyword&gt;&lt;keyword&gt;Retrospective Studies&lt;/keyword&gt;&lt;keyword&gt;Sensitivity and Specificity&lt;/keyword&gt;&lt;keyword&gt;Tomography, X-Ray Computed&lt;/keyword&gt;&lt;/keywords&gt;&lt;dates&gt;&lt;year&gt;2020&lt;/year&gt;&lt;/dates&gt;&lt;isbn&gt;1932-6203 (Electronic)&amp;#xD;1932-6203 (Linking)&lt;/isbn&gt;&lt;accession-num&gt;32191764&lt;/accession-num&gt;&lt;urls&gt;&lt;related-urls&gt;&lt;url&gt;https://www.ncbi.nlm.nih.gov/pubmed/32191764&lt;/url&gt;&lt;/related-urls&gt;&lt;/urls&gt;&lt;custom2&gt;PMC7082074&lt;/custom2&gt;&lt;electronic-resource-num&gt;10.1371/journal.pone.0230548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B953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8E1A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4DE9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C1F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E408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E9A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99BA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450B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7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A80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C17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B4E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.5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841E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2.2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4476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32AA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74CF6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myalgia; shortness of breath</w:t>
            </w:r>
          </w:p>
        </w:tc>
      </w:tr>
      <w:tr w:rsidR="000E4295" w:rsidRPr="008D2EFC" w14:paraId="28CA355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8C28E" w14:textId="3C70D00E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Arentz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BcmVudHo8L0F1dGhvcj48WWVhcj4yMDIwPC9ZZWFyPjxS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BcmVudHo8L0F1dGhvcj48WWVhcj4yMDIwPC9ZZWFyPjxS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C964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D1F3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American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284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ECEB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E01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1DC6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FFB4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8D48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4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E0C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E9C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A57E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BD7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21A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.3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AE2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83D73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hortness of breath</w:t>
            </w:r>
          </w:p>
        </w:tc>
      </w:tr>
      <w:tr w:rsidR="000E4295" w:rsidRPr="008D2EFC" w14:paraId="0DDFFBD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C951B" w14:textId="524BE5C4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Q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RaXU8L0F1dGhvcj48WWVhcj4yMDIwPC9ZZWFyPjxSZWNO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RaXU8L0F1dGhvcj48WWVhcj4yMDIwPC9ZZWFyPjxSZWNO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112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F0B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D8D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5F6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8C2B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327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5.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669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46D0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783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83C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B527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6A45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BC8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296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1394C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7D22914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C4748" w14:textId="7D5F4E17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HU8L0F1dGhvcj48WWVhcj4yMDIwPC9ZZWFyPjxSZWNO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HU8L0F1dGhvcj48WWVhcj4yMDIwPC9ZZWFyPjxSZWNO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7848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2F93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EAC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488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FF8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7FD3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A927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9.6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24E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C57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6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A59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6ED7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1018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4E90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C2F3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C5F58" w14:textId="17091798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AB1F2C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D2B1D" w14:textId="1C5DCA6F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Qiang Di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Ding&lt;/Author&gt;&lt;Year&gt;2020&lt;/Year&gt;&lt;RecNum&gt;73&lt;/RecNum&gt;&lt;DisplayText&gt;&lt;style face="superscript"&gt;84&lt;/style&gt;&lt;/DisplayText&gt;&lt;record&gt;&lt;rec-number&gt;73&lt;/rec-number&gt;&lt;foreign-keys&gt;&lt;key app="EN" db-id="ewt9sdd99pxa9vewzwbvzv52xf22rexsp99f" timestamp="1602637804"&gt;73&lt;/key&gt;&lt;/foreign-keys&gt;&lt;ref-type name="Journal Article"&gt;17&lt;/ref-type&gt;&lt;contributors&gt;&lt;authors&gt;&lt;author&gt;Ding, Q.&lt;/author&gt;&lt;author&gt;Lu, P.&lt;/author&gt;&lt;author&gt;Fan, Y.&lt;/author&gt;&lt;author&gt;Xia, Y.&lt;/author&gt;&lt;author&gt;Liu, M.&lt;/author&gt;&lt;/authors&gt;&lt;/contributors&gt;&lt;auth-address&gt;Department of Gastroenterology, Tongji Hospital, Tongji Medical College, Huazhong University of Science and Technology, Wuhan, Hubei, China.&amp;#xD;Department of Gastroenterology, Internal Medicine II, Klinikum rechts der Isar, Technical University of Munich (TUM), Munich, Germany.&lt;/auth-address&gt;&lt;titles&gt;&lt;title&gt;The clinical characteristics of pneumonia patients coinfected with 2019 novel coronavirus and influenza virus in Wuhan, China&lt;/title&gt;&lt;secondary-title&gt;J Med Virol&lt;/secondary-title&gt;&lt;/titles&gt;&lt;periodical&gt;&lt;full-title&gt;J Med Virol&lt;/full-title&gt;&lt;/periodical&gt;&lt;edition&gt;2020/03/21&lt;/edition&gt;&lt;keywords&gt;&lt;keyword&gt;Covid-19&lt;/keyword&gt;&lt;keyword&gt;clinical characteristics&lt;/keyword&gt;&lt;keyword&gt;coinfection&lt;/keyword&gt;&lt;keyword&gt;influenza virus&lt;/keyword&gt;&lt;/keywords&gt;&lt;dates&gt;&lt;year&gt;2020&lt;/year&gt;&lt;pub-dates&gt;&lt;date&gt;Mar 20&lt;/date&gt;&lt;/pub-dates&gt;&lt;/dates&gt;&lt;isbn&gt;1096-9071 (Electronic)&amp;#xD;0146-6615 (Linking)&lt;/isbn&gt;&lt;accession-num&gt;32196707&lt;/accession-num&gt;&lt;urls&gt;&lt;related-urls&gt;&lt;url&gt;https://www.ncbi.nlm.nih.gov/pubmed/32196707&lt;/url&gt;&lt;/related-urls&gt;&lt;/urls&gt;&lt;custom2&gt;PMC7228290&lt;/custom2&gt;&lt;electronic-resource-num&gt;10.1002/jmv.25781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BBF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13F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FDA9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2A36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4B07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2A8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A56E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603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1E46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52C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60A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232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52B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A5B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75984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; myalgia; fatigue; shortness of breath; headache</w:t>
            </w:r>
          </w:p>
        </w:tc>
      </w:tr>
      <w:tr w:rsidR="000E4295" w:rsidRPr="008D2EFC" w14:paraId="3FABE3F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A6267" w14:textId="2A4A959B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H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dTwvQXV0aG9yPjxZZWFyPjIwMjA8L1llYXI+PFJlY051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dTwvQXV0aG9yPjxZZWFyPjIwMjA8L1llYXI+PFJlY051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DDB2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DBA9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D09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265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F89B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3973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2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CC90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83C2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76E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1388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39A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123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088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3FB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5C74F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</w:t>
            </w:r>
          </w:p>
        </w:tc>
      </w:tr>
      <w:tr w:rsidR="000E4295" w:rsidRPr="008D2EFC" w14:paraId="6781C71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4378B" w14:textId="47165FF0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3NTwvUmVjTnVtPjxEaXNwbGF5VGV4dD48c3R5bGUgZmFjZT0ic3VwZXJzY3JpcHQiPjg2PC9z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3NTwvUmVjTnVtPjxEaXNwbGF5VGV4dD48c3R5bGUgZmFjZT0ic3VwZXJzY3JpcHQiPjg2PC9z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3A2A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4456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82F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7B8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EB1F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DEF2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0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C7B4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1C0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7AFA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AAA4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355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455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AE5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B44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7EB7D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</w:t>
            </w:r>
          </w:p>
        </w:tc>
      </w:tr>
      <w:tr w:rsidR="000E4295" w:rsidRPr="008D2EFC" w14:paraId="421129C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EBAE7" w14:textId="30D15728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c2PC9SZWNOdW0+PERpc3BsYXlUZXh0PjxzdHlsZSBmYWNlPSJzdXBlcnNjcmlwdCI+ODc8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c2PC9SZWNOdW0+PERpc3BsYXlUZXh0PjxzdHlsZSBmYWNlPSJzdXBlcnNjcmlwdCI+ODc8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527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816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CEB2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74F9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5A5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E08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5A8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574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629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6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D6E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2CFD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CC79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2E8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CBA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005F4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myalgia; shortness of breath</w:t>
            </w:r>
          </w:p>
        </w:tc>
      </w:tr>
      <w:tr w:rsidR="000E4295" w:rsidRPr="008D2EFC" w14:paraId="5865D68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D4DE1" w14:textId="41BEEC8C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c3PC9SZWNOdW0+PERpc3BsYXlUZXh0PjxzdHlsZSBmYWNlPSJzdXBlcnNjcmlwdCI+ODg8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c3PC9SZWNOdW0+PERpc3BsYXlUZXh0PjxzdHlsZSBmYWNlPSJzdXBlcnNjcmlwdCI+ODg8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1714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28D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DD0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2ABF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BA2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199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01C7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1E78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9.2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C63D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EE64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4197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.7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1B98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9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675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642A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74B05" w14:textId="2FDA841F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F555EB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4FA53" w14:textId="75ED1D1A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dTwvQXV0aG9yPjxZZWFyPjIwMjA8L1llYXI+PFJlY051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dTwvQXV0aG9yPjxZZWFyPjIwMjA8L1llYXI+PFJlY051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8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41B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CF1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E39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1972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0AC5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FE1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3.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783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6.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0EB4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F33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8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4EDF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ADA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8C6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1BE5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FCF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A380E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; myalgia; fatigue; shortness of breath; headache</w:t>
            </w:r>
          </w:p>
        </w:tc>
      </w:tr>
      <w:tr w:rsidR="000E4295" w:rsidRPr="008D2EFC" w14:paraId="133D924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F15A0" w14:textId="4B5FD250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xNjg8L1JlY051bT48RGlzcGxheVRleHQ+PHN0eWxlIGZhY2U9InN1cGVyc2NyaXB0Ij45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xNjg8L1JlY051bT48RGlzcGxheVRleHQ+PHN0eWxlIGZhY2U9InN1cGVyc2NyaXB0Ij45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D8D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A8F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9EE9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35D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F12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8C98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5.2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8D61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A7F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9C6A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74A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CAD1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A68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CB3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7D9C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A9FB5" w14:textId="6B14E092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F2EE2F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0CDF6" w14:textId="170A5BCE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o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91PC9BdXRob3I+PFllYXI+MjAyMDwvWWVhcj48UmVj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91PC9BdXRob3I+PFllYXI+MjAyMDwvWWVhcj48UmVj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A23F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3A8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11B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183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1DBD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AE85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.8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F7FB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9.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49E7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06AD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5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071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0FE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C6D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305E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5EE8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D27DB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; shortness of breath</w:t>
            </w:r>
          </w:p>
        </w:tc>
      </w:tr>
      <w:tr w:rsidR="000E4295" w:rsidRPr="008D2EFC" w14:paraId="78F9F4A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6C300" w14:textId="5023AE4F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Tolia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Tolia&lt;/Author&gt;&lt;Year&gt;2020&lt;/Year&gt;&lt;RecNum&gt;80&lt;/RecNum&gt;&lt;DisplayText&gt;&lt;style face="superscript"&gt;92&lt;/style&gt;&lt;/DisplayText&gt;&lt;record&gt;&lt;rec-number&gt;80&lt;/rec-number&gt;&lt;foreign-keys&gt;&lt;key app="EN" db-id="ewt9sdd99pxa9vewzwbvzv52xf22rexsp99f" timestamp="1602638201"&gt;80&lt;/key&gt;&lt;/foreign-keys&gt;&lt;ref-type name="Journal Article"&gt;17&lt;/ref-type&gt;&lt;contributors&gt;&lt;authors&gt;&lt;author&gt;Tolia, V. M.&lt;/author&gt;&lt;author&gt;Chan, T. C.&lt;/author&gt;&lt;author&gt;Castillo, E. M.&lt;/author&gt;&lt;/authors&gt;&lt;/contributors&gt;&lt;auth-address&gt;University of California, San Diego, Department of Emergency Medicine, San Diego, California.&lt;/auth-address&gt;&lt;titles&gt;&lt;title&gt;Preliminary Results of Initial Testing for Coronavirus (COVID-19) in the Emergency Department&lt;/title&gt;&lt;secondary-title&gt;West J Emerg Med&lt;/secondary-title&gt;&lt;/titles&gt;&lt;periodical&gt;&lt;full-title&gt;West J Emerg Med&lt;/full-title&gt;&lt;/periodical&gt;&lt;pages&gt;503-506&lt;/pages&gt;&lt;volume&gt;21&lt;/volume&gt;&lt;number&gt;3&lt;/number&gt;&lt;edition&gt;2020/04/01&lt;/edition&gt;&lt;keywords&gt;&lt;keyword&gt;Adolescent&lt;/keyword&gt;&lt;keyword&gt;Adult&lt;/keyword&gt;&lt;keyword&gt;Betacoronavirus&lt;/keyword&gt;&lt;keyword&gt;Centers for Disease Control and Prevention, U.S.&lt;/keyword&gt;&lt;keyword&gt;*Clinical Laboratory Techniques&lt;/keyword&gt;&lt;keyword&gt;Coronavirus/*isolation &amp;amp; purification&lt;/keyword&gt;&lt;keyword&gt;Coronavirus Infections/*diagnosis&lt;/keyword&gt;&lt;keyword&gt;*Emergency Service, Hospital&lt;/keyword&gt;&lt;keyword&gt;Female&lt;/keyword&gt;&lt;keyword&gt;Fever&lt;/keyword&gt;&lt;keyword&gt;Humans&lt;/keyword&gt;&lt;keyword&gt;Male&lt;/keyword&gt;&lt;keyword&gt;Middle Aged&lt;/keyword&gt;&lt;keyword&gt;Pandemics&lt;/keyword&gt;&lt;keyword&gt;Pneumonia, Viral/*diagnosis&lt;/keyword&gt;&lt;keyword&gt;United States&lt;/keyword&gt;&lt;keyword&gt;World Health Organization&lt;/keyword&gt;&lt;keyword&gt;Young Adult&lt;/keyword&gt;&lt;/keywords&gt;&lt;dates&gt;&lt;year&gt;2020&lt;/year&gt;&lt;pub-dates&gt;&lt;date&gt;Mar 27&lt;/date&gt;&lt;/pub-dates&gt;&lt;/dates&gt;&lt;isbn&gt;1936-9018 (Electronic)&amp;#xD;1936-900X (Linking)&lt;/isbn&gt;&lt;accession-num&gt;32223871&lt;/accession-num&gt;&lt;urls&gt;&lt;related-urls&gt;&lt;url&gt;https://www.ncbi.nlm.nih.gov/pubmed/32223871&lt;/url&gt;&lt;/related-urls&gt;&lt;/urls&gt;&lt;custom2&gt;PMC7234708&lt;/custom2&gt;&lt;electronic-resource-num&gt;10.5811/westjem.2020.3.47348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3AE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DBDA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Americ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1B7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B41C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3/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7D20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122B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EC8E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D7B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B228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76F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6FE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01F9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9ABE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42C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0DA0C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</w:t>
            </w:r>
          </w:p>
        </w:tc>
      </w:tr>
      <w:tr w:rsidR="000E4295" w:rsidRPr="008D2EFC" w14:paraId="0C35678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C3D0F" w14:textId="0F98F642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bzwvQXV0aG9yPjxZZWFyPjIwMjA8L1llYXI+PFJlY051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bzwvQXV0aG9yPjxZZWFyPjIwMjA8L1llYXI+PFJlY051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F22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C19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6D95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C811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07EA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7DB2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05F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F0C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F4A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0F9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64E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197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ED1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5380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4545E" w14:textId="4119B734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shortness of breath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65D1E2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2580C" w14:textId="7580E42E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Hu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dWFuZzwvQXV0aG9yPjxZZWFyPjIwMjA8L1llYXI+PFJl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IdWFuZzwvQXV0aG9yPjxZZWFyPjIwMjA8L1llYXI+PFJl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8BD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125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A03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329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1A28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47A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.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46F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358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4FA8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B390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869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00B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877A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3D3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2BF2E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; myalgia; fatigue</w:t>
            </w:r>
          </w:p>
        </w:tc>
      </w:tr>
      <w:tr w:rsidR="000E4295" w:rsidRPr="008D2EFC" w14:paraId="063618A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B95B6" w14:textId="758E23BC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Go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Gou&lt;/Author&gt;&lt;Year&gt;2020&lt;/Year&gt;&lt;RecNum&gt;169&lt;/RecNum&gt;&lt;DisplayText&gt;&lt;style face="superscript"&gt;95&lt;/style&gt;&lt;/DisplayText&gt;&lt;record&gt;&lt;rec-number&gt;169&lt;/rec-number&gt;&lt;foreign-keys&gt;&lt;key app="EN" db-id="ewt9sdd99pxa9vewzwbvzv52xf22rexsp99f" timestamp="1602810608"&gt;169&lt;/key&gt;&lt;/foreign-keys&gt;&lt;ref-type name="Journal Article"&gt;17&lt;/ref-type&gt;&lt;contributors&gt;&lt;authors&gt;&lt;author&gt;Gou, F. X.&lt;/author&gt;&lt;author&gt;Zhang, X. S.&lt;/author&gt;&lt;author&gt;Yao, J. X.&lt;/author&gt;&lt;author&gt;Yu, D. S.&lt;/author&gt;&lt;author&gt;Wei, K. F.&lt;/author&gt;&lt;author&gt;Zhang, H.&lt;/author&gt;&lt;author&gt;Yang, X. T.&lt;/author&gt;&lt;author&gt;Yang, J. J.&lt;/author&gt;&lt;author&gt;Liu, H. X.&lt;/author&gt;&lt;author&gt;Cheng, Y.&lt;/author&gt;&lt;author&gt;Jiang, X. J.&lt;/author&gt;&lt;author&gt;Zheng, Y. H.&lt;/author&gt;&lt;author&gt;Wu, B.&lt;/author&gt;&lt;author&gt;Liu, X. F.&lt;/author&gt;&lt;author&gt;Li, H.&lt;/author&gt;&lt;/authors&gt;&lt;/contributors&gt;&lt;auth-address&gt;Gansu Provincial Center for Disease Control and Prevention, Lanzhou 730000, China.&lt;/auth-address&gt;&lt;titles&gt;&lt;title&gt;[Epidemiological characteristics of COVID-19 in Gansu province]&lt;/title&gt;&lt;secondary-title&gt;Zhonghua Liu Xing Bing Xue Za Zhi&lt;/secondary-title&gt;&lt;/titles&gt;&lt;periodical&gt;&lt;full-title&gt;Zhonghua Liu Xing Bing Xue Za Zhi&lt;/full-title&gt;&lt;/periodical&gt;&lt;pages&gt;E032&lt;/pages&gt;&lt;volume&gt;41&lt;/volume&gt;&lt;number&gt;0&lt;/number&gt;&lt;edition&gt;2020/04/03&lt;/edition&gt;&lt;keywords&gt;&lt;keyword&gt;Covid-19&lt;/keyword&gt;&lt;keyword&gt;Epidemiological characteristic&lt;/keyword&gt;&lt;/keywords&gt;&lt;dates&gt;&lt;year&gt;2020&lt;/year&gt;&lt;pub-dates&gt;&lt;date&gt;Apr 1&lt;/date&gt;&lt;/pub-dates&gt;&lt;/dates&gt;&lt;isbn&gt;0254-6450 (Print)&amp;#xD;0254-6450 (Linking)&lt;/isbn&gt;&lt;accession-num&gt;32234127&lt;/accession-num&gt;&lt;urls&gt;&lt;related-urls&gt;&lt;url&gt;https://www.ncbi.nlm.nih.gov/pubmed/32234127&lt;/url&gt;&lt;/related-urls&gt;&lt;/urls&gt;&lt;electronic-resource-num&gt;10.3760/cma.j.cn112338-20200229-00216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B60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4D22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FDC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967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CA98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075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84BA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A2D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192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2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527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EE9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4D2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FEA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9D1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8A1DB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</w:t>
            </w:r>
          </w:p>
        </w:tc>
      </w:tr>
      <w:tr w:rsidR="000E4295" w:rsidRPr="008D2EFC" w14:paraId="2F088946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CFDE2" w14:textId="427BC0BA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Escalera-Antezana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Fc2NhbGVyYS1BbnRlemFuYTwvQXV0aG9yPjxZZWFyPjIw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Fc2NhbGVyYS1BbnRlemFuYTwvQXV0aG9yPjxZZWFyPjIw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4B5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3EB0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Bolivi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BA87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B61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3/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839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D1DE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6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1BB0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0E2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3AB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2A77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F6A6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3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1DA0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5BB2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A5A2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17BD5" w14:textId="21245EF3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fatigue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A76467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715AC" w14:textId="762744D9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YW88L0F1dGhvcj48WWVhcj4yMDIwPC9ZZWFyPjxSZWNO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YW88L0F1dGhvcj48WWVhcj4yMDIwPC9ZZWFyPjxSZWNO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760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F49D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FDE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4F15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B6D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57C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7DE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545E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7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82A6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E95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E5D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7.5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03C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8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7AA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1C5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E105B" w14:textId="4842E946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myalgia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EBC059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9B05A" w14:textId="27672F5A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YWk8L0F1dGhvcj48WWVhcj4yMDIwPC9ZZWFyPjxSZWNO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YWk8L0F1dGhvcj48WWVhcj4yMDIwPC9ZZWFyPjxSZWNO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F28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F7AA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146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393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0DD6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9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B5EE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3FE7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9.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5D71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9B8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8CDB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9C3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8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B1C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C84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459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FA4A4" w14:textId="657F386A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fatigue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C04CBA5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0304D" w14:textId="12D0F44E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lastRenderedPageBreak/>
              <w:t>Ji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KaW48L0F1dGhvcj48WWVhcj4yMDIwPC9ZZWFyPjxSZWNO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KaW48L0F1dGhvcj48WWVhcj4yMDIwPC9ZZWFyPjxSZWNO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9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9D2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766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2A0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C7B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724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5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A23E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.61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F35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048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BE91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912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ABD0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4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3EDF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4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D374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FA0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F5109" w14:textId="2056AD5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B1EBA8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538B4" w14:textId="3A2511DB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Gu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dW88L0F1dGhvcj48WWVhcj4yMDIwPC9ZZWFyPjxSZWNO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dW88L0F1dGhvcj48WWVhcj4yMDIwPC9ZZWFyPjxSZWNO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D415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042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4D2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36B5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A25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F16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8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924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5B2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3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BE4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2E45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E30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2.6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2EA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A71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EE47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F26C2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</w:tr>
      <w:tr w:rsidR="000E4295" w:rsidRPr="008D2EFC" w14:paraId="42531C0F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726B5" w14:textId="42112399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Gu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dW88L0F1dGhvcj48WWVhcj4yMDIwPC9ZZWFyPjxSZWNO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dW88L0F1dGhvcj48WWVhcj4yMDIwPC9ZZWFyPjxSZWNO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4E1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0F7A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9F1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F06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921F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9BE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99AD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6C25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2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A43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3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E5C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1526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4.7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403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1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1BD8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02A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3D6C5" w14:textId="54486965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3E24BED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832C9" w14:textId="15544468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g5PC9SZWNOdW0+PERpc3BsYXlUZXh0PjxzdHlsZSBmYWNlPSJzdXBlcnNjcmlwdCI+MTAy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g5PC9SZWNOdW0+PERpc3BsYXlUZXh0PjxzdHlsZSBmYWNlPSJzdXBlcnNjcmlwdCI+MTAy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0F97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06A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504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B99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798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7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990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DD96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A6D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793A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90D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C41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B53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.2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C48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92D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F0523" w14:textId="145E183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10F37D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A47FA" w14:textId="6FE152A8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Bhatraj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CaGF0cmFqdTwvQXV0aG9yPjxZZWFyPjIwMjA8L1llYXI+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CaGF0cmFqdTwvQXV0aG9yPjxZZWFyPjIwMjA8L1llYXI+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8092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3F40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US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4DE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B6BD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2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4168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11E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EA5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3C14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A180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8CB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498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0BF5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8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95E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.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96B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ABE9C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; shortness of breath; headache</w:t>
            </w:r>
          </w:p>
        </w:tc>
      </w:tr>
      <w:tr w:rsidR="000E4295" w:rsidRPr="008D2EFC" w14:paraId="7FE32C3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D4243" w14:textId="2E115B00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kxPC9SZWNOdW0+PERpc3BsYXlUZXh0PjxzdHlsZSBmYWNlPSJzdXBlcnNjcmlwdCI+MTA0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kxPC9SZWNOdW0+PERpc3BsYXlUZXh0PjxzdHlsZSBmYWNlPSJzdXBlcnNjcmlwdCI+MTA0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3EF6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47E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B17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E91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1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2B3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E8A2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69E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03F5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9.1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A5ED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1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467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477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3.8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CE3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CB0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CD0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63D87" w14:textId="00B3465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499FD6F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3774B" w14:textId="47BB50C3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T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UYW5nPC9BdXRob3I+PFllYXI+MjAyMDwvWWVhcj48UmVj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UYW5nPC9BdXRob3I+PFllYXI+MjAyMDwvWWVhcj48UmVj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45F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7D0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60B0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control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2E98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2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5F1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3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525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106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6D2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1FDA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1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CE12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7A90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5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C73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.9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3BB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4D84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AFAAE" w14:textId="7FB278BF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shortness of breath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6B30B7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61E24" w14:textId="0C09B356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dTwvQXV0aG9yPjxZZWFyPjIwMjA8L1llYXI+PFJlY051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dTwvQXV0aG9yPjxZZWFyPjIwMjA8L1llYXI+PFJlY051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F1A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D0F8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9E20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0BF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3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3B1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856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C3D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121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5E7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3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0AB7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DC85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BBDF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2CE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8FD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92D7D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hortness of breath</w:t>
            </w:r>
          </w:p>
        </w:tc>
      </w:tr>
      <w:tr w:rsidR="000E4295" w:rsidRPr="008D2EFC" w14:paraId="4B412BB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BEC90" w14:textId="74E2C581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5NDwvUmVjTnVtPjxEaXNwbGF5VGV4dD48c3R5bGUgZmFjZT0ic3VwZXJzY3JpcHQiPjEwNzwv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5NDwvUmVjTnVtPjxEaXNwbGF5VGV4dD48c3R5bGUgZmFjZT0ic3VwZXJzY3JpcHQiPjEwNzwv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F0E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67BD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8FB0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4622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5C3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AA54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.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28B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B57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564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32CC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8FBF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.8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65B3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637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5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89A9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FF6F0" w14:textId="3529E6E1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3E9D06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776E8" w14:textId="733965EF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Iwasawa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Jd2FzYXdhPC9BdXRob3I+PFllYXI+MjAyMDwvWWVhcj48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Jd2FzYXdhPC9BdXRob3I+PFllYXI+MjAyMDwvWWVhcj48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9712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7D5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Japan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2802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C229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849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A795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EC0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44E2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7ED7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CBA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7DDA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7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F40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7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AAA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5DA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07D0A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fatigue</w:t>
            </w:r>
          </w:p>
        </w:tc>
      </w:tr>
      <w:tr w:rsidR="000E4295" w:rsidRPr="008D2EFC" w14:paraId="1586FA0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D15A7" w14:textId="235020FC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k2PC9SZWNOdW0+PERpc3BsYXlUZXh0PjxzdHlsZSBmYWNlPSJzdXBlcnNjcmlwdCI+MTA5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k2PC9SZWNOdW0+PERpc3BsYXlUZXh0PjxzdHlsZSBmYWNlPSJzdXBlcnNjcmlwdCI+MTA5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0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462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03F9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38D6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42ED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69F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AEC2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7.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1792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13B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2A3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11B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59A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0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32A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66DA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A58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02061" w14:textId="28E5DDD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fatigue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B51000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21795" w14:textId="2EF4BBA2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escure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ZXNjdXJlPC9BdXRob3I+PFllYXI+MjAyMDwvWWVhcj48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ZXNjdXJlPC9BdXRob3I+PFllYXI+MjAyMDwvWWVhcj48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FAEC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2027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512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1BE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E2C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A2E8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8CDD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D52D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F387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57E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D5A7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3FCE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98E1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E063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051DB" w14:textId="745A0E80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36A03D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B9CC2" w14:textId="03C56A2F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e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VuZzwvQXV0aG9yPjxZZWFyPjIwMjA8L1llYXI+PFJl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VuZzwvQXV0aG9yPjxZZWFyPjIwMjA8L1llYXI+PFJl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9947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293B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8D9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B82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1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758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81F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770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8.2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B37F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F1FA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3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F0F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4EB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4D6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43D1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7C9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59961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6621FDF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234A2" w14:textId="61EB4499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xNzA8L1JlY051bT48RGlzcGxheVRleHQ+PHN0eWxlIGZhY2U9InN1cGVyc2NyaXB0Ij4x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xNzA8L1JlY051bT48RGlzcGxheVRleHQ+PHN0eWxlIGZhY2U9InN1cGVyc2NyaXB0Ij4x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 </w:t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A096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7E3D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BF8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737B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0C45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9102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9.8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E6EC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CBFB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1.4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430F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7.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656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CB6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2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CA9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.6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442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8FA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1C8D1" w14:textId="064178EF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8CD78A7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82F37" w14:textId="4C411994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5OTwvUmVjTnVtPjxEaXNwbGF5VGV4dD48c3R5bGUgZmFjZT0ic3VwZXJzY3JpcHQiPjEx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5OTwvUmVjTnVtPjxEaXNwbGF5VGV4dD48c3R5bGUgZmFjZT0ic3VwZXJzY3JpcHQiPjEx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825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4B4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852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FC4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313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5B4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5769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.7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3E6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E40E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BAF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9A7E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C18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FD6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9F6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D7210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</w:t>
            </w:r>
          </w:p>
        </w:tc>
      </w:tr>
      <w:tr w:rsidR="000E4295" w:rsidRPr="008D2EFC" w14:paraId="697B3165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A51EB" w14:textId="1EFCFBE1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ua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dWFuPC9BdXRob3I+PFllYXI+MjAyMDwvWWVhcj48UmVj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dWFuPC9BdXRob3I+PFllYXI+MjAyMDwvWWVhcj48UmVj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5878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C1F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7CD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BBBC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0648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DDD6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34E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7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DF44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203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60FF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06DB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6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F16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1C5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8AC1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E1292" w14:textId="7663A6BC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73900C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9E0C7" w14:textId="45460E9D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xMDI8L1JlY051bT48RGlzcGxheVRleHQ+PHN0eWxlIGZhY2U9InN1cGVyc2NyaXB0Ij4xMTU8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xMDI8L1JlY051bT48RGlzcGxheVRleHQ+PHN0eWxlIGZhY2U9InN1cGVyc2NyaXB0Ij4xMTU8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1027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876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ED1B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17E0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DA7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42B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3.1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B2B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9.6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8814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3B6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A253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31B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2B58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A6E5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4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7838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CB06C" w14:textId="447588C9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AE9B7D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03240" w14:textId="0B8EA3E7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o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b25nPC9BdXRob3I+PFllYXI+MjAyMDwvWWVhcj48UmVj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b25nPC9BdXRob3I+PFllYXI+MjAyMDwvWWVhcj48UmVj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4BE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115B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B5D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FBB2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BF28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40E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47A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BCD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DE0C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5D61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209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3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2ECE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.5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75A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027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78158" w14:textId="57A5D0F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3BDC8D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E15F6" w14:textId="2F13D246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Q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RaXU8L0F1dGhvcj48WWVhcj4yMDIwPC9ZZWFyPjxSZWNO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RaXU8L0F1dGhvcj48WWVhcj4yMDIwPC9ZZWFyPjxSZWNO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D3F0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7E6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DF4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F18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BF8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BB9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881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DCE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B59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3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C7E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9F58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C77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DC24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3BE9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29C2A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ore throat; headache</w:t>
            </w:r>
          </w:p>
        </w:tc>
      </w:tr>
      <w:tr w:rsidR="000E4295" w:rsidRPr="008D2EFC" w14:paraId="535486A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F4BFB" w14:textId="5E61E8DE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lastRenderedPageBreak/>
              <w:t>Zhe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VuZzwvQXV0aG9yPjxZZWFyPjIwMjA8L1llYXI+PFJl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VuZzwvQXV0aG9yPjxZZWFyPjIwMjA8L1llYXI+PFJl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2AE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E62C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088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2257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332B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CBD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E9F6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569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08A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AF1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0ACE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5B9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44F5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3E2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C7B57" w14:textId="4F750436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FB48FD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FA563" w14:textId="440E0C24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xMDY8L1JlY051bT48RGlzcGxheVRleHQ+PHN0eWxlIGZhY2U9InN1cGVyc2NyaXB0Ij4x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xMDY8L1JlY051bT48RGlzcGxheVRleHQ+PHN0eWxlIGZhY2U9InN1cGVyc2NyaXB0Ij4x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1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8C1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5F7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7A6D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838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21D2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9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451D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.3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41FE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9FF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E65A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F44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5642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3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06E1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4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BF8C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5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348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41348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</w:t>
            </w:r>
          </w:p>
        </w:tc>
      </w:tr>
      <w:tr w:rsidR="000E4295" w:rsidRPr="008D2EFC" w14:paraId="106D96E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001E7" w14:textId="78A5353C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xMDc8L1JlY051bT48RGlzcGxheVRleHQ+PHN0eWxlIGZhY2U9InN1cGVyc2NyaXB0Ij4x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xMDc8L1JlY051bT48RGlzcGxheVRleHQ+PHN0eWxlIGZhY2U9InN1cGVyc2NyaXB0Ij4x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5D4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887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D10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CE4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3953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F2D5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AAFA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186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.6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1F3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3CC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5BF6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D8D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42D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516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34A14" w14:textId="4EEF9B36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myalgia; fatigue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B61173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381F1" w14:textId="37EE7728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o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91PC9BdXRob3I+PFllYXI+MjAyMDwvWWVhcj48UmVj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91PC9BdXRob3I+PFllYXI+MjAyMDwvWWVhcj48UmVj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CD9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830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79F2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0466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889B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939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.2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EB1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2B0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804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5CF7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570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448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2D57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386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A2101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</w:t>
            </w:r>
          </w:p>
        </w:tc>
      </w:tr>
      <w:tr w:rsidR="000E4295" w:rsidRPr="008D2EFC" w14:paraId="6860C10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3F8D6" w14:textId="7AA08186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TA5PC9SZWNOdW0+PERpc3BsYXlUZXh0PjxzdHlsZSBmYWNlPSJzdXBlcnNjcmlwdCI+MTIy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TA5PC9SZWNOdW0+PERpc3BsYXlUZXh0PjxzdHlsZSBmYWNlPSJzdXBlcnNjcmlwdCI+MTIy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E06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C57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F7F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EED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6FDB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0E3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03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CB7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4CBA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4BF5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C92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A2B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38A7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3B5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220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04DAD" w14:textId="13D5C5BF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4C23C27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A5248" w14:textId="289C467F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ExMDwvUmVjTnVtPjxEaXNwbGF5VGV4dD48c3R5bGUgZmFjZT0ic3VwZXJzY3JpcHQiPjEy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5nPC9BdXRob3I+PFllYXI+MjAyMDwvWWVhcj48UmVj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370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01D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FC22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91F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9F6D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69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5F9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E2B5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1FF6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0C9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A140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E6A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6EF4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560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36703" w14:textId="7BBC65E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E917A1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944E7" w14:textId="07549DE0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ie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aWU8L0F1dGhvcj48WWVhcj4yMDIwPC9ZZWFyPjxSZWNO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YaWU8L0F1dGhvcj48WWVhcj4yMDIwPC9ZZWFyPjxSZWNO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4FF5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3EF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4D9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6DE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534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2F4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AD29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5.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E12E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8AB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13C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A36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.7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6AF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90A0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1CF2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528F7" w14:textId="3D0AD89D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B7AF18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60059" w14:textId="22C5495A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a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48L0F1dGhvcj48WWVhcj4yMDIwPC9ZZWFyPjxSZWNO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YW48L0F1dGhvcj48WWVhcj4yMDIwPC9ZZWFyPjxSZWNO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84C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888E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8CC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EA8E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280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3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1657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E76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9.6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F5D0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7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099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C196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6E4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6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D4E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9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278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148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A5C7C" w14:textId="7516B5B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879190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02128" w14:textId="19900433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Lu&lt;/Author&gt;&lt;Year&gt;2020&lt;/Year&gt;&lt;RecNum&gt;113&lt;/RecNum&gt;&lt;DisplayText&gt;&lt;style face="superscript"&gt;126&lt;/style&gt;&lt;/DisplayText&gt;&lt;record&gt;&lt;rec-number&gt;113&lt;/rec-number&gt;&lt;foreign-keys&gt;&lt;key app="EN" db-id="ewt9sdd99pxa9vewzwbvzv52xf22rexsp99f" timestamp="1602658881"&gt;113&lt;/key&gt;&lt;/foreign-keys&gt;&lt;ref-type name="Journal Article"&gt;17&lt;/ref-type&gt;&lt;contributors&gt;&lt;authors&gt;&lt;author&gt;Lu, T.&lt;/author&gt;&lt;author&gt;Pu, H.&lt;/author&gt;&lt;/authors&gt;&lt;/contributors&gt;&lt;auth-address&gt;Department of Radiology, Sichuan Academy of Medical Sciences &amp;amp; Sichuan Provincial People&amp;apos;s Hospital, Chengdu, Sichuan, China.&lt;/auth-address&gt;&lt;titles&gt;&lt;title&gt;Computed Tomography Manifestations of 5 Cases of the Novel Coronavirus Disease 2019 (COVID-19) Pneumonia From Patients Outside Wuhan&lt;/title&gt;&lt;secondary-title&gt;J Thorac Imaging&lt;/secondary-title&gt;&lt;/titles&gt;&lt;periodical&gt;&lt;full-title&gt;J Thorac Imaging&lt;/full-title&gt;&lt;/periodical&gt;&lt;pages&gt;W90-W93&lt;/pages&gt;&lt;volume&gt;35&lt;/volume&gt;&lt;number&gt;3&lt;/number&gt;&lt;edition&gt;2020/03/21&lt;/edition&gt;&lt;keywords&gt;&lt;keyword&gt;Adult&lt;/keyword&gt;&lt;keyword&gt;Antiviral Agents/therapeutic use&lt;/keyword&gt;&lt;keyword&gt;Betacoronavirus&lt;/keyword&gt;&lt;keyword&gt;China&lt;/keyword&gt;&lt;keyword&gt;Coronavirus Infections/*diagnostic imaging/drug therapy&lt;/keyword&gt;&lt;keyword&gt;Female&lt;/keyword&gt;&lt;keyword&gt;Humans&lt;/keyword&gt;&lt;keyword&gt;Lung/*diagnostic imaging/*virology&lt;/keyword&gt;&lt;keyword&gt;Male&lt;/keyword&gt;&lt;keyword&gt;Middle Aged&lt;/keyword&gt;&lt;keyword&gt;Pandemics&lt;/keyword&gt;&lt;keyword&gt;Pneumonia, Viral/*diagnostic imaging/drug therapy&lt;/keyword&gt;&lt;keyword&gt;Radiography, Thoracic&lt;/keyword&gt;&lt;keyword&gt;Respiratory Sounds&lt;/keyword&gt;&lt;keyword&gt;*Tomography, X-Ray Computed&lt;/keyword&gt;&lt;/keywords&gt;&lt;dates&gt;&lt;year&gt;2020&lt;/year&gt;&lt;pub-dates&gt;&lt;date&gt;May&lt;/date&gt;&lt;/pub-dates&gt;&lt;/dates&gt;&lt;isbn&gt;1536-0237 (Electronic)&amp;#xD;0883-5993 (Linking)&lt;/isbn&gt;&lt;accession-num&gt;32195887&lt;/accession-num&gt;&lt;urls&gt;&lt;related-urls&gt;&lt;url&gt;https://www.ncbi.nlm.nih.gov/pubmed/32195887&lt;/url&gt;&lt;/related-urls&gt;&lt;/urls&gt;&lt;custom2&gt;PMC7253046&lt;/custom2&gt;&lt;electronic-resource-num&gt;10.1097/RTI.0000000000000508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4CA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AE1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CB8A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5294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CE6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FC8F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CC95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5489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E29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DEA1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AC9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3673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AA7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45D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63F59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fatigue; shortness of breath</w:t>
            </w:r>
          </w:p>
        </w:tc>
      </w:tr>
      <w:tr w:rsidR="000E4295" w:rsidRPr="008D2EFC" w14:paraId="20A5173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18691" w14:textId="43C4F2AC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o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Eb25nPC9BdXRob3I+PFllYXI+MjAyMDwvWWVhcj48UmVj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Eb25nPC9BdXRob3I+PFllYXI+MjAyMDwvWWVhcj48UmVj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459E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96B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548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767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833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0040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6.6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6F75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B1E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40A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E63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A59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1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6D73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BE3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AE3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29A46" w14:textId="5C2D5070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48FEE4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88420" w14:textId="4C42F3AC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Alban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BbGJhbm88L0F1dGhvcj48WWVhcj4yMDIwPC9ZZWFyPjxS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BbGJhbm88L0F1dGhvcj48WWVhcj4yMDIwPC9ZZWFyPjxS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1B61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34A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Italy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0C8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54A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3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F290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519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4.5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BB2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645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6440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CCF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038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4A6B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BE1D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3D38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643B2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fatigue; shortness of breath</w:t>
            </w:r>
          </w:p>
        </w:tc>
      </w:tr>
      <w:tr w:rsidR="000E4295" w:rsidRPr="008D2EFC" w14:paraId="7C18475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55292" w14:textId="207EBBC5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HU8L0F1dGhvcj48WWVhcj4yMDIwPC9ZZWFyPjxSZWNO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HU8L0F1dGhvcj48WWVhcj4yMDIwPC9ZZWFyPjxSZWNO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2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D5B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284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38A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718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AE5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E45A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31E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A4C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4282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8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41D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13B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658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C1AE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1BE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0B97B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; shortness of breath</w:t>
            </w:r>
          </w:p>
        </w:tc>
      </w:tr>
      <w:tr w:rsidR="000E4295" w:rsidRPr="008D2EFC" w14:paraId="1AE2E8A5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60CDB" w14:textId="6E8B9330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dTwvQXV0aG9yPjxZZWFyPjIwMjA8L1llYXI+PFJlY051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dTwvQXV0aG9yPjxZZWFyPjIwMjA8L1llYXI+PFJlY051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7FA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6BC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9DD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7ECE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8520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FB6E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4.2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8860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A604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D7F2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3ED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6F49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22F4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BA7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F7A7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A21E3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64B3AD5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3BA11" w14:textId="53E1E67B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Pa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QYW48L0F1dGhvcj48WWVhcj4yMDIwPC9ZZWFyPjxSZWNO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QYW48L0F1dGhvcj48WWVhcj4yMDIwPC9ZZWFyPjxSZWNO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5D3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0A2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7CB4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DA0E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2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3B14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439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5F5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4CC2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9F7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4D31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37E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846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25B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B74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1EB7C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; myalgia; fatigue</w:t>
            </w:r>
          </w:p>
        </w:tc>
      </w:tr>
      <w:tr w:rsidR="000E4295" w:rsidRPr="008D2EFC" w14:paraId="47A44597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EC744" w14:textId="65887321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ExOTwvUmVjTnVtPjxEaXNwbGF5VGV4dD48c3R5bGUgZmFjZT0ic3VwZXJzY3JpcHQiPjEz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ExOTwvUmVjTnVtPjxEaXNwbGF5VGV4dD48c3R5bGUgZmFjZT0ic3VwZXJzY3JpcHQiPjEz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F54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669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B21A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6CC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773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C4F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3108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CF5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1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421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7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A7A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EBB2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F07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FB9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6924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7AF14" w14:textId="5FEADE54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4281274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E9BF5" w14:textId="662F78C8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EyMDwvUmVjTnVtPjxEaXNwbGF5VGV4dD48c3R5bGUgZmFjZT0ic3VwZXJzY3JpcHQiPjEz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EyMDwvUmVjTnVtPjxEaXNwbGF5VGV4dD48c3R5bGUgZmFjZT0ic3VwZXJzY3JpcHQiPjEz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1C1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067E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F02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control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F88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797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6980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375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070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6D0A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FBF5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BF4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D01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F93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87F0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D8702" w14:textId="111874C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46D3E53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D8B10" w14:textId="2BCC3F27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Diao&lt;/Author&gt;&lt;Year&gt;2020&lt;/Year&gt;&lt;RecNum&gt;121&lt;/RecNum&gt;&lt;DisplayText&gt;&lt;style face="superscript"&gt;134&lt;/style&gt;&lt;/DisplayText&gt;&lt;record&gt;&lt;rec-number&gt;121&lt;/rec-number&gt;&lt;foreign-keys&gt;&lt;key app="EN" db-id="ewt9sdd99pxa9vewzwbvzv52xf22rexsp99f" timestamp="1602661859"&gt;121&lt;/key&gt;&lt;/foreign-keys&gt;&lt;ref-type name="Journal Article"&gt;17&lt;/ref-type&gt;&lt;contributors&gt;&lt;authors&gt;&lt;author&gt;Diao, Kaiyue&lt;/author&gt;&lt;author&gt;Han, Peilun&lt;/author&gt;&lt;author&gt;Pang, Tong&lt;/author&gt;&lt;author&gt;Li, Yuan&lt;/author&gt;&lt;author&gt;Yang, Zhigang&lt;/author&gt;&lt;/authors&gt;&lt;/contributors&gt;&lt;titles&gt;&lt;title&gt;HRCT imaging features in representative imported cases of 2019 novel coronavirus pneumonia&lt;/title&gt;&lt;secondary-title&gt;Precision Clinical Medicine&lt;/secondary-title&gt;&lt;/titles&gt;&lt;periodical&gt;&lt;full-title&gt;Precision Clinical Medicine&lt;/full-title&gt;&lt;/periodical&gt;&lt;pages&gt;9-13&lt;/pages&gt;&lt;volume&gt;3&lt;/volume&gt;&lt;number&gt;1&lt;/number&gt;&lt;dates&gt;&lt;year&gt;2020&lt;/year&gt;&lt;/dates&gt;&lt;isbn&gt;2096-5303&lt;/isbn&gt;&lt;urls&gt;&lt;related-urls&gt;&lt;url&gt;https://doi.org/10.1093/pcmedi/pbaa004&lt;/url&gt;&lt;/related-urls&gt;&lt;/urls&gt;&lt;electronic-resource-num&gt;10.1093/pcmedi/pbaa004&lt;/electronic-resource-num&gt;&lt;access-date&gt;10/14/2020&lt;/access-date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CD9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88F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BDB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1863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69A1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126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E589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A32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7FD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AAF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A9F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D7A4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8F7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5C6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F671F" w14:textId="75C0C021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39386D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DE186" w14:textId="092CEC84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. F. Che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EyMjwvUmVjTnVtPjxEaXNwbGF5VGV4dD48c3R5bGUgZmFjZT0ic3VwZXJzY3JpcHQiPjEz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VuPC9BdXRob3I+PFllYXI+MjAyMDwvWWVhcj48UmVj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1AA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2C0E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034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BCA2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73AB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57F8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A95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6287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B641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C11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7AC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9A8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E1F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11B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18FBA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ore throat; shortness of breath</w:t>
            </w:r>
          </w:p>
        </w:tc>
      </w:tr>
      <w:tr w:rsidR="000E4295" w:rsidRPr="008D2EFC" w14:paraId="6645876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9EA9B" w14:textId="4DD70111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an JF 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FuPC9BdXRob3I+PFllYXI+MjAyMDwvWWVhcj48UmVj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FuPC9BdXRob3I+PFllYXI+MjAyMDwvWWVhcj48UmVj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A35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68C0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61D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258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8B2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7B90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1EC2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E61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8CFB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4F4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F15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E9F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353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286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978A1" w14:textId="1D314CD3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A6A7F3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7C512" w14:textId="170F57B5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uo S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Luo&lt;/Author&gt;&lt;Year&gt;2020&lt;/Year&gt;&lt;RecNum&gt;124&lt;/RecNum&gt;&lt;DisplayText&gt;&lt;style face="superscript"&gt;137&lt;/style&gt;&lt;/DisplayText&gt;&lt;record&gt;&lt;rec-number&gt;124&lt;/rec-number&gt;&lt;foreign-keys&gt;&lt;key app="EN" db-id="ewt9sdd99pxa9vewzwbvzv52xf22rexsp99f" timestamp="1602662437"&gt;124&lt;/key&gt;&lt;/foreign-keys&gt;&lt;ref-type name="Journal Article"&gt;17&lt;/ref-type&gt;&lt;contributors&gt;&lt;authors&gt;&lt;author&gt;Luo, S.&lt;/author&gt;&lt;author&gt;Zhang, X.&lt;/author&gt;&lt;author&gt;Xu, H.&lt;/author&gt;&lt;/authors&gt;&lt;/contributors&gt;&lt;auth-address&gt;Department of Radiology, Zhongnan Hospital of Wuhan University, Wuhan, Hubei Province, China.&amp;#xD;Department of Radiology, Zhongnan Hospital of Wuhan University, Wuhan, Hubei Province, China. Electronic address: zxcylkxyr@126.com.&lt;/auth-address&gt;&lt;titles&gt;&lt;title&gt;Don&amp;apos;t Overlook Digestive Symptoms in Patients With 2019 Novel Coronavirus Disease (COVID-19)&lt;/title&gt;&lt;secondary-title&gt;Clin Gastroenterol Hepatol&lt;/secondary-title&gt;&lt;/titles&gt;&lt;periodical&gt;&lt;full-title&gt;Clin Gastroenterol Hepatol&lt;/full-title&gt;&lt;/periodical&gt;&lt;pages&gt;1636-1637&lt;/pages&gt;&lt;volume&gt;18&lt;/volume&gt;&lt;number&gt;7&lt;/number&gt;&lt;edition&gt;2020/03/25&lt;/edition&gt;&lt;keywords&gt;&lt;keyword&gt;Betacoronavirus/*isolation &amp;amp; purification&lt;/keyword&gt;&lt;keyword&gt;China&lt;/keyword&gt;&lt;keyword&gt;Coronavirus Infections/*complications/*pathology&lt;/keyword&gt;&lt;keyword&gt;Female&lt;/keyword&gt;&lt;keyword&gt;Gastrointestinal Diseases/*etiology/*pathology&lt;/keyword&gt;&lt;keyword&gt;Humans&lt;/keyword&gt;&lt;keyword&gt;Male&lt;/keyword&gt;&lt;keyword&gt;Middle Aged&lt;/keyword&gt;&lt;keyword&gt;Pandemics&lt;/keyword&gt;&lt;keyword&gt;Pneumonia, Viral/*complications/*pathology&lt;/keyword&gt;&lt;keyword&gt;Retrospective Studies&lt;/keyword&gt;&lt;/keywords&gt;&lt;dates&gt;&lt;year&gt;2020&lt;/year&gt;&lt;pub-dates&gt;&lt;date&gt;Jun&lt;/date&gt;&lt;/pub-dates&gt;&lt;/dates&gt;&lt;isbn&gt;1542-7714 (Electronic)&amp;#xD;1542-3565 (Linking)&lt;/isbn&gt;&lt;accession-num&gt;32205220&lt;/accession-num&gt;&lt;urls&gt;&lt;related-urls&gt;&lt;url&gt;https://www.ncbi.nlm.nih.gov/pubmed/32205220&lt;/url&gt;&lt;/related-urls&gt;&lt;/urls&gt;&lt;custom2&gt;PMC7154217&lt;/custom2&gt;&lt;electronic-resource-num&gt;10.1016/j.cgh.2020.03.043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010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0F9A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5BD8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5B42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DCFA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3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51BE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D4B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690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8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2C8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A6F0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1CD3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9711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48A9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4EF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91513" w14:textId="168692DD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4B3B1E7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EA6C3" w14:textId="1EB2D429" w:rsidR="000E4295" w:rsidRPr="008D2EFC" w:rsidRDefault="000E4295" w:rsidP="006224A7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u C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xMjU8L1JlY051bT48RGlzcGxheVRleHQ+PHN0eWxlIGZhY2U9InN1cGVyc2NyaXB0Ij4xMzg8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xMjU8L1JlY051bT48RGlzcGxheVRleHQ+PHN0eWxlIGZhY2U9InN1cGVyc2NyaXB0Ij4xMzg8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224A7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05B8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36D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861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F71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9/12/2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F32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935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DCE5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.8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105E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1.9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CD20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3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21F4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78E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9.4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C94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9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34F4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56C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32123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hortness of breath</w:t>
            </w:r>
          </w:p>
        </w:tc>
      </w:tr>
      <w:tr w:rsidR="000E4295" w:rsidRPr="008D2EFC" w14:paraId="04195D17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CCADE" w14:textId="011C24DD" w:rsidR="000E4295" w:rsidRPr="008D2EFC" w:rsidRDefault="000E4295" w:rsidP="003D20C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傅京力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.&lt;/Author&gt;&lt;Year&gt;2020&lt;/Year&gt;&lt;RecNum&gt;171&lt;/RecNum&gt;&lt;DisplayText&gt;&lt;style face="superscript"&gt;139&lt;/style&gt;&lt;/DisplayText&gt;&lt;record&gt;&lt;rec-number&gt;171&lt;/rec-number&gt;&lt;foreign-keys&gt;&lt;key app="EN" db-id="ewt9sdd99pxa9vewzwbvzv52xf22rexsp99f" timestamp="1602811750"&gt;171&lt;/key&gt;&lt;/foreign-keys&gt;&lt;ref-type name="Journal Article"&gt;17&lt;/ref-type&gt;&lt;contributors&gt;&lt;authors&gt;&lt;author&gt;&lt;style face="normal" font="default" charset="136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李丹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&lt;/style&gt;&lt;style face="normal" font="default" size="100%"&gt;; &lt;/s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tyle&gt;&lt;style face="normal" font="default" charset="136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龙云铸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tyle&gt;&lt;style face="normal" font="default" size="100%"&gt;; &lt;/style&gt;&lt;style face="normal" font="default" charset="136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黄彭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tyle&gt;&lt;style face="normal" font="default" size="100%"&gt;; &lt;/style&gt;&lt;style face="normal" font="default" charset="136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郭文龙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tyle&gt;&lt;style face="normal" font="default" size="100%"&gt;; &lt;/style&gt;&lt;style face="normal" font="default" charset="136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吴双华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tyle&gt;&lt;style face="normal" font="default" size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="100%"&gt;; &lt;/style&gt;&lt;style face="normal" font="default" charset="136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周青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&lt;/style&gt;&lt;style face="normal" font="default" size="100%"&gt;; &lt;/style&gt;&lt;style face="normal" font="default" charset="136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傅京力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&lt;/style&gt;&lt;style face="normal" font="default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" size="100%"&gt;.&lt;/style&gt;&lt;/author&gt;&lt;/authors&gt;&lt;/contributors&gt;&lt;titles&gt;&lt;title&gt;Clinical Characteristics of 80 Patients with COVID-19 in Zhuzhou City&lt;/title&gt;&lt;secondary-title&gt;&lt;style face="normal" font="default" charset="134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中国感染控制杂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tyle&gt;&lt;/secondary-title&gt;&lt;/titles&gt;&lt;periodical&gt;&lt;full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中国感染控制杂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full-title&gt;&lt;/periodical&gt;&lt;pages&gt;227-233&lt;/pages&gt;&lt;volume&gt;19&lt;/volume&gt;&lt;number&gt;3&lt;/number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3D20C8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3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F88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EDF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1268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04B7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C95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5F9B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895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1.3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BE65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FD1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9A8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2405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.5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B16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.5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BF5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8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6EA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C38BC" w14:textId="43A8A713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7F7469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4F832" w14:textId="114F0F7A" w:rsidR="000E4295" w:rsidRPr="008D2EFC" w:rsidRDefault="000E4295" w:rsidP="003D20C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lastRenderedPageBreak/>
              <w:t>Che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CHEN Xing&lt;/Author&gt;&lt;Year&gt;2020&lt;/Year&gt;&lt;RecNum&gt;126&lt;/RecNum&gt;&lt;DisplayText&gt;&lt;style face="superscript"&gt;140&lt;/style&gt;&lt;/DisplayText&gt;&lt;record&gt;&lt;rec-number&gt;126&lt;/rec-number&gt;&lt;foreign-keys&gt;&lt;key app="EN" db-id="ewt9sdd99pxa9vewzwbvzv52xf22rexsp99f" timestamp="1602726795"&gt;126&lt;/key&gt;&lt;/foreign-keys&gt;&lt;ref-type name="Journal Article"&gt;17&lt;/ref-type&gt;&lt;contributors&gt;&lt;authors&gt;&lt;author&gt;CHEN Xing, OU Jingyi, HUANG Ying, TAN Mingkai, CHEN Jiabin, LIN Luping, LIANG Zhiwei, SHI Yaling.&lt;/author&gt;&lt;/authors&gt;&lt;/contributors&gt;&lt;titles&gt;&lt;title&gt;iagnostic roles of several parameters in corona virus disease 2019&lt;/title&gt;&lt;secondary-title&gt;Labratory Medicine&lt;/secondary-title&gt;&lt;/titles&gt;&lt;periodical&gt;&lt;full-title&gt;Labratory Medicine&lt;/full-title&gt;&lt;/periodical&gt;&lt;pages&gt;295-299&lt;/pages&gt;&lt;volume&gt;35&lt;/volume&gt;&lt;number&gt;4&lt;/number&gt;&lt;dates&gt;&lt;year&gt;2020&lt;/year&gt;&lt;/dates&gt;&lt;urls&gt;&lt;/urls&gt;&lt;electronic-resource-num&gt;10.3969/j.issn.1673-8640.2020.04.002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3D20C8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282E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407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E77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C26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627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9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63E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2EF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1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1E5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F42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7E4F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7CBC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2127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A88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96A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4838C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</w:tr>
      <w:tr w:rsidR="000E4295" w:rsidRPr="008D2EFC" w14:paraId="130DD64F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B33C8" w14:textId="47831146" w:rsidR="000E4295" w:rsidRPr="008D2EFC" w:rsidRDefault="000E4295" w:rsidP="003D20C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Jing Liu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TI3PC9SZWNOdW0+PERpc3BsYXlUZXh0PjxzdHlsZSBmYWNlPSJzdXBlcnNjcmlwdCI+MTQx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XU8L0F1dGhvcj48WWVhcj4yMDIwPC9ZZWFyPjxSZWNO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3D20C8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E4EA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B619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A9A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3C5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37B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42E2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B1F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AC3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5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D0C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7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99E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C23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BD0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0443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6295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.5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C6791" w14:textId="00890D7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3D2DAB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343C2" w14:textId="3AAB2F77" w:rsidR="000E4295" w:rsidRPr="008D2EFC" w:rsidRDefault="000E4295" w:rsidP="003D20C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YW5nPC9BdXRob3I+PFllYXI+MjAyMDwvWWVhcj48UmVj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YW5nPC9BdXRob3I+PFllYXI+MjAyMDwvWWVhcj48UmVj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3D20C8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B1F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A09A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150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073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83A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3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AFC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.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2B03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01A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FFB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14A2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659A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4.7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9A7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2.6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E03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DA1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095E3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01985EB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E641F" w14:textId="06B80372" w:rsidR="000E4295" w:rsidRPr="008D2EFC" w:rsidRDefault="000E4295" w:rsidP="003D20C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Ga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YXJnPC9BdXRob3I+PFllYXI+MjAyMDwvWWVhcj48UmVj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YXJnPC9BdXRob3I+PFllYXI+MjAyMDwvWWVhcj48UmVj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3D20C8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 </w:t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3BC7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2452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United States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4934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40D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3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50BA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C4E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ECAC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6901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15F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3FDF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351E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3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B30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6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67C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4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32F5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CAE52" w14:textId="71EA8A0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cough; sore throat; myalgia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7C9A77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6BE5E" w14:textId="68079B9B" w:rsidR="000E4295" w:rsidRPr="008D2EFC" w:rsidRDefault="000E4295" w:rsidP="009E398A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t>Chen</w:t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Chen&lt;/Author&gt;&lt;Year&gt;2020&lt;/Year&gt;&lt;RecNum&gt;172&lt;/RecNum&gt;&lt;DisplayText&gt;&lt;style face="superscript"&gt;144&lt;/style&gt;&lt;/DisplayText&gt;&lt;record&gt;&lt;rec-number&gt;172&lt;/rec-number&gt;&lt;foreign-keys&gt;&lt;key app="EN" db-id="ewt9sdd99pxa9vewzwbvzv52xf22rexsp99f" timestamp="1602812388"&gt;172&lt;/key&gt;&lt;/foreign-keys&gt;&lt;ref-type name="Journal Article"&gt;17&lt;/ref-type&gt;&lt;contributors&gt;&lt;authors&gt;&lt;author&gt;Chen, Yajuan; Shui, Lili; Pang, XiaoHua; Mou, HuaMing; Wang, JianBing; Lang, ChunHui; Lyu, JingLong; Sun, Kai; Li, WenFa; Xiao, KaiHu.&lt;/author&gt;&lt;/authors&gt;&lt;/contributors&gt;&lt;titles&gt;&lt;title&gt;Clinical features of coronavirus disease 2019 in northeast area of Chongqing: analysis of 143 cases&lt;/title&gt;&lt;secondary-title&gt;Journal of Third Military Medical University&lt;/secondary-title&gt;&lt;/titles&gt;&lt;periodical&gt;&lt;full-title&gt;Journal of Third Military Medical University&lt;/full-title&gt;&lt;/periodical&gt;&lt;pages&gt;549-554&lt;/pages&gt;&lt;volume&gt;42&lt;/volume&gt;&lt;number&gt;06&lt;/number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9E398A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 </w:t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1E9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51D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643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639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A927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3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2DCD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.1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F01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2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DD83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7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DDE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1.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E9B6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CF8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668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9DCD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A783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32B86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ore throat; myalgia; fatigue; shortness of breath; headache</w:t>
            </w:r>
          </w:p>
        </w:tc>
      </w:tr>
      <w:tr w:rsidR="000E4295" w:rsidRPr="008D2EFC" w14:paraId="64C4B8C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98C50" w14:textId="116C2413" w:rsidR="000E4295" w:rsidRPr="008D2EFC" w:rsidRDefault="000E4295" w:rsidP="009E398A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Annemarie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Eb2NoZXJ0eTwvQXV0aG9yPjxZZWFyPjIwMjA8L1llYXI+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Eb2NoZXJ0eTwvQXV0aG9yPjxZZWFyPjIwMjA8L1llYXI+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9E398A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8D95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6B73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British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0C12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EEA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8E2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133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94BD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2.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0401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888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7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417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9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4E78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7.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4241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9DA6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C7D0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5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6618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.2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8FB12" w14:textId="285A0DAD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hortness of breath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D7A89DC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0AE6F" w14:textId="568FF0E7" w:rsidR="000E4295" w:rsidRPr="008D2EFC" w:rsidRDefault="000E4295" w:rsidP="009E398A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Giacom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cmFzc2VsbGk8L0F1dGhvcj48WWVhcj4yMDIwPC9ZZWFy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cmFzc2VsbGk8L0F1dGhvcj48WWVhcj4yMDIwPC9ZZWFy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9E398A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0CE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CB5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Italy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7DD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B841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2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6DF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9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1D7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4098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D76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5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40D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2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32D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2252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2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84D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A4B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6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928F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6781B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</w:tr>
      <w:tr w:rsidR="000E4295" w:rsidRPr="008D2EFC" w14:paraId="34E424B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7A60B" w14:textId="5181E838" w:rsidR="000E4295" w:rsidRPr="008D2EFC" w:rsidRDefault="000E4295" w:rsidP="009E398A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afiya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SaWNoYXJkc29uPC9BdXRob3I+PFllYXI+MjAyMDwvWWVh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SaWNoYXJkc29uPC9BdXRob3I+PFllYXI+MjAyMDwvWWVh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9E398A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9EE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4248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Americ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AD8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C88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3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EB79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70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6341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9F3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36EA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7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7F0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FB7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7280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1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8BEA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1.7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732E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9D70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8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C4B5E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</w:t>
            </w:r>
          </w:p>
        </w:tc>
      </w:tr>
      <w:tr w:rsidR="000E4295" w:rsidRPr="008D2EFC" w14:paraId="0DC8A48E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1A34D" w14:textId="75C513ED" w:rsidR="000E4295" w:rsidRPr="008D2EFC" w:rsidRDefault="000E4295" w:rsidP="009E398A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 YF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LU Yunfei&lt;/Author&gt;&lt;Year&gt;2020&lt;/Year&gt;&lt;RecNum&gt;173&lt;/RecNum&gt;&lt;DisplayText&gt;&lt;style face="superscript"&gt;148&lt;/style&gt;&lt;/DisplayText&gt;&lt;record&gt;&lt;rec-number&gt;173&lt;/rec-number&gt;&lt;foreign-keys&gt;&lt;key app="EN" db-id="ewt9sdd99pxa9vewzwbvzv52xf22rexsp99f" timestamp="1602813381"&gt;173&lt;/key&gt;&lt;/foreign-keys&gt;&lt;ref-type name="Journal Article"&gt;17&lt;/ref-type&gt;&lt;contributors&gt;&lt;authors&gt;&lt;author&gt;LU Yunfei,YANG Zongguo,WANG Mei,SHI Jia,WANG Zhenwei,LYU Ying,TANG Bozong,YE Chen,XU Qingnian,YIN Keshan&lt;/author&gt;&lt;/authors&gt;&lt;/contributors&gt;&lt;titles&gt;&lt;title&gt;Analysis on Chinese medical clinical characteristics of 50 patients with novel coronavirus-infected pneumonia&lt;/title&gt;&lt;secondary-title&gt;Academic Journal of Shanghai University of Traditional Chinese Medicine&lt;/secondary-title&gt;&lt;/titles&gt;&lt;periodical&gt;&lt;full-title&gt;Academic Journal of Shanghai University of Traditional Chinese Medicine&lt;/full-title&gt;&lt;/periodical&gt;&lt;pages&gt;1-5&lt;/pages&gt;&lt;volume&gt;34&lt;/volume&gt;&lt;number&gt;2&lt;/number&gt;&lt;dates&gt;&lt;year&gt;2020&lt;/year&gt;&lt;/dates&gt;&lt;isbn&gt;1008-861X&lt;/isbn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9E398A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28F7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7E2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334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973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5198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1647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86F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FBF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E9B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350E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3D3E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46B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69F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2C0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BF0FC" w14:textId="12F7A244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0AF0AD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D871E" w14:textId="193203C5" w:rsidR="000E4295" w:rsidRPr="008D2EFC" w:rsidRDefault="000E4295" w:rsidP="009E398A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 J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Wang&lt;/Author&gt;&lt;Year&gt;2020&lt;/Year&gt;&lt;RecNum&gt;174&lt;/RecNum&gt;&lt;DisplayText&gt;&lt;style face="superscript"&gt;149&lt;/style&gt;&lt;/DisplayText&gt;&lt;record&gt;&lt;rec-number&gt;174&lt;/rec-number&gt;&lt;foreign-keys&gt;&lt;key app="EN" db-id="ewt9sdd99pxa9vewzwbvzv52xf22rexsp99f" timestamp="1602813578"&gt;174&lt;/key&gt;&lt;/foreign-keys&gt;&lt;ref-type name="Journal Article"&gt;17&lt;/ref-type&gt;&lt;contributors&gt;&lt;authors&gt;&lt;author&gt;Wang, J.&lt;/author&gt;&lt;author&gt;Liu, J.&lt;/author&gt;&lt;author&gt;Wang, Y.&lt;/author&gt;&lt;author&gt;Liu, W.&lt;/author&gt;&lt;author&gt;Chen, X.&lt;/author&gt;&lt;author&gt;Sun, C.&lt;/author&gt;&lt;author&gt;Shen, X.&lt;/author&gt;&lt;author&gt;Wang, Q.&lt;/author&gt;&lt;author&gt;Wu, Y.&lt;/author&gt;&lt;author&gt;Liang, W.&lt;/author&gt;&lt;author&gt;Ruan, L.&lt;/author&gt;&lt;/authors&gt;&lt;/contributors&gt;&lt;auth-address&gt;Radiology Department, the First Affiliated Hospital, Zhejiang University School of Medicine, Hangzhou 310003, China.&lt;/auth-address&gt;&lt;titles&gt;&lt;title&gt;[Dynamic changes of chest CT imaging in patients with corona virus disease-19 (COVID-19)]&lt;/title&gt;&lt;secondary-title&gt;Zhejiang Da Xue Xue Bao Yi Xue Ban&lt;/secondary-title&gt;&lt;/titles&gt;&lt;periodical&gt;&lt;full-title&gt;Zhejiang Da Xue Xue Bao Yi Xue Ban&lt;/full-title&gt;&lt;/periodical&gt;&lt;pages&gt;191-197&lt;/pages&gt;&lt;volume&gt;49&lt;/volume&gt;&lt;number&gt;1&lt;/number&gt;&lt;edition&gt;2020/02/26&lt;/edition&gt;&lt;keywords&gt;&lt;keyword&gt;China&lt;/keyword&gt;&lt;keyword&gt;*Coronavirus Infections/diagnostic imaging/pathology&lt;/keyword&gt;&lt;keyword&gt;Hospitalization&lt;/keyword&gt;&lt;keyword&gt;Humans&lt;/keyword&gt;&lt;keyword&gt;*Lung/diagnostic imaging/pathology&lt;/keyword&gt;&lt;keyword&gt;Monitoring, Physiologic&lt;/keyword&gt;&lt;keyword&gt;*Pneumonia, Viral/diagnostic imaging/pathology&lt;/keyword&gt;&lt;keyword&gt;Time Factors&lt;/keyword&gt;&lt;keyword&gt;*Tomography, X-Ray Computed/standards&lt;/keyword&gt;&lt;/keywords&gt;&lt;dates&gt;&lt;year&gt;2020&lt;/year&gt;&lt;pub-dates&gt;&lt;date&gt;Feb 24&lt;/date&gt;&lt;/pub-dates&gt;&lt;/dates&gt;&lt;isbn&gt;1008-9292 (Print)&amp;#xD;1008-9292 (Linking)&lt;/isbn&gt;&lt;accession-num&gt;32096366&lt;/accession-num&gt;&lt;urls&gt;&lt;related-urls&gt;&lt;url&gt;https://www.ncbi.nlm.nih.gov/pubmed/32096366&lt;/url&gt;&lt;/related-urls&gt;&lt;/urls&gt;&lt;electronic-resource-num&gt;10.3785/j.issn.1008-9292.2020.02.03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9E398A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4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583B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A142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35F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B3F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9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C6D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C22E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356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1A6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4CC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196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D2B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CE7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525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20F1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AEC7B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myalgia; fatigue; headache</w:t>
            </w:r>
          </w:p>
        </w:tc>
      </w:tr>
      <w:tr w:rsidR="000E4295" w:rsidRPr="008D2EFC" w14:paraId="7309269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ECF7E" w14:textId="30FEEE99" w:rsidR="000E4295" w:rsidRPr="008D2EFC" w:rsidRDefault="000E4295" w:rsidP="00D92BD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 X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7mnY7lsI/omY475r2Y57qi5YipO+adn+aZtuiLhzvpkrHp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7mnY7lsI/omY475r2Y57qi5YipO+adn+aZtuiLhzvpkrHp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D92BD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AC70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312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C68D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021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615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229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8942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94B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72BB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6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3F4B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04B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7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5F55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1CB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A324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.3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7118D" w14:textId="6CBDA275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myalgia; fatigue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324A3D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95913" w14:textId="6228B9BF" w:rsidR="000E4295" w:rsidRPr="008D2EFC" w:rsidRDefault="000E4295" w:rsidP="00D92BD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 FY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钟飞扬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Year&gt;2020&lt;/Year&gt;&lt;RecNum&gt;176&lt;/RecNum&gt;&lt;DisplayText&gt;&lt;style face="superscript"&gt;151&lt;/style&gt;&lt;/DisplayText&gt;&lt;record&gt;&lt;rec-number&gt;176&lt;/rec-number&gt;&lt;foreign-keys&gt;&lt;key app="EN" db-id="ewt9sdd99pxa9vewzwbvzv52xf22rexsp99f" timestamp="1602815294"&gt;176&lt;/key&gt;&lt;/foreign-keys&gt;&lt;ref-type name="Journal Article"&gt;17&lt;/ref-type&gt;&lt;contributors&gt;&lt;authors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钟飞扬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张寒菲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王彬宸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安文婷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廖美焱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/authors&gt;&lt;/contributors&gt;&lt;titles&gt;&lt;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新型冠状病毒肺炎的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CT 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影像学表现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title&gt;&lt;secondary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武汉大学学报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(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医学版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)&lt;/secondary-title&gt;&lt;/titles&gt;&lt;periodical&gt;&lt;full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武汉大学学报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(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医学版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)&lt;/full-title&gt;&lt;/periodical&gt;&lt;pages&gt;1&lt;/pages&gt;&lt;number&gt;3&lt;/number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D92BD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B04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51C2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638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328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BE2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3007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.1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5F2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C83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254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D9C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186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8FF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FE2E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142D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CFF8D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644D8EEF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DF386" w14:textId="54311267" w:rsidR="000E4295" w:rsidRPr="008D2EFC" w:rsidRDefault="000E4295" w:rsidP="00D92BD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 YJ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庄英杰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&lt;/Author&gt;&lt;Year&gt;2020&lt;/Year&gt;&lt;RecNum&gt;177&lt;/RecNum&gt;&lt;DisplayText&gt;&lt;style face="superscript"&gt;152&lt;/style&gt;&lt;/DisplayText&gt;&lt;record&gt;&lt;rec-number&gt;177&lt;/rec-number&gt;&lt;foreign-keys&gt;&lt;key app="EN" db-id="ewt9sdd99pxa9vewzwbvzv52xf22rexsp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99f" timestamp="1602815383"&gt;177&lt;/key&gt;&lt;/foreign-keys&gt;&lt;ref-type name="Journal Article"&gt;17&lt;/ref-type&gt;&lt;contributors&gt;&lt;authors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庄英杰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陈竹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李进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杨兴龙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李靖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袁月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管群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贾红军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马婧怡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吴丹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&lt;/author&gt;&lt;/authors&gt;&lt;/contributors&gt;&lt;titles&gt;&lt;title&gt;26 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例新型冠状病毒肺炎确诊病例临床和流行病学特征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title&gt;&lt;secondary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中华医院感染学杂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econdary-title&gt;&lt;/titles&gt;&lt;periodical&gt;&lt;full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中华医院感染学杂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full-title&gt;&lt;/periodical&gt;&lt;pages&gt;8&lt;/pages&gt;&lt;number&gt;6&lt;/number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D92BD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451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7D1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8FB1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479D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-Jan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21B1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55AB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9.7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58B1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5300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FFAA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9.2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05D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26F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4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203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5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966E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E6A2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AAAF6" w14:textId="3D24291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E14707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15280" w14:textId="58E4FB3F" w:rsidR="000E4295" w:rsidRPr="008D2EFC" w:rsidRDefault="000E4295" w:rsidP="00BD77CE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un HY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孙宏源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Year&gt;2020&lt;/Year&gt;&lt;RecNum&gt;178&lt;/RecNum&gt;&lt;DisplayText&gt;&lt;style face="superscript"&gt;153&lt;/style&gt;&lt;/DisplayText&gt;&lt;record&gt;&lt;rec-number&gt;178&lt;/rec-number&gt;&lt;foreign-keys&gt;&lt;key app="EN" db-id="ewt9sdd99pxa9vewzwbvzv52xf22rexsp99f" timestamp="1602819813"&gt;178&lt;/key&gt;&lt;/foreign-keys&gt;&lt;ref-type name="Journal Article"&gt;17&lt;/ref-type&gt;&lt;contributors&gt;&lt;authors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孙宏源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毕颖斐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朱振刚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刘旻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刘新桥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马兆润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王贤良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赵国元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苏全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毛静远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/authors&gt;&lt;/contributors&gt;&lt;titles&gt;&lt;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天津地区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88 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例新型冠状病毒肺炎患者中医证候特征初探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title&gt;&lt;secondary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中医杂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econdary-title&gt;&lt;/titles&gt;&lt;periodical&gt;&lt;full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中医杂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full-title&gt;&lt;/periodical&gt;&lt;pages&gt;837-841&lt;/pages&gt;&lt;volume&gt;61&lt;/volume&gt;&lt;number&gt;10&lt;/number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BD77CE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6ACA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A465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8DF2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6B94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FDE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BFD8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52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AFED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E3D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318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C084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746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B05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4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98E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4B2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B4FE2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; myalgia; headache</w:t>
            </w:r>
          </w:p>
        </w:tc>
      </w:tr>
      <w:tr w:rsidR="000E4295" w:rsidRPr="008D2EFC" w14:paraId="1700273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C27A8" w14:textId="46792956" w:rsidR="000E4295" w:rsidRPr="008D2EFC" w:rsidRDefault="000E4295" w:rsidP="001012C2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g DZ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Technology&lt;/Author&gt;&lt;Year&gt;2020&lt;/Year&gt;&lt;RecNum&gt;179&lt;/RecNum&gt;&lt;DisplayText&gt;&lt;style face="superscript"&gt;154&lt;/style&gt;&lt;/DisplayText&gt;&lt;record&gt;&lt;rec-number&gt;179&lt;/rec-number&gt;&lt;foreign-keys&gt;&lt;key app="EN" db-id="ewt9sdd99pxa9vewzwbvzv52xf22rexsp99f" timestamp="1602829665"&gt;179&lt;/key&gt;&lt;/foreign-keys&gt;&lt;ref-type name="Journal Article"&gt;17&lt;/ref-type&gt;&lt;contributors&gt;&lt;authors&gt;&lt;author&gt;CHENG Dezhong;LI Yi;The Puren affiliated Hospital of Wuhan University of Science and Technology&lt;/author&gt;&lt;/authors&gt;&lt;/contributors&gt;&lt;titles&gt;&lt;title&gt;&lt;style face="normal" font="default" charset="136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连花清瘟颗粒治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tyle&gt;&lt;style face="normal" font="default" size="100%"&gt;54&lt;/style&gt;&lt;style face="normal" font="default" charset="136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例新型冠状病毒肺炎患者临床分析及典型病例报道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tyle&gt;&lt;/title&gt;&lt;secondary-title&gt;&lt;style face="normal" font="default" charset="136" size="100%"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世界中医药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tyle&gt;&lt;/secondary-title&gt;&lt;/titles&gt;&lt;periodical&gt;&lt;full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世界中医药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full-title&gt;&lt;/periodical&gt;&lt;pages&gt;150-154&lt;/pages&gt;&lt;volume&gt;15&lt;/volume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1012C2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A0D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1C9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4D5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949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9D5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54E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0E20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C37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6A1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42AC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3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A0D9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8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8A9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.5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359A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3076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0BD6F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; shortness of breath</w:t>
            </w:r>
          </w:p>
        </w:tc>
      </w:tr>
      <w:tr w:rsidR="000E4295" w:rsidRPr="008D2EFC" w14:paraId="6BD109F6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C2A6F" w14:textId="0F1F9F08" w:rsidR="000E4295" w:rsidRPr="008D2EFC" w:rsidRDefault="000E4295" w:rsidP="003615BB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iang TX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XIANG Tianxin&lt;/Author&gt;&lt;Year&gt;2020&lt;/Year&gt;&lt;RecNum&gt;180&lt;/RecNum&gt;&lt;DisplayText&gt;&lt;style face="superscript"&gt;155&lt;/style&gt;&lt;/DisplayText&gt;&lt;record&gt;&lt;rec-number&gt;180&lt;/rec-number&gt;&lt;foreign-keys&gt;&lt;key app="EN" db-id="ewt9sdd99pxa9vewzwbvzv52xf22rexsp99f" timestamp="1602830377"&gt;180&lt;/key&gt;&lt;/foreign-keys&gt;&lt;ref-type name="Journal Article"&gt;17&lt;/ref-type&gt;&lt;contributors&gt;&lt;authors&gt;&lt;author&gt;XIANG Tianxin, LIU Jiaming, XU Fei, CHENG Na, LIU Yang, QIAN Kejian, ZHANG Wei&lt;/author&gt;&lt;/authors&gt;&lt;/contributors&gt;&lt;titles&gt;&lt;title&gt;Analysis of clinical characteristics of 49 patients with coronavirus disease 2019 in Jaingxi.&lt;/title&gt;&lt;secondary-title&gt;Chinese Journal of Respiratory and Critical Care Medicine&lt;/secondary-title&gt;&lt;/titles&gt;&lt;periodical&gt;&lt;full-title&gt;Chinese Journal of Respiratory and Critical Care Medicine&lt;/full-title&gt;&lt;/periodical&gt;&lt;pages&gt;154-160&lt;/pages&gt;&lt;volume&gt;19&lt;/volume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3615BB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4E7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13AE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D42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E43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B0D8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26CC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2.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3D0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.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DFB0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3E1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7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47C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0CC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.2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2296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AA8E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DD1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1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85351" w14:textId="4FF858C5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E99613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823C5" w14:textId="7C653D47" w:rsidR="000E4295" w:rsidRPr="008D2EFC" w:rsidRDefault="000E4295" w:rsidP="003615BB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iong J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Xiong&lt;/Author&gt;&lt;Year&gt;2020&lt;/Year&gt;&lt;RecNum&gt;181&lt;/RecNum&gt;&lt;DisplayText&gt;&lt;style face="superscript"&gt;156&lt;/style&gt;&lt;/DisplayText&gt;&lt;record&gt;&lt;rec-number&gt;181&lt;/rec-number&gt;&lt;foreign-keys&gt;&lt;key app="EN" db-id="ewt9sdd99pxa9vewzwbvzv52xf22rexsp99f" timestamp="1602830586"&gt;181&lt;/key&gt;&lt;/foreign-keys&gt;&lt;ref-type name="Journal Article"&gt;17&lt;/ref-type&gt;&lt;contributors&gt;&lt;authors&gt;&lt;author&gt;Xiong, Juan&lt;/author&gt;&lt;author&gt;Jiang, Wanli&lt;/author&gt;&lt;author&gt;Zhou, Qian&lt;/author&gt;&lt;author&gt;Hu, Xiaoqing&lt;/author&gt;&lt;author&gt;Liu, Chunying&lt;/author&gt;&lt;/authors&gt;&lt;/contributors&gt;&lt;titles&gt;&lt;title&gt;Clinical characteristics, treatment, and prognosis in 89 cases of COVID-19&lt;/title&gt;&lt;secondary-title&gt;Medical Journal of Wuhan University&lt;/secondary-title&gt;&lt;/titles&gt;&lt;periodical&gt;&lt;full-title&gt;Medical Journal of Wuhan University&lt;/full-title&gt;&lt;/periodical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3615BB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1164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FA5B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518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34B3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9C2D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58D7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138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4.8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1C2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9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FD0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.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46C8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3817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9.2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B25B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.7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3F6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6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62E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C97D3" w14:textId="0E08E889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C1E46A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2E2EE" w14:textId="50BDB628" w:rsidR="000E4295" w:rsidRPr="008D2EFC" w:rsidRDefault="000E4295" w:rsidP="0065716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ang L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NaW48L0F1dGhvcj48WWVhcj4yMDIwPC9ZZWFyPjxSZWNO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NaW48L0F1dGhvcj48WWVhcj4yMDIwPC9ZZWFyPjxSZWNO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5716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8928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A75F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BBF7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E4B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5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A71A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605F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035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1DFC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2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35C9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.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3F1C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F79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9507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02B1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1C6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DEDF3" w14:textId="1567771B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8067F6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8C05F" w14:textId="0AB023C5" w:rsidR="000E4295" w:rsidRPr="008D2EFC" w:rsidRDefault="000E4295" w:rsidP="0065716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g KB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CHENG Kebin&lt;/Author&gt;&lt;Year&gt;2020&lt;/Year&gt;&lt;RecNum&gt;183&lt;/RecNum&gt;&lt;DisplayText&gt;&lt;style face="superscript"&gt;158&lt;/style&gt;&lt;/DisplayText&gt;&lt;record&gt;&lt;rec-number&gt;183&lt;/rec-number&gt;&lt;foreign-keys&gt;&lt;key app="EN" db-id="ewt9sdd99pxa9vewzwbvzv52xf22rexsp99f" timestamp="1602831235"&gt;183&lt;/key&gt;&lt;/foreign-keys&gt;&lt;ref-type name="Journal Article"&gt;17&lt;/ref-type&gt;&lt;contributors&gt;&lt;authors&gt;&lt;author&gt;CHENG Kebin,WEI Ming, SHEN Hong, WU Chaomin,CHEN Dechang, XIONG Weining, ZHOU Xin, ZHANG Dingyu, ZHENG Junhua .&lt;/author&gt;&lt;/authors&gt;&lt;/contributors&gt;&lt;titles&gt;&lt;title&gt;Clinical characteristics of 463 patients with common and severe type coronavirus disease 2019&lt;/title&gt;&lt;secondary-title&gt;Shanghai Medical Journal&lt;/secondary-title&gt;&lt;/titles&gt;&lt;periodical&gt;&lt;full-title&gt;Shanghai Medical Journal&lt;/full-title&gt;&lt;/periodical&gt;&lt;dates&gt;&lt;year&gt;2020&lt;/year&gt;&lt;/dates&gt;&lt;isbn&gt;0253-9934&lt;/isbn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65716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8B83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0805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90E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105F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FD0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3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EF51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C90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9.1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FADD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C9BE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5800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D4C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3.1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25C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6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FED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.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974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.5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0B6ED" w14:textId="6650F7A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3BCDDC98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1B1E9" w14:textId="4EC31356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en T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CHEN Tian&lt;/Author&gt;&lt;Year&gt;2020&lt;/Year&gt;&lt;RecNum&gt;184&lt;/RecNum&gt;&lt;DisplayText&gt;&lt;style face="superscript"&gt;159&lt;/style&gt;&lt;/DisplayText&gt;&lt;record&gt;&lt;rec-number&gt;184&lt;/rec-number&gt;&lt;foreign-keys&gt;&lt;key app="EN" db-id="ewt9sdd99pxa9vewzwbvzv52xf22rexsp99f" timestamp="1602831486"&gt;184&lt;/key&gt;&lt;/foreign-keys&gt;&lt;ref-type name="Journal Article"&gt;17&lt;/ref-type&gt;&lt;contributors&gt;&lt;authors&gt;&lt;author&gt;CHEN Tian, JIANG Zongyan, XU Wei, ZHANG Qing &lt;/author&gt;&lt;/authors&gt;&lt;/contributors&gt;&lt;titles&gt;&lt;title&gt;Clinical features and CT imaging analysis of 76 patiens with Corona Virus Disease 2019&lt;/title&gt;&lt;secondary-title&gt;Journal of Jinan University&lt;/secondary-title&gt;&lt;/titles&gt;&lt;periodical&gt;&lt;full-title&gt;Journal of Jinan University&lt;/full-title&gt;&lt;/periodical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5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3134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790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3C0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0F7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589A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EE47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9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ED14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EEE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1317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2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369C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E46C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3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DCB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.1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742E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EBF9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98AC7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ore throat; myalgia; fatigue; nausea</w:t>
            </w:r>
          </w:p>
        </w:tc>
      </w:tr>
      <w:tr w:rsidR="000E4295" w:rsidRPr="008D2EFC" w14:paraId="20F6830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48710" w14:textId="5BA5CACB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lastRenderedPageBreak/>
              <w:t>Cheng JL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Cheng&lt;/Author&gt;&lt;Year&gt;2020&lt;/Year&gt;&lt;RecNum&gt;185&lt;/RecNum&gt;&lt;DisplayText&gt;&lt;style face="superscript"&gt;160&lt;/style&gt;&lt;/DisplayText&gt;&lt;record&gt;&lt;rec-number&gt;185&lt;/rec-number&gt;&lt;foreign-keys&gt;&lt;key app="EN" db-id="ewt9sdd99pxa9vewzwbvzv52xf22rexsp99f" timestamp="1602831650"&gt;185&lt;/key&gt;&lt;/foreign-keys&gt;&lt;ref-type name="Journal Article"&gt;17&lt;/ref-type&gt;&lt;contributors&gt;&lt;authors&gt;&lt;author&gt;Cheng, JL&lt;/author&gt;&lt;author&gt;Huang, C&lt;/author&gt;&lt;author&gt;Zhang, GJ&lt;/author&gt;&lt;author&gt;Liu, DW&lt;/author&gt;&lt;author&gt;Li, P&lt;/author&gt;&lt;author&gt;Lu, CY&lt;/author&gt;&lt;author&gt;Li, J&lt;/author&gt;&lt;/authors&gt;&lt;/contributors&gt;&lt;titles&gt;&lt;title&gt;Epidemiological characteristics of novel coronavirus pneumonia in Henan&lt;/title&gt;&lt;secondary-title&gt;Zhonghua jie he he hu xi za zhi= Zhonghua Jiehe he Huxi Zazhi= Chinese Journal of Tuberculosis and Respiratory Diseases&lt;/secondary-title&gt;&lt;/titles&gt;&lt;periodical&gt;&lt;full-title&gt;Zhonghua jie he he hu xi za zhi= Zhonghua Jiehe he Huxi Zazhi= Chinese Journal of Tuberculosis and Respiratory Diseases&lt;/full-title&gt;&lt;/periodical&gt;&lt;pages&gt;E027-E027&lt;/pages&gt;&lt;volume&gt;43&lt;/volume&gt;&lt;dates&gt;&lt;year&gt;2020&lt;/year&gt;&lt;/dates&gt;&lt;isbn&gt;1001-0939&lt;/isbn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E547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B49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BA4A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9336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6A7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79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FF25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156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B53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D36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3.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2927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AFA3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DCE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ADD4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717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CB41D" w14:textId="2969B18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E34714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E13EA" w14:textId="3416EC78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u S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Xu&lt;/Author&gt;&lt;Year&gt;2020&lt;/Year&gt;&lt;RecNum&gt;186&lt;/RecNum&gt;&lt;DisplayText&gt;&lt;style face="superscript"&gt;161&lt;/style&gt;&lt;/DisplayText&gt;&lt;record&gt;&lt;rec-number&gt;186&lt;/rec-number&gt;&lt;foreign-keys&gt;&lt;key app="EN" db-id="ewt9sdd99pxa9vewzwbvzv52xf22rexsp99f" timestamp="1602831741"&gt;186&lt;/key&gt;&lt;/foreign-keys&gt;&lt;ref-type name="Journal Article"&gt;17&lt;/ref-type&gt;&lt;contributors&gt;&lt;authors&gt;&lt;author&gt;Xu, Shen&lt;/author&gt;&lt;author&gt;Hu, Hongtao&lt;/author&gt;&lt;author&gt;Hu, Yugang&lt;/author&gt;&lt;author&gt;Shui, Hua&lt;/author&gt;&lt;/authors&gt;&lt;/contributors&gt;&lt;titles&gt;&lt;title&gt;Clinical features of 62 cases of coronavirus disease 2019 complicated with acute renal injury&lt;/title&gt;&lt;secondary-title&gt;Med. J. Wuhan Univ.&lt;/secondary-title&gt;&lt;/titles&gt;&lt;periodical&gt;&lt;full-title&gt;Med. J. Wuhan Univ.&lt;/full-title&gt;&lt;/periodical&gt;&lt;pages&gt;537-541&lt;/pages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EC67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0572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CA5E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43E0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8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C0F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5DD2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.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0BE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AAE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2.6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464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53B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7.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37E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.9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86A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5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A1FF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834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5E94F" w14:textId="1CF6381D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myalgia; fatigue; shortness of breath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324315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9F0F4" w14:textId="639FB7B0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un WW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Sun&lt;/Author&gt;&lt;Year&gt;2020&lt;/Year&gt;&lt;RecNum&gt;187&lt;/RecNum&gt;&lt;DisplayText&gt;&lt;style face="superscript"&gt;162&lt;/style&gt;&lt;/DisplayText&gt;&lt;record&gt;&lt;rec-number&gt;187&lt;/rec-number&gt;&lt;foreign-keys&gt;&lt;key app="EN" db-id="ewt9sdd99pxa9vewzwbvzv52xf22rexsp99f" timestamp="1602831827"&gt;187&lt;/key&gt;&lt;/foreign-keys&gt;&lt;ref-type name="Journal Article"&gt;17&lt;/ref-type&gt;&lt;contributors&gt;&lt;authors&gt;&lt;author&gt;Sun, WW&lt;/author&gt;&lt;author&gt;Ling, F&lt;/author&gt;&lt;author&gt;Pan, JR&lt;/author&gt;&lt;author&gt;Cai, J&lt;/author&gt;&lt;author&gt;Miao, ZP&lt;/author&gt;&lt;author&gt;Liu, SL&lt;/author&gt;&lt;author&gt;Cheng, W&lt;/author&gt;&lt;author&gt;Chen, EF&lt;/author&gt;&lt;/authors&gt;&lt;/contributors&gt;&lt;titles&gt;&lt;title&gt;Epidemiological characteristics of 2019 novel coronavirus family clustering in Zhejiang Province&lt;/title&gt;&lt;secondary-title&gt;Zhonghua yu Fang yi xue za zhi [Chinese Journal of Preventive Medicine]&lt;/secondary-title&gt;&lt;/titles&gt;&lt;periodical&gt;&lt;full-title&gt;Zhonghua yu Fang yi xue za zhi [Chinese Journal of Preventive Medicine]&lt;/full-title&gt;&lt;/periodical&gt;&lt;pages&gt;E027-E027&lt;/pages&gt;&lt;volume&gt;54&lt;/volume&gt;&lt;dates&gt;&lt;year&gt;2020&lt;/year&gt;&lt;/dates&gt;&lt;isbn&gt;0253-9624&lt;/isbn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DA3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0A25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FF0E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931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F3B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3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8B5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F218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750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FD6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476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333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681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A8A2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2388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F8EBF" w14:textId="49A9FF78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D16B5B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4DB0C" w14:textId="232667F5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M Y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余思邈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&lt;/Author&gt;&lt;Year&gt;2020&lt;/Year&gt;&lt;RecNum&gt;188&lt;/RecNum&gt;&lt;DisplayText&gt;&lt;style face="superscript"&gt;163&lt;/style&gt;&lt;/DisplayText&gt;&lt;record&gt;&lt;rec-number&gt;188&lt;/rec-number&gt;&lt;foreign-keys&gt;&lt;key app="EN" db-id="ewt9sdd99pxa9vewzwbvzv52xf22rexsp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99f" timestamp="1602831977"&gt;188&lt;/key&gt;&lt;/foreign-keys&gt;&lt;ref-type name="Journal Article"&gt;17&lt;/ref-type&gt;&lt;contributors&gt;&lt;authors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余思邈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崔延飞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王仲霞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景婧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王立福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孙永强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田淼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桑秀秀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许文涛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王丽苹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/authors&gt;&lt;/contributors&gt;&lt;titles&gt;&lt;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新型冠状病毒肺炎患者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40 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例临床特点与舌象关系研究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title&gt;&lt;secondary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北京中医药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econdary-title&gt;&lt;/titles&gt;&lt;periodical&gt;&lt;full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北京中医药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full-title&gt;&lt;/periodical&gt;&lt;pages&gt;111-114&lt;/pages&gt;&lt;volume&gt;39&lt;/volume&gt;&lt;number&gt;2&lt;/number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447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437E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23C2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AF2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6BB4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C2A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9.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46C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42F1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07C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5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026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680F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F8B4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012E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2844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99FDC" w14:textId="23F8517C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91C913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6959C" w14:textId="140E90DF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VID-19 National Incident Room Surveillance T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UZWFtPC9BdXRob3I+PFllYXI+MjAyMDwvWWVhcj48UmVj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UZWFtPC9BdXRob3I+PFllYXI+MjAyMDwvWWVhcj48UmVj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650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954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Australi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0614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FE05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F43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3C49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8D2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1311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8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462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460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8CDB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7FB4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0D0C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63C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375D6" w14:textId="20818756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myalgia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8F36F4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C028F" w14:textId="7FF7C1F9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n M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W48L0F1dGhvcj48WWVhcj4yMDIwPC9ZZWFyPjxSZWNO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W48L0F1dGhvcj48WWVhcj4yMDIwPC9ZZWFyPjxSZWNO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B13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3F5A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nadian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44A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5B4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EBE5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3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8600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8B9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865E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A46F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3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0D8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C79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FD91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8AC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97C0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8E12E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sore throat; fatigue</w:t>
            </w:r>
          </w:p>
        </w:tc>
      </w:tr>
      <w:tr w:rsidR="000E4295" w:rsidRPr="008D2EFC" w14:paraId="52EFC9E5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0371B" w14:textId="5C3C4C73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u W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EdTwvQXV0aG9yPjxZZWFyPjIwMjA8L1llYXI+PFJlY051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EdTwvQXV0aG9yPjxZZWFyPjIwMjA8L1llYXI+PFJlY051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ED1A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E2B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4C31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CA6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43E6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B91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4.1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5B99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CBC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4954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ED6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D77B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5B5E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FB79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29B1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53BB0" w14:textId="23C48B9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fatigue; shortness of breath; headache; nausea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11203864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132E0" w14:textId="414A3FAE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Ma H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NYTwvQXV0aG9yPjxZZWFyPjIwMjA8L1llYXI+PFJlY051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NYTwvQXV0aG9yPjxZZWFyPjIwMjA8L1llYXI+PFJlY051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9AF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4E3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5537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FB5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93A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5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3BEE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F412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2D5E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5A27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6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6800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978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E69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810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AA8B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872FC" w14:textId="1B73C8C0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042C74A9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01E23" w14:textId="6D7836F8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 H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xMzc8L1JlY051bT48RGlzcGxheVRleHQ+PHN0eWxlIGZhY2U9InN1cGVyc2NyaXB0Ij4xNjg8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xMzc8L1JlY051bT48RGlzcGxheVRleHQ+PHN0eWxlIGZhY2U9InN1cGVyc2NyaXB0Ij4xNjg8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0D4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7070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5AF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943D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4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C58D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8D9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.0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8AE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6FCE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039A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7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177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327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EEB8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E7BE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408E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7A5B3" w14:textId="63B4C855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fatigu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554A6DA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42673" w14:textId="55E67208" w:rsidR="000E4295" w:rsidRPr="008D2EFC" w:rsidRDefault="000E4295" w:rsidP="00F6312F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ong W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Tb25nPC9BdXRob3I+PFllYXI+MjAyMDwvWWVhcj48UmVj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Tb25nPC9BdXRob3I+PFllYXI+MjAyMDwvWWVhcj48UmVj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F6312F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6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3E6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7716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6CDF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964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3FD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31E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5A83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3EC9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88B8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2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D09F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324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A029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2E9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D29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F8E58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ore throat</w:t>
            </w:r>
          </w:p>
        </w:tc>
      </w:tr>
      <w:tr w:rsidR="000E4295" w:rsidRPr="008D2EFC" w14:paraId="74BAD34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1CDB7" w14:textId="74B4CD41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 YH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杜永浩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&lt;/Author&gt;&lt;Year&gt;2020&lt;/Year&gt;&lt;RecNum&gt;189&lt;/RecNum&gt;&lt;DisplayText&gt;&lt;style face="superscript"&gt;170&lt;/style&gt;&lt;/DisplayText&gt;&lt;record&gt;&lt;rec-number&gt;189&lt;/rec-number&gt;&lt;foreign-keys&gt;&lt;key app="EN" db-id="ewt9sdd99pxa9vewzwbvzv52xf22rexsp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99f" timestamp="1602832107"&gt;189&lt;/key&gt;&lt;/foreign-keys&gt;&lt;ref-type name="Journal Article"&gt;17&lt;/ref-type&gt;&lt;contributors&gt;&lt;authors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杜永浩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金晨望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杨健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陈天艳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张曦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张丹丹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杜红文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张蕴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郭佑民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牛刚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/authors&gt;&lt;/contributors&gt;&lt;titles&gt;&lt;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家庭聚集性早期新型冠状病毒肺炎的临床与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CT 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表现初步探讨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title&gt;&lt;secondary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西安交通大学学报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(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医学版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)&lt;/secondary-title&gt;&lt;/titles&gt;&lt;periodical&gt;&lt;full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西安交通大学学报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(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医学版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)&lt;/full-title&gt;&lt;/periodical&gt;&lt;pages&gt;16&lt;/pages&gt;&lt;number&gt;2&lt;/number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DBB1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085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624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E7CD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861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3A92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D4E9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D597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D02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7.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EB5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6212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1A66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ADA0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BE3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6DA8A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540134A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8EB7E" w14:textId="19D352AF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aoling M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马耀玲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Year&gt;2020&lt;/Year&gt;&lt;RecNum&gt;190&lt;/RecNum&gt;&lt;DisplayText&gt;&lt;style face="superscript"&gt;171&lt;/style&gt;&lt;/DisplayText&gt;&lt;record&gt;&lt;rec-number&gt;190&lt;/rec-number&gt;&lt;foreign-keys&gt;&lt;key app="EN" db-id="ewt9sdd99pxa9vewzwbvzv52xf22rexsp99f" timestamp="1602832172"&gt;190&lt;/key&gt;&lt;/foreign-keys&gt;&lt;ref-type name="Journal Article"&gt;17&lt;/ref-type&gt;&lt;contributors&gt;&lt;authors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马耀玲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夏胜英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王敏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张思敏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杜文辉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陈琼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&lt;/author&gt;&lt;/authors&gt;&lt;/contributors&gt;&lt;titles&gt;&lt;title&gt;115 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例新型冠状病毒感染儿童的临床特点分析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title&gt;&lt;secondary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中国当代儿科杂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econdary-title&gt;&lt;/titles&gt;&lt;periodical&gt;&lt;full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中国当代儿科杂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full-title&gt;&lt;/periodical&gt;&lt;pages&gt;290-293&lt;/pages&gt;&lt;volume&gt;22&lt;/volume&gt;&lt;number&gt;4&lt;/number&gt;&lt;dates&gt;&lt;year&gt;2020&lt;/year&gt;&lt;/dates&gt;&lt;isbn&gt;1008-8830&lt;/isbn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F15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393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866C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C7A7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350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298E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0A6C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A86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D23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3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0A20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5E5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DC6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49F8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8D16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795F9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</w:t>
            </w:r>
          </w:p>
        </w:tc>
      </w:tr>
      <w:tr w:rsidR="000E4295" w:rsidRPr="008D2EFC" w14:paraId="28E6093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E5B56" w14:textId="125E6C43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ang B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xMzk8L1JlY051bT48RGlzcGxheVRleHQ+PHN0eWxlIGZhY2U9InN1cGVyc2NyaXB0Ij4x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aaGFuZzwvQXV0aG9yPjxZZWFyPjIwMjA8L1llYXI+PFJl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2DC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476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04A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F8C9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2740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9CF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7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828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E013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1512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3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32B8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96B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9733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4B8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6EBF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6C73B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3FEA3216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D24BB" w14:textId="7F8FB5F5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Xin T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谭鑫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Year&gt;2020&lt;/Year&gt;&lt;RecNum&gt;191&lt;/RecNum&gt;&lt;DisplayText&gt;&lt;style face="superscript"&gt;173&lt;/style&gt;&lt;/DisplayText&gt;&lt;record&gt;&lt;rec-number&gt;191&lt;/rec-number&gt;&lt;foreign-keys&gt;&lt;key app="EN" db-id="ewt9sdd99pxa9vewzwbvzv52xf22rexsp99f" timestamp="1602832298"&gt;191&lt;/key&gt;&lt;/foreign-keys&gt;&lt;ref-type name="Journal Article"&gt;17&lt;/ref-type&gt;&lt;contributors&gt;&lt;authors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谭鑫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黄娟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赵芬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周燕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李洁琼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王香云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/authors&gt;&lt;/contributors&gt;&lt;titles&gt;&lt;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长沙市儿童新型冠状病毒感染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13 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例临床特征分析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title&gt;&lt;secondary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中国当代儿科杂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econdary-title&gt;&lt;/titles&gt;&lt;periodical&gt;&lt;full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中国当代儿科杂志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full-title&gt;&lt;/periodical&gt;&lt;pages&gt;294-298&lt;/pages&gt;&lt;volume&gt;22&lt;/volume&gt;&lt;number&gt;4&lt;/number&gt;&lt;dates&gt;&lt;year&gt;2020&lt;/year&gt;&lt;/dates&gt;&lt;isbn&gt;1008-8830&lt;/isbn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6DC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60C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8F8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920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565C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3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F54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90769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6C77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F41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15B9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44F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52E2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93F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A72F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9A66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299FD" w14:textId="3B72E66F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708CD42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05228" w14:textId="2C9DE2DC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Wu Q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xNDA8L1JlY051bT48RGlzcGxheVRleHQ+PHN0eWxlIGZhY2U9InN1cGVyc2NyaXB0Ij4xNzQ8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XdTwvQXV0aG9yPjxZZWFyPjIwMjA8L1llYXI+PFJlY051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C8C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54E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9E90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E430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E634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428D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F657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5851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08A6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9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AFF6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474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83F8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A5BC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F1E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D7330" w14:textId="704F9DC3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31EF0385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72822" w14:textId="23BCEFDB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 B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xNDE8L1JlY051bT48RGlzcGxheVRleHQ+PHN0eWxlIGZhY2U9InN1cGVyc2NyaXB0Ij4xNzU8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TwvQXV0aG9yPjxZZWFyPjIwMjA8L1llYXI+PFJlY051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B5A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CD1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A2DF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142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DF6D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3148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7865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A794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B43F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4.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AB31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581A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D16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9E24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B664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FCED8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</w:t>
            </w:r>
          </w:p>
        </w:tc>
      </w:tr>
      <w:tr w:rsidR="000E4295" w:rsidRPr="008D2EFC" w14:paraId="618354C6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6DC7F" w14:textId="068B9743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Parri N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Parri&lt;/Author&gt;&lt;Year&gt;2020&lt;/Year&gt;&lt;RecNum&gt;142&lt;/RecNum&gt;&lt;DisplayText&gt;&lt;style face="superscript"&gt;176&lt;/style&gt;&lt;/DisplayText&gt;&lt;record&gt;&lt;rec-number&gt;142&lt;/rec-number&gt;&lt;foreign-keys&gt;&lt;key app="EN" db-id="ewt9sdd99pxa9vewzwbvzv52xf22rexsp99f" timestamp="1602742021"&gt;142&lt;/key&gt;&lt;/foreign-keys&gt;&lt;ref-type name="Journal Article"&gt;17&lt;/ref-type&gt;&lt;contributors&gt;&lt;authors&gt;&lt;author&gt;Parri, N.&lt;/author&gt;&lt;author&gt;Lenge, M.&lt;/author&gt;&lt;author&gt;Buonsenso, D.&lt;/author&gt;&lt;author&gt;Coronavirus Infection in Pediatric Emergency Departments Research, Group&lt;/author&gt;&lt;/authors&gt;&lt;/contributors&gt;&lt;auth-address&gt;Meyer University Children&amp;apos;s Hospital, Florence, Italy niccolo.parri@meyer.it.&amp;#xD;Fondazione Policlinico Universitario A. Gemelli IRCCS, Rome, Italy.&lt;/auth-address&gt;&lt;titles&gt;&lt;title&gt;Children with Covid-19 in Pediatric Emergency Departments in Italy&lt;/title&gt;&lt;secondary-title&gt;N Engl J Med&lt;/secondary-title&gt;&lt;/titles&gt;&lt;periodical&gt;&lt;full-title&gt;N Engl J Med&lt;/full-title&gt;&lt;/periodical&gt;&lt;pages&gt;187-190&lt;/pages&gt;&lt;volume&gt;383&lt;/volume&gt;&lt;number&gt;2&lt;/number&gt;&lt;edition&gt;2020/05/02&lt;/edition&gt;&lt;keywords&gt;&lt;keyword&gt;Betacoronavirus&lt;/keyword&gt;&lt;keyword&gt;Child&lt;/keyword&gt;&lt;keyword&gt;China&lt;/keyword&gt;&lt;keyword&gt;*Coronavirus Infections&lt;/keyword&gt;&lt;keyword&gt;*Emergency Service, Hospital&lt;/keyword&gt;&lt;keyword&gt;Humans&lt;/keyword&gt;&lt;keyword&gt;Italy&lt;/keyword&gt;&lt;keyword&gt;*Pandemics&lt;/keyword&gt;&lt;keyword&gt;*Pneumonia, Viral&lt;/keyword&gt;&lt;/keywords&gt;&lt;dates&gt;&lt;year&gt;2020&lt;/year&gt;&lt;pub-dates&gt;&lt;date&gt;Jul 9&lt;/date&gt;&lt;/pub-dates&gt;&lt;/dates&gt;&lt;isbn&gt;1533-4406 (Electronic)&amp;#xD;0028-4793 (Linking)&lt;/isbn&gt;&lt;accession-num&gt;32356945&lt;/accession-num&gt;&lt;urls&gt;&lt;related-urls&gt;&lt;url&gt;https://www.ncbi.nlm.nih.gov/pubmed/32356945&lt;/url&gt;&lt;/related-urls&gt;&lt;/urls&gt;&lt;custom2&gt;PMC7206930&lt;/custom2&gt;&lt;electronic-resource-num&gt;10.1056/NEJMc2007617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5C7C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E9C3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Italy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B281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EED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3/3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1CDF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719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47A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75ED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E06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7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7656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ACB9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1DE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A77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C056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8B98E" w14:textId="56661065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ore throat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6DBB9F11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8281E" w14:textId="321E6274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Garazzino S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YXJhenppbm88L0F1dGhvcj48WWVhcj4yMDIwPC9ZZWFy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HYXJhenppbm88L0F1dGhvcj48WWVhcj4yMDIwPC9ZZWFy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7C7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B2F4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Italy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136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D03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4/1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4594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1AB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B062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8334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30EB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874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C3C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9A9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02BE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1740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DA123" w14:textId="3CA063D4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fatigue; shortness of breath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4BE9B0B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249D5" w14:textId="343FEFD8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COVID-19 National Emergency </w:t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lastRenderedPageBreak/>
              <w:t>Response Center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Covid-19 National Emergency Response Center&lt;/Author&gt;&lt;Year&gt;2020&lt;/Year&gt;&lt;RecNum&gt;144&lt;/RecNum&gt;&lt;DisplayText&gt;&lt;style face="superscript"&gt;178&lt;/style&gt;&lt;/DisplayText&gt;&lt;record&gt;&lt;rec-number&gt;144&lt;/rec-number&gt;&lt;foreign-keys&gt;&lt;key app="EN" db-id="ewt9sdd99pxa9vewzwbvzv52xf22rexsp99f" timestamp="1602742167"&gt;144&lt;/key&gt;&lt;/foreign-keys&gt;&lt;ref-type name="Journal Article"&gt;17&lt;/ref-type&gt;&lt;contributors&gt;&lt;authors&gt;&lt;author&gt;Covid-19 National Emergency Response Center, Epidemiology&lt;/author&gt;&lt;author&gt;Case Management Team, Korea Centers for Disease Control&lt;/author&gt;&lt;author&gt;Prevention,&lt;/author&gt;&lt;/authors&gt;&lt;/contributors&gt;&lt;titles&gt;&lt;title&gt;Coronavirus Disease-19: The First 7,755 Cases in the Republic of Korea&lt;/title&gt;&lt;secondary-title&gt;Osong Public Health Res Perspect&lt;/secondary-title&gt;&lt;/titles&gt;&lt;periodical&gt;&lt;full-title&gt;Osong Public Health Res Perspect&lt;/full-title&gt;&lt;/periodical&gt;&lt;pages&gt;85-90&lt;/pages&gt;&lt;volume&gt;11&lt;/volume&gt;&lt;number&gt;2&lt;/number&gt;&lt;edition&gt;2020/04/08&lt;/edition&gt;&lt;keywords&gt;&lt;keyword&gt;Covid-19&lt;/keyword&gt;&lt;keyword&gt;SARS-CoV-2&lt;/keyword&gt;&lt;keyword&gt;epidemiology&lt;/keyword&gt;&lt;/keywords&gt;&lt;dates&gt;&lt;year&gt;2020&lt;/year&gt;&lt;pub-dates&gt;&lt;date&gt;Apr&lt;/date&gt;&lt;/pub-dates&gt;&lt;/dates&gt;&lt;isbn&gt;2210-9099 (Print)&amp;#xD;2210-9099 (Linking)&lt;/isbn&gt;&lt;accession-num&gt;32257774&lt;/accession-num&gt;&lt;urls&gt;&lt;related-urls&gt;&lt;url&gt;https://www.ncbi.nlm.nih.gov/pubmed/32257774&lt;/url&gt;&lt;/related-urls&gt;&lt;/urls&gt;&lt;custom2&gt;PMC7104685&lt;/custom2&gt;&lt;electronic-resource-num&gt;10.24171/j.phrp.2020.11.2.05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7578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lastRenderedPageBreak/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6C10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Kore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6CB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532C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A2E1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75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750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C633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6C84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9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F79C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0BE7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77A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4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54A3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CF56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F269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85535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</w:tr>
      <w:tr w:rsidR="000E4295" w:rsidRPr="008D2EFC" w14:paraId="74B6044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E1E5F" w14:textId="5ED78EA1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ang D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FuZzwvQXV0aG9yPjxZZWFyPjIwMjA8L1llYXI+PFJl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DaGFuZzwvQXV0aG9yPjxZZWFyPjIwMjA8L1llYXI+PFJl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79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008F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3C4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B9F2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61B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6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6E0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3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2949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BE6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921D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5371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6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E2C9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082A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121B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6B2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A0C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C639B" w14:textId="77CDBBE5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myalgia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5A921306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E0E61" w14:textId="5007C326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Tan YP et</w:t>
            </w: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UYW48L0F1dGhvcj48WWVhcj4yMDIwPC9ZZWFyPjxSZWNO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UYW48L0F1dGhvcj48WWVhcj4yMDIwPC9ZZWFyPjxSZWNO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80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A4DE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C106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F208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0C43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39F7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A326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CC2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4345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8BE7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F419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4AC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A987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90C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0F4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DEFB6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ore throat</w:t>
            </w:r>
          </w:p>
        </w:tc>
      </w:tr>
      <w:tr w:rsidR="000E4295" w:rsidRPr="008D2EFC" w14:paraId="67E65EE3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0BB67" w14:textId="3DA7A28A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o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Cao&lt;/Author&gt;&lt;Year&gt;2020&lt;/Year&gt;&lt;RecNum&gt;147&lt;/RecNum&gt;&lt;DisplayText&gt;&lt;style face="superscript"&gt;181&lt;/style&gt;&lt;/DisplayText&gt;&lt;record&gt;&lt;rec-number&gt;147&lt;/rec-number&gt;&lt;foreign-keys&gt;&lt;key app="EN" db-id="ewt9sdd99pxa9vewzwbvzv52xf22rexsp99f" timestamp="1602743735"&gt;147&lt;/key&gt;&lt;/foreign-keys&gt;&lt;ref-type name="Journal Article"&gt;17&lt;/ref-type&gt;&lt;contributors&gt;&lt;authors&gt;&lt;author&gt;Cao, Weiliang&lt;/author&gt;&lt;/authors&gt;&lt;/contributors&gt;&lt;titles&gt;&lt;title&gt;Clinical features and laboratory inspection of novel coronavirus pneumonia (COVID-19) in Xiangyang, Hubei&lt;/title&gt;&lt;secondary-title&gt;medRxiv&lt;/secondary-title&gt;&lt;/titles&gt;&lt;periodical&gt;&lt;full-title&gt;medRxiv&lt;/full-title&gt;&lt;/periodical&gt;&lt;pages&gt;2020.02.23.20026963&lt;/pages&gt;&lt;dates&gt;&lt;year&gt;2020&lt;/year&gt;&lt;/dates&gt;&lt;urls&gt;&lt;related-urls&gt;&lt;url&gt;https://www.medrxiv.org/content/medrxiv/early/2020/02/25/2020.02.23.20026963.full.pdf&lt;/url&gt;&lt;/related-urls&gt;&lt;/urls&gt;&lt;electronic-resource-num&gt;10.1101/2020.02.23.20026963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81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2195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1E30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09D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4812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B573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2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C91C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026E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12F9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326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6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A94D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D68C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A791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4EBB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4467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1166E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ore throat</w:t>
            </w:r>
          </w:p>
        </w:tc>
      </w:tr>
      <w:tr w:rsidR="000E4295" w:rsidRPr="008D2EFC" w14:paraId="61179C5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31E02" w14:textId="71A1B96C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GZW5nPC9BdXRob3I+PFllYXI+MjAyMDwvWWVhcj48UmVj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GZW5nPC9BdXRob3I+PFllYXI+MjAyMDwvWWVhcj48UmVj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82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2E9A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A649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2B6A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6C3F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7DE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7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148D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0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44A6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8452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0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12E2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.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3565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8.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53E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3.7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317B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2AF2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.6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5A6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9.2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B4089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myalgia; shortness of breath</w:t>
            </w:r>
          </w:p>
        </w:tc>
      </w:tr>
      <w:tr w:rsidR="000E4295" w:rsidRPr="008D2EFC" w14:paraId="538CA69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67865" w14:textId="43CB08DA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G L 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高璐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&lt;/Author&gt;&lt;Year&gt;2020&lt;/Year&gt;&lt;RecNum&gt;192&lt;/RecNum&gt;&lt;DisplayText&gt;&lt;style face="superscript"&gt;183&lt;/style&gt;&lt;/DisplayText&gt;&lt;record&gt;&lt;rec-number&gt;192&lt;/rec-number&gt;&lt;foreign-keys&gt;&lt;key app="EN" db-id="ewt9sdd99pxa9vewzwbvzv52xf22rexsp9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9f" timestamp="1602832385"&gt;192&lt;/key&gt;&lt;/foreign-keys&gt;&lt;ref-type name="Journal Article"&gt;17&lt;/ref-type&gt;&lt;contributors&gt;&lt;authors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高璐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张静平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杜永浩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金晨望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牛刚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杨健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郭佑民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author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强永乾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author&gt;&lt;/authors&gt;&lt;/contributors&gt;&lt;titles&gt;&lt;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输入性新型冠状病毒肺炎的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CT 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表现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title&gt;&lt;secondary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西安交通大学学报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: 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医学版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secondary-title&gt;&lt;/titles&gt;&lt;periodical&gt;&lt;full-title&gt;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西安交通大学学报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: </w:instrText>
            </w:r>
            <w:r>
              <w:rPr>
                <w:rFonts w:ascii="Times New Roman" w:eastAsia="PMingLiU" w:hAnsi="Times New Roman" w:cs="Times New Roman" w:hint="eastAsia"/>
                <w:color w:val="000000"/>
                <w:sz w:val="16"/>
                <w:szCs w:val="16"/>
                <w:lang w:val="en-US" w:eastAsia="zh-TW"/>
              </w:rPr>
              <w:instrText>医学版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>&lt;/full-title&gt;&lt;/periodical&gt;&lt;pages&gt;187-187&lt;/pages&gt;&lt;volume&gt;41&lt;/volume&gt;&lt;number&gt;2&lt;/number&gt;&lt;dates&gt;&lt;year&gt;2020&lt;/year&gt;&lt;/dates&gt;&lt;urls&gt;&lt;/urls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83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5A8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B55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A1F6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ase Series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296B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CD97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EEA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.8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9E0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37A6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AD1B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0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BA08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A7FC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6127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E8EF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01ED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C9212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ore throat</w:t>
            </w:r>
          </w:p>
        </w:tc>
      </w:tr>
      <w:tr w:rsidR="000E4295" w:rsidRPr="008D2EFC" w14:paraId="5FE5B02D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EBCFA" w14:textId="1342E57C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Zheng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&lt;EndNote&gt;&lt;Cite&gt;&lt;Author&gt;Zheng&lt;/Author&gt;&lt;Year&gt;2020&lt;/Year&gt;&lt;RecNum&gt;149&lt;/RecNum&gt;&lt;DisplayText&gt;&lt;style face="superscript"&gt;184&lt;/style&gt;&lt;/DisplayText&gt;&lt;record&gt;&lt;rec-number&gt;149&lt;/rec-number&gt;&lt;foreign-keys&gt;&lt;key app="EN" db-id="ewt9sdd99pxa9vewzwbvzv52xf22rexsp99f" timestamp="1602743864"&gt;149&lt;/key&gt;&lt;/foreign-keys&gt;&lt;ref-type name="Journal Article"&gt;17&lt;/ref-type&gt;&lt;contributors&gt;&lt;authors&gt;&lt;author&gt;Zheng, F.&lt;/author&gt;&lt;author&gt;Tang, W.&lt;/author&gt;&lt;author&gt;Li, H.&lt;/author&gt;&lt;author&gt;Huang, Y. X.&lt;/author&gt;&lt;author&gt;Xie, Y. L.&lt;/author&gt;&lt;author&gt;Zhou, Z. G.&lt;/author&gt;&lt;/authors&gt;&lt;/contributors&gt;&lt;auth-address&gt;Department of Infectious Diseases, The First Hospital of Changsha, Changsha, Hunan, China. 1286779459@qq.com.&lt;/auth-address&gt;&lt;titles&gt;&lt;title&gt;Clinical characteristics of 161 cases of corona virus disease 2019 (COVID-19) in Changsha&lt;/title&gt;&lt;secondary-title&gt;Eur Rev Med Pharmacol Sci&lt;/secondary-title&gt;&lt;/titles&gt;&lt;periodical&gt;&lt;full-title&gt;Eur Rev Med Pharmacol Sci&lt;/full-title&gt;&lt;/periodical&gt;&lt;pages&gt;3404-3410&lt;/pages&gt;&lt;volume&gt;24&lt;/volume&gt;&lt;number&gt;6&lt;/number&gt;&lt;edition&gt;2020/04/10&lt;/edition&gt;&lt;keywords&gt;&lt;keyword&gt;Adult&lt;/keyword&gt;&lt;keyword&gt;*Betacoronavirus&lt;/keyword&gt;&lt;keyword&gt;Clinical Laboratory Techniques&lt;/keyword&gt;&lt;keyword&gt;Coronavirus Infections/complications/*diagnosis&lt;/keyword&gt;&lt;keyword&gt;Cough/etiology&lt;/keyword&gt;&lt;keyword&gt;Female&lt;/keyword&gt;&lt;keyword&gt;Fever/etiology&lt;/keyword&gt;&lt;keyword&gt;Humans&lt;/keyword&gt;&lt;keyword&gt;Male&lt;/keyword&gt;&lt;keyword&gt;Middle Aged&lt;/keyword&gt;&lt;keyword&gt;Pandemics&lt;/keyword&gt;&lt;keyword&gt;Pneumonia, Viral/complications/*diagnosis&lt;/keyword&gt;&lt;keyword&gt;Tomography, X-Ray Computed&lt;/keyword&gt;&lt;/keywords&gt;&lt;dates&gt;&lt;year&gt;2020&lt;/year&gt;&lt;pub-dates&gt;&lt;date&gt;Mar&lt;/date&gt;&lt;/pub-dates&gt;&lt;/dates&gt;&lt;isbn&gt;2284-0729 (Electronic)&amp;#xD;1128-3602 (Linking)&lt;/isbn&gt;&lt;accession-num&gt;32271459&lt;/accession-num&gt;&lt;urls&gt;&lt;related-urls&gt;&lt;url&gt;https://www.ncbi.nlm.nih.gov/pubmed/32271459&lt;/url&gt;&lt;/related-urls&gt;&lt;/urls&gt;&lt;electronic-resource-num&gt;10.26355/eurrev_202003_20711&lt;/electronic-resource-num&gt;&lt;/record&gt;&lt;/Cite&gt;&lt;/EndNote&gt;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84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4946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E9F4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1D29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8DC9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3A91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A59C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213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8.6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CE0B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624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44EE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3B87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3.7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901E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.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9DB4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.7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CD6CE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96B4A" w14:textId="77E3CBB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myalgia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21EC7C3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49454" w14:textId="0385D7D6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Lian J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WFuPC9BdXRob3I+PFllYXI+MjAyMDwvWWVhcj48UmVj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MaWFuPC9BdXRob3I+PFllYXI+MjAyMDwvWWVhcj48UmVj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85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B162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DEC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4256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B17A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7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7A04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8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CEDF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5.83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1ADE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8CE2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9B59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1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737C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.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34D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6.0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2EEF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2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7868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0.4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1A7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.9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19E8D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sputum production; sore throat; fatigue; shortness of breath; headache</w:t>
            </w:r>
          </w:p>
        </w:tc>
      </w:tr>
      <w:tr w:rsidR="000E4295" w:rsidRPr="008D2EFC" w14:paraId="709092D7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505AC" w14:textId="0B657580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Shi S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TaGk8L0F1dGhvcj48WWVhcj4yMDIwPC9ZZWFyPjxSZWNO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TaGk8L0F1dGhvcj48WWVhcj4yMDIwPC9ZZWFyPjxSZWNO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86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74ED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90A5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D885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42CF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D3AB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16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299E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64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6424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A5D9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3.7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526A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9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7878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0.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6A00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30.5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70F6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4.4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6C5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.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0F11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E08B3" w14:textId="39C06B1E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ore throat; fatigue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  <w:tr w:rsidR="000E4295" w:rsidRPr="008D2EFC" w14:paraId="73A7357B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E3DCF" w14:textId="607EC50A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Yang S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YW5nPC9BdXRob3I+PFllYXI+MjAyMDwvWWVhcj48UmVj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ZYW5nPC9BdXRob3I+PFllYXI+MjAyMDwvWWVhcj48UmVj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87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2A35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DFE68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5BCB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67A2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20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8D55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4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CC2F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48.5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07AA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D912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7AD5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6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1A06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4237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0F946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7CDFD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661C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1639C" w14:textId="77777777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fever; cough; fatigue</w:t>
            </w:r>
          </w:p>
        </w:tc>
      </w:tr>
      <w:tr w:rsidR="000E4295" w:rsidRPr="008D2EFC" w14:paraId="239A27B0" w14:textId="77777777" w:rsidTr="00D4303A">
        <w:trPr>
          <w:trHeight w:val="312"/>
        </w:trPr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B9968" w14:textId="2C143DB7" w:rsidR="000E4295" w:rsidRPr="008D2EFC" w:rsidRDefault="000E4295" w:rsidP="000E4295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eng Y et al.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EZW5nPC9BdXRob3I+PFllYXI+MjAyMDwvWWVhcj48UmVj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begin">
                <w:fldData xml:space="preserve">PEVuZE5vdGU+PENpdGU+PEF1dGhvcj5EZW5nPC9BdXRob3I+PFllYXI+MjAyMDwvWWVhcj48UmVj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=
</w:fldData>
              </w:fldCha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instrText xml:space="preserve"> ADDIN EN.CITE.DATA </w:instrTex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separate"/>
            </w:r>
            <w:r w:rsidRPr="000E4295">
              <w:rPr>
                <w:rFonts w:ascii="Times New Roman" w:eastAsia="PMingLiU" w:hAnsi="Times New Roman" w:cs="Times New Roman"/>
                <w:noProof/>
                <w:color w:val="000000"/>
                <w:sz w:val="16"/>
                <w:szCs w:val="16"/>
                <w:vertAlign w:val="superscript"/>
                <w:lang w:val="en-US" w:eastAsia="zh-TW"/>
              </w:rPr>
              <w:t>188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fldChar w:fldCharType="end"/>
            </w:r>
          </w:p>
        </w:tc>
        <w:tc>
          <w:tcPr>
            <w:tcW w:w="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91002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805D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hina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54FF7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Cohort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9936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020/1/1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93DC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25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4915B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9063C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0EBCA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1</w:t>
            </w: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25C80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55.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39C93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7.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A99D4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25.8</w:t>
            </w: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C3F79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11.6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BB62F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90FE1" w14:textId="77777777" w:rsidR="000E4295" w:rsidRPr="008D2EFC" w:rsidRDefault="000E4295" w:rsidP="00285898">
            <w:pPr>
              <w:spacing w:after="0" w:line="240" w:lineRule="auto"/>
              <w:ind w:firstLine="0"/>
              <w:jc w:val="righ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NA</w:t>
            </w:r>
          </w:p>
        </w:tc>
        <w:tc>
          <w:tcPr>
            <w:tcW w:w="2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2E64E" w14:textId="3CE73E5F" w:rsidR="000E4295" w:rsidRPr="008D2EFC" w:rsidRDefault="000E4295" w:rsidP="00285898">
            <w:pPr>
              <w:spacing w:after="0" w:line="240" w:lineRule="auto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</w:pPr>
            <w:r w:rsidRPr="008D2EFC"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 xml:space="preserve">fever; cough; sputum production; shortness of breath; headache; </w:t>
            </w:r>
            <w:r>
              <w:rPr>
                <w:rFonts w:ascii="Times New Roman" w:eastAsia="PMingLiU" w:hAnsi="Times New Roman" w:cs="Times New Roman"/>
                <w:color w:val="000000"/>
                <w:sz w:val="16"/>
                <w:szCs w:val="16"/>
                <w:lang w:val="en-US" w:eastAsia="zh-TW"/>
              </w:rPr>
              <w:t>diarrhoea</w:t>
            </w:r>
          </w:p>
        </w:tc>
      </w:tr>
    </w:tbl>
    <w:p w14:paraId="2FBA45A0" w14:textId="0F89F916" w:rsidR="00086F73" w:rsidRDefault="001F2E38" w:rsidP="00077A74">
      <w:pPr>
        <w:spacing w:after="0"/>
        <w:ind w:firstLine="0"/>
        <w:rPr>
          <w:rFonts w:ascii="Calibri" w:eastAsia="DengXian" w:hAnsi="Calibri" w:cs="SimSun"/>
          <w:sz w:val="22"/>
          <w:szCs w:val="22"/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LINK </w:instrText>
      </w:r>
      <w:r w:rsidR="00086F73">
        <w:rPr>
          <w:lang w:eastAsia="zh-CN"/>
        </w:rPr>
        <w:instrText xml:space="preserve">Excel.Sheet.12 C:\\Users\\a\\Downloads\\Table1.xlsx "Symptoms 20200716!R1C1:R65C16" </w:instrText>
      </w:r>
      <w:r>
        <w:rPr>
          <w:lang w:eastAsia="zh-CN"/>
        </w:rPr>
        <w:instrText xml:space="preserve">\a \f 4 \h </w:instrText>
      </w:r>
      <w:r>
        <w:rPr>
          <w:lang w:eastAsia="zh-CN"/>
        </w:rPr>
        <w:fldChar w:fldCharType="separate"/>
      </w:r>
    </w:p>
    <w:p w14:paraId="6D4C3A2B" w14:textId="5DF25DB6" w:rsidR="001F2E38" w:rsidRPr="00077A74" w:rsidRDefault="001F2E38" w:rsidP="00077A74">
      <w:pPr>
        <w:spacing w:after="0"/>
        <w:ind w:firstLine="0"/>
        <w:rPr>
          <w:rFonts w:ascii="Times New Roman" w:eastAsiaTheme="minorEastAsia" w:hAnsi="Times New Roman" w:cs="Times New Roman"/>
          <w:lang w:eastAsia="zh-CN"/>
        </w:rPr>
      </w:pPr>
      <w:r>
        <w:rPr>
          <w:rFonts w:ascii="Times New Roman" w:eastAsiaTheme="minorEastAsia" w:hAnsi="Times New Roman" w:cs="Times New Roman"/>
          <w:lang w:eastAsia="zh-CN"/>
        </w:rPr>
        <w:fldChar w:fldCharType="end"/>
      </w:r>
    </w:p>
    <w:p w14:paraId="56E88A58" w14:textId="3AC495B2" w:rsidR="00077A74" w:rsidRPr="00077A74" w:rsidRDefault="00077A74" w:rsidP="00184CCD">
      <w:pPr>
        <w:spacing w:after="0"/>
        <w:ind w:firstLine="0"/>
        <w:rPr>
          <w:b/>
          <w:bCs/>
          <w:lang w:eastAsia="zh-CN"/>
        </w:rPr>
      </w:pPr>
    </w:p>
    <w:p w14:paraId="0923BCD0" w14:textId="7177DDA5" w:rsidR="00077A74" w:rsidRDefault="00077A74" w:rsidP="00184CCD">
      <w:pPr>
        <w:spacing w:after="0"/>
        <w:ind w:firstLine="0"/>
        <w:rPr>
          <w:b/>
          <w:bCs/>
          <w:lang w:eastAsia="zh-CN"/>
        </w:rPr>
      </w:pPr>
    </w:p>
    <w:p w14:paraId="1F937D3D" w14:textId="76A89C25" w:rsidR="00077A74" w:rsidRDefault="00077A74" w:rsidP="00184CCD">
      <w:pPr>
        <w:spacing w:after="0"/>
        <w:ind w:firstLine="0"/>
        <w:rPr>
          <w:rFonts w:eastAsiaTheme="minorEastAsia"/>
          <w:b/>
          <w:bCs/>
          <w:lang w:eastAsia="zh-CN"/>
        </w:rPr>
      </w:pPr>
    </w:p>
    <w:p w14:paraId="3D7B3E77" w14:textId="3CBA69E9" w:rsidR="008D2EFC" w:rsidRDefault="008D2EFC" w:rsidP="00184CCD">
      <w:pPr>
        <w:spacing w:after="0"/>
        <w:ind w:firstLine="0"/>
        <w:rPr>
          <w:rFonts w:eastAsiaTheme="minorEastAsia"/>
          <w:b/>
          <w:bCs/>
          <w:lang w:eastAsia="zh-CN"/>
        </w:rPr>
      </w:pPr>
    </w:p>
    <w:p w14:paraId="567DD9AC" w14:textId="2B30340E" w:rsidR="008D2EFC" w:rsidRDefault="008D2EFC" w:rsidP="00184CCD">
      <w:pPr>
        <w:spacing w:after="0"/>
        <w:ind w:firstLine="0"/>
        <w:rPr>
          <w:rFonts w:eastAsiaTheme="minorEastAsia"/>
          <w:b/>
          <w:bCs/>
          <w:lang w:eastAsia="zh-CN"/>
        </w:rPr>
      </w:pPr>
    </w:p>
    <w:p w14:paraId="7349D9B2" w14:textId="77777777" w:rsidR="008D2EFC" w:rsidRPr="008D2EFC" w:rsidRDefault="008D2EFC" w:rsidP="00184CCD">
      <w:pPr>
        <w:spacing w:after="0"/>
        <w:ind w:firstLine="0"/>
        <w:rPr>
          <w:rFonts w:eastAsiaTheme="minorEastAsia"/>
          <w:b/>
          <w:bCs/>
          <w:lang w:eastAsia="zh-CN"/>
        </w:rPr>
      </w:pPr>
    </w:p>
    <w:p w14:paraId="4B51A2F4" w14:textId="77777777" w:rsidR="003A62FA" w:rsidRDefault="003A62FA" w:rsidP="00184CCD">
      <w:pPr>
        <w:spacing w:after="0"/>
        <w:ind w:firstLine="0"/>
        <w:rPr>
          <w:rFonts w:ascii="Times New Roman" w:hAnsi="Times New Roman" w:cs="Times New Roman"/>
          <w:b/>
          <w:bCs/>
          <w:lang w:eastAsia="zh-CN"/>
        </w:rPr>
        <w:sectPr w:rsidR="003A62FA" w:rsidSect="004609A9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36D687CD" w14:textId="77777777" w:rsidR="004609A9" w:rsidRPr="00AF50BD" w:rsidRDefault="004609A9" w:rsidP="004609A9">
      <w:pPr>
        <w:spacing w:after="0"/>
        <w:ind w:firstLine="0"/>
        <w:rPr>
          <w:lang w:val="en-US" w:eastAsia="zh-TW"/>
        </w:rPr>
      </w:pPr>
      <w:r w:rsidRPr="00077A74">
        <w:rPr>
          <w:rFonts w:ascii="Times New Roman" w:hAnsi="Times New Roman" w:cs="Times New Roman"/>
          <w:b/>
          <w:bCs/>
          <w:lang w:eastAsia="zh-CN"/>
        </w:rPr>
        <w:lastRenderedPageBreak/>
        <w:t xml:space="preserve">Table </w:t>
      </w:r>
      <w:r w:rsidRPr="00077A74">
        <w:rPr>
          <w:rFonts w:ascii="Times New Roman" w:eastAsiaTheme="minorEastAsia" w:hAnsi="Times New Roman" w:cs="Times New Roman"/>
          <w:b/>
          <w:lang w:eastAsia="zh-CN"/>
        </w:rPr>
        <w:t>S</w:t>
      </w:r>
      <w:r>
        <w:rPr>
          <w:rFonts w:ascii="Times New Roman" w:hAnsi="Times New Roman" w:cs="Times New Roman"/>
          <w:b/>
          <w:bCs/>
          <w:lang w:eastAsia="zh-CN"/>
        </w:rPr>
        <w:t>4</w:t>
      </w:r>
      <w:r w:rsidRPr="00077A74">
        <w:rPr>
          <w:rFonts w:ascii="Times New Roman" w:hAnsi="Times New Roman" w:cs="Times New Roman"/>
          <w:b/>
          <w:bCs/>
          <w:lang w:eastAsia="zh-CN"/>
        </w:rPr>
        <w:t xml:space="preserve">. </w:t>
      </w:r>
      <w:r>
        <w:rPr>
          <w:rFonts w:ascii="PMingLiU" w:eastAsia="PMingLiU" w:hAnsi="PMingLiU" w:cs="Times New Roman" w:hint="eastAsia"/>
          <w:b/>
          <w:bCs/>
          <w:lang w:eastAsia="zh-TW"/>
        </w:rPr>
        <w:t>Th</w:t>
      </w:r>
      <w:r>
        <w:rPr>
          <w:rFonts w:ascii="PMingLiU" w:eastAsia="PMingLiU" w:hAnsi="PMingLiU" w:cs="Times New Roman"/>
          <w:b/>
          <w:bCs/>
          <w:lang w:eastAsia="zh-TW"/>
        </w:rPr>
        <w:t xml:space="preserve">e pooled proportion of symptoms and outcomes in COVID-19 patients among the overall, different study design groups, different age groups, and different </w:t>
      </w:r>
      <w:r>
        <w:rPr>
          <w:rFonts w:ascii="PMingLiU" w:eastAsia="PMingLiU" w:hAnsi="PMingLiU" w:cs="Times New Roman" w:hint="eastAsia"/>
          <w:b/>
          <w:bCs/>
          <w:lang w:eastAsia="zh-TW"/>
        </w:rPr>
        <w:t>e</w:t>
      </w:r>
      <w:r>
        <w:rPr>
          <w:rFonts w:ascii="PMingLiU" w:eastAsia="PMingLiU" w:hAnsi="PMingLiU" w:cs="Times New Roman"/>
          <w:b/>
          <w:bCs/>
          <w:lang w:eastAsia="zh-TW"/>
        </w:rPr>
        <w:t>thnicity groups.</w:t>
      </w:r>
    </w:p>
    <w:tbl>
      <w:tblPr>
        <w:tblStyle w:val="GridTable6Colorful"/>
        <w:tblpPr w:leftFromText="180" w:rightFromText="180" w:horzAnchor="margin" w:tblpY="448"/>
        <w:tblW w:w="0" w:type="auto"/>
        <w:tblLook w:val="04A0" w:firstRow="1" w:lastRow="0" w:firstColumn="1" w:lastColumn="0" w:noHBand="0" w:noVBand="1"/>
      </w:tblPr>
      <w:tblGrid>
        <w:gridCol w:w="1962"/>
        <w:gridCol w:w="1833"/>
        <w:gridCol w:w="1609"/>
        <w:gridCol w:w="2334"/>
        <w:gridCol w:w="1705"/>
        <w:gridCol w:w="1693"/>
        <w:gridCol w:w="1814"/>
      </w:tblGrid>
      <w:tr w:rsidR="004609A9" w:rsidRPr="00591237" w14:paraId="08DDC71F" w14:textId="77777777" w:rsidTr="00E659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</w:tcPr>
          <w:p w14:paraId="5F24A07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lastRenderedPageBreak/>
              <w:t>Symptoms</w:t>
            </w:r>
          </w:p>
        </w:tc>
        <w:tc>
          <w:tcPr>
            <w:tcW w:w="1833" w:type="dxa"/>
          </w:tcPr>
          <w:p w14:paraId="1B2C924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 xml:space="preserve">      Group</w:t>
            </w:r>
          </w:p>
        </w:tc>
        <w:tc>
          <w:tcPr>
            <w:tcW w:w="1609" w:type="dxa"/>
          </w:tcPr>
          <w:p w14:paraId="17F5801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Number of Studies</w:t>
            </w:r>
          </w:p>
        </w:tc>
        <w:tc>
          <w:tcPr>
            <w:tcW w:w="2334" w:type="dxa"/>
          </w:tcPr>
          <w:p w14:paraId="403FF6A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 xml:space="preserve">Proportion </w:t>
            </w:r>
          </w:p>
          <w:p w14:paraId="70E7428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 xml:space="preserve">(95% </w:t>
            </w:r>
            <w:r>
              <w:rPr>
                <w:rFonts w:ascii="Times New Roman" w:eastAsia="PMingLiU" w:hAnsi="Times New Roman" w:cs="Times New Roman"/>
                <w:lang w:eastAsia="zh-TW"/>
              </w:rPr>
              <w:t>C.I.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)</w:t>
            </w:r>
          </w:p>
        </w:tc>
        <w:tc>
          <w:tcPr>
            <w:tcW w:w="1705" w:type="dxa"/>
          </w:tcPr>
          <w:p w14:paraId="72EF522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Q</w:t>
            </w:r>
          </w:p>
        </w:tc>
        <w:tc>
          <w:tcPr>
            <w:tcW w:w="1693" w:type="dxa"/>
          </w:tcPr>
          <w:p w14:paraId="622EEB8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vertAlign w:val="superscript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I</w:t>
            </w:r>
            <w:r w:rsidRPr="00591237">
              <w:rPr>
                <w:rFonts w:ascii="Times New Roman" w:eastAsia="PMingLiU" w:hAnsi="Times New Roman" w:cs="Times New Roman"/>
                <w:vertAlign w:val="superscript"/>
                <w:lang w:eastAsia="zh-TW"/>
              </w:rPr>
              <w:t>2</w:t>
            </w:r>
          </w:p>
        </w:tc>
        <w:tc>
          <w:tcPr>
            <w:tcW w:w="1814" w:type="dxa"/>
          </w:tcPr>
          <w:p w14:paraId="3D0F23D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i/>
                <w:lang w:eastAsia="zh-TW"/>
              </w:rPr>
              <w:t>p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-value</w:t>
            </w:r>
          </w:p>
        </w:tc>
      </w:tr>
      <w:tr w:rsidR="004609A9" w:rsidRPr="00591237" w14:paraId="2D28864B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3F2C9A9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Mortality</w:t>
            </w:r>
          </w:p>
        </w:tc>
        <w:tc>
          <w:tcPr>
            <w:tcW w:w="1833" w:type="dxa"/>
          </w:tcPr>
          <w:p w14:paraId="2D33AB1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32382E9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1</w:t>
            </w:r>
          </w:p>
        </w:tc>
        <w:tc>
          <w:tcPr>
            <w:tcW w:w="2334" w:type="dxa"/>
          </w:tcPr>
          <w:p w14:paraId="3060DD8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6-0.1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0F2063F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342.74</w:t>
            </w:r>
          </w:p>
        </w:tc>
        <w:tc>
          <w:tcPr>
            <w:tcW w:w="1693" w:type="dxa"/>
          </w:tcPr>
          <w:p w14:paraId="68A8746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9.1%</w:t>
            </w:r>
          </w:p>
        </w:tc>
        <w:tc>
          <w:tcPr>
            <w:tcW w:w="1814" w:type="dxa"/>
          </w:tcPr>
          <w:p w14:paraId="218602D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4A1E6F9B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6B4B2F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5D420DF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67AE2F9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CAC73F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EE9785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6DBB530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1</w:t>
            </w:r>
          </w:p>
        </w:tc>
        <w:tc>
          <w:tcPr>
            <w:tcW w:w="2334" w:type="dxa"/>
          </w:tcPr>
          <w:p w14:paraId="466C820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6-0.1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BC4AAE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21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3.29</w:t>
            </w:r>
          </w:p>
        </w:tc>
        <w:tc>
          <w:tcPr>
            <w:tcW w:w="1693" w:type="dxa"/>
          </w:tcPr>
          <w:p w14:paraId="52DCEC0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9.2%</w:t>
            </w:r>
          </w:p>
        </w:tc>
        <w:tc>
          <w:tcPr>
            <w:tcW w:w="1814" w:type="dxa"/>
            <w:vMerge w:val="restart"/>
          </w:tcPr>
          <w:p w14:paraId="0058BF4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101</w:t>
            </w:r>
          </w:p>
        </w:tc>
      </w:tr>
      <w:tr w:rsidR="004609A9" w:rsidRPr="00591237" w14:paraId="54F3B3B1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0640A2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8E528D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4A5BC6C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0</w:t>
            </w:r>
          </w:p>
        </w:tc>
        <w:tc>
          <w:tcPr>
            <w:tcW w:w="2334" w:type="dxa"/>
          </w:tcPr>
          <w:p w14:paraId="3DE6570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7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5-0.3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8A575F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9.49</w:t>
            </w:r>
          </w:p>
        </w:tc>
        <w:tc>
          <w:tcPr>
            <w:tcW w:w="1693" w:type="dxa"/>
          </w:tcPr>
          <w:p w14:paraId="0EAC71E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1.8%</w:t>
            </w:r>
          </w:p>
        </w:tc>
        <w:tc>
          <w:tcPr>
            <w:tcW w:w="1814" w:type="dxa"/>
            <w:vMerge/>
          </w:tcPr>
          <w:p w14:paraId="089B9D7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586D8BE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4417D9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F7CFAF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78B4335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</w:t>
            </w:r>
          </w:p>
        </w:tc>
        <w:tc>
          <w:tcPr>
            <w:tcW w:w="2334" w:type="dxa"/>
          </w:tcPr>
          <w:p w14:paraId="34225C3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705" w:type="dxa"/>
          </w:tcPr>
          <w:p w14:paraId="253841B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693" w:type="dxa"/>
          </w:tcPr>
          <w:p w14:paraId="7A3E930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814" w:type="dxa"/>
            <w:vMerge/>
          </w:tcPr>
          <w:p w14:paraId="4D9B433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035ACFCE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D9E478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3C2C1CD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78635EC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DE2BCB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E6DCE9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259BF74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2</w:t>
            </w:r>
          </w:p>
        </w:tc>
        <w:tc>
          <w:tcPr>
            <w:tcW w:w="2334" w:type="dxa"/>
          </w:tcPr>
          <w:p w14:paraId="6B698ED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2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8-0.17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B99D59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966.21</w:t>
            </w:r>
          </w:p>
        </w:tc>
        <w:tc>
          <w:tcPr>
            <w:tcW w:w="1693" w:type="dxa"/>
          </w:tcPr>
          <w:p w14:paraId="67A351D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9.1%</w:t>
            </w:r>
          </w:p>
        </w:tc>
        <w:tc>
          <w:tcPr>
            <w:tcW w:w="1814" w:type="dxa"/>
            <w:vMerge w:val="restart"/>
          </w:tcPr>
          <w:p w14:paraId="7F86FB4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&lt;0.0001</w:t>
            </w:r>
          </w:p>
        </w:tc>
      </w:tr>
      <w:tr w:rsidR="004609A9" w:rsidRPr="00591237" w14:paraId="1D270EA0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739211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5B6320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39A976B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</w:t>
            </w:r>
          </w:p>
        </w:tc>
        <w:tc>
          <w:tcPr>
            <w:tcW w:w="2334" w:type="dxa"/>
          </w:tcPr>
          <w:p w14:paraId="353BBA8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0-0.005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F6F661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80</w:t>
            </w:r>
          </w:p>
        </w:tc>
        <w:tc>
          <w:tcPr>
            <w:tcW w:w="1693" w:type="dxa"/>
          </w:tcPr>
          <w:p w14:paraId="7FAB8DA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%</w:t>
            </w:r>
          </w:p>
        </w:tc>
        <w:tc>
          <w:tcPr>
            <w:tcW w:w="1814" w:type="dxa"/>
            <w:vMerge/>
          </w:tcPr>
          <w:p w14:paraId="7365A2E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7DE518B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E68C51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145E3A0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nics</w:t>
            </w:r>
          </w:p>
        </w:tc>
      </w:tr>
      <w:tr w:rsidR="004609A9" w:rsidRPr="00591237" w14:paraId="195A7EFC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8F3616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BEC9CB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0F45BCD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3</w:t>
            </w:r>
          </w:p>
        </w:tc>
        <w:tc>
          <w:tcPr>
            <w:tcW w:w="2334" w:type="dxa"/>
          </w:tcPr>
          <w:p w14:paraId="016AC7E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6-0.1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88367B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118.57</w:t>
            </w:r>
          </w:p>
        </w:tc>
        <w:tc>
          <w:tcPr>
            <w:tcW w:w="1693" w:type="dxa"/>
          </w:tcPr>
          <w:p w14:paraId="642EDB4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4%</w:t>
            </w:r>
          </w:p>
        </w:tc>
        <w:tc>
          <w:tcPr>
            <w:tcW w:w="1814" w:type="dxa"/>
            <w:vMerge w:val="restart"/>
          </w:tcPr>
          <w:p w14:paraId="749F2BA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462</w:t>
            </w:r>
          </w:p>
        </w:tc>
      </w:tr>
      <w:tr w:rsidR="004609A9" w:rsidRPr="00591237" w14:paraId="117BA65D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FC650C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616BEB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219F17B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</w:t>
            </w:r>
          </w:p>
        </w:tc>
        <w:tc>
          <w:tcPr>
            <w:tcW w:w="2334" w:type="dxa"/>
          </w:tcPr>
          <w:p w14:paraId="6F5DD23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5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3-0.3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D57A40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668.46</w:t>
            </w:r>
          </w:p>
        </w:tc>
        <w:tc>
          <w:tcPr>
            <w:tcW w:w="1693" w:type="dxa"/>
          </w:tcPr>
          <w:p w14:paraId="263BDAF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9.9%</w:t>
            </w:r>
          </w:p>
        </w:tc>
        <w:tc>
          <w:tcPr>
            <w:tcW w:w="1814" w:type="dxa"/>
            <w:vMerge/>
          </w:tcPr>
          <w:p w14:paraId="614AE68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7B6D12D7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4FA9E9E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Severity</w:t>
            </w:r>
          </w:p>
        </w:tc>
        <w:tc>
          <w:tcPr>
            <w:tcW w:w="1833" w:type="dxa"/>
          </w:tcPr>
          <w:p w14:paraId="447FB5B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7269E83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7</w:t>
            </w:r>
          </w:p>
        </w:tc>
        <w:tc>
          <w:tcPr>
            <w:tcW w:w="2334" w:type="dxa"/>
          </w:tcPr>
          <w:p w14:paraId="63FD960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5-0.37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271C96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48.58</w:t>
            </w:r>
          </w:p>
        </w:tc>
        <w:tc>
          <w:tcPr>
            <w:tcW w:w="1693" w:type="dxa"/>
          </w:tcPr>
          <w:p w14:paraId="3247A6F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3%</w:t>
            </w:r>
          </w:p>
        </w:tc>
        <w:tc>
          <w:tcPr>
            <w:tcW w:w="1814" w:type="dxa"/>
          </w:tcPr>
          <w:p w14:paraId="01DC4C7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7615BE51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278BE1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0D22409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60F657DF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B33303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5CDCBD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33125F8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7</w:t>
            </w:r>
          </w:p>
        </w:tc>
        <w:tc>
          <w:tcPr>
            <w:tcW w:w="2334" w:type="dxa"/>
          </w:tcPr>
          <w:p w14:paraId="62E7CF7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5-0.37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20F6AD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48.58</w:t>
            </w:r>
          </w:p>
        </w:tc>
        <w:tc>
          <w:tcPr>
            <w:tcW w:w="1693" w:type="dxa"/>
          </w:tcPr>
          <w:p w14:paraId="5481923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3%</w:t>
            </w:r>
          </w:p>
        </w:tc>
        <w:tc>
          <w:tcPr>
            <w:tcW w:w="1814" w:type="dxa"/>
            <w:vMerge w:val="restart"/>
          </w:tcPr>
          <w:p w14:paraId="09D2398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>
              <w:rPr>
                <w:rFonts w:ascii="Times New Roman" w:eastAsia="PMingLiU" w:hAnsi="Times New Roman" w:cs="Times New Roman"/>
                <w:lang w:eastAsia="zh-TW"/>
              </w:rPr>
              <w:t>N.A.</w:t>
            </w:r>
          </w:p>
        </w:tc>
      </w:tr>
      <w:tr w:rsidR="004609A9" w:rsidRPr="00591237" w14:paraId="3030767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595DFB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1B3C02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27DE6D4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2334" w:type="dxa"/>
          </w:tcPr>
          <w:p w14:paraId="1B124A7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705" w:type="dxa"/>
          </w:tcPr>
          <w:p w14:paraId="27BF16F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693" w:type="dxa"/>
          </w:tcPr>
          <w:p w14:paraId="68DFC40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814" w:type="dxa"/>
            <w:vMerge/>
          </w:tcPr>
          <w:p w14:paraId="6B6F843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52BE17A6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E3CB11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96238E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182E2B0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2334" w:type="dxa"/>
          </w:tcPr>
          <w:p w14:paraId="3E3539A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705" w:type="dxa"/>
          </w:tcPr>
          <w:p w14:paraId="1AF0B50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693" w:type="dxa"/>
          </w:tcPr>
          <w:p w14:paraId="1F5D715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814" w:type="dxa"/>
            <w:vMerge/>
          </w:tcPr>
          <w:p w14:paraId="5ED2A98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6C95732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19E2E5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0C63D2A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68E8E813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C70D17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F2020E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1E9A84D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5</w:t>
            </w:r>
          </w:p>
        </w:tc>
        <w:tc>
          <w:tcPr>
            <w:tcW w:w="2334" w:type="dxa"/>
          </w:tcPr>
          <w:p w14:paraId="28E65CC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5-0.38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8814A9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37.07</w:t>
            </w:r>
          </w:p>
        </w:tc>
        <w:tc>
          <w:tcPr>
            <w:tcW w:w="1693" w:type="dxa"/>
          </w:tcPr>
          <w:p w14:paraId="0317E4C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5%</w:t>
            </w:r>
          </w:p>
        </w:tc>
        <w:tc>
          <w:tcPr>
            <w:tcW w:w="1814" w:type="dxa"/>
            <w:vMerge w:val="restart"/>
          </w:tcPr>
          <w:p w14:paraId="46AFFF7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>
              <w:rPr>
                <w:rFonts w:ascii="Times New Roman" w:eastAsia="PMingLiU" w:hAnsi="Times New Roman" w:cs="Times New Roman"/>
                <w:lang w:eastAsia="zh-TW"/>
              </w:rPr>
              <w:t>N.A.</w:t>
            </w:r>
          </w:p>
        </w:tc>
      </w:tr>
      <w:tr w:rsidR="004609A9" w:rsidRPr="00591237" w14:paraId="2DF10864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A1C224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45CD86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68E7185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2334" w:type="dxa"/>
          </w:tcPr>
          <w:p w14:paraId="049CFC6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705" w:type="dxa"/>
          </w:tcPr>
          <w:p w14:paraId="158AA8A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693" w:type="dxa"/>
          </w:tcPr>
          <w:p w14:paraId="03749D8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814" w:type="dxa"/>
            <w:vMerge/>
          </w:tcPr>
          <w:p w14:paraId="2BCB365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5DD71002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2DBBB2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12A84E7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34CC1319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E8E025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8FC360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0EB2228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7</w:t>
            </w:r>
          </w:p>
        </w:tc>
        <w:tc>
          <w:tcPr>
            <w:tcW w:w="2334" w:type="dxa"/>
          </w:tcPr>
          <w:p w14:paraId="62E4844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5-0.37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3B3070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48.58</w:t>
            </w:r>
          </w:p>
        </w:tc>
        <w:tc>
          <w:tcPr>
            <w:tcW w:w="1693" w:type="dxa"/>
          </w:tcPr>
          <w:p w14:paraId="3620BD8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3%</w:t>
            </w:r>
          </w:p>
        </w:tc>
        <w:tc>
          <w:tcPr>
            <w:tcW w:w="1814" w:type="dxa"/>
            <w:vMerge w:val="restart"/>
          </w:tcPr>
          <w:p w14:paraId="2114C4B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</w:tr>
      <w:tr w:rsidR="004609A9" w:rsidRPr="00591237" w14:paraId="51A42FC4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40585C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2E9885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441F7CA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2334" w:type="dxa"/>
          </w:tcPr>
          <w:p w14:paraId="06FD8B0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705" w:type="dxa"/>
          </w:tcPr>
          <w:p w14:paraId="47CB512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693" w:type="dxa"/>
          </w:tcPr>
          <w:p w14:paraId="5DF5153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814" w:type="dxa"/>
            <w:vMerge/>
          </w:tcPr>
          <w:p w14:paraId="1E3AD25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5A855CD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22C95C1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Fever</w:t>
            </w:r>
          </w:p>
        </w:tc>
        <w:tc>
          <w:tcPr>
            <w:tcW w:w="1833" w:type="dxa"/>
          </w:tcPr>
          <w:p w14:paraId="21DE37F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6516E51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82</w:t>
            </w:r>
          </w:p>
        </w:tc>
        <w:tc>
          <w:tcPr>
            <w:tcW w:w="2334" w:type="dxa"/>
          </w:tcPr>
          <w:p w14:paraId="3A605B3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76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72-0.7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D97D9A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618.08</w:t>
            </w:r>
          </w:p>
        </w:tc>
        <w:tc>
          <w:tcPr>
            <w:tcW w:w="1693" w:type="dxa"/>
          </w:tcPr>
          <w:p w14:paraId="65855D2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7.6%</w:t>
            </w:r>
          </w:p>
        </w:tc>
        <w:tc>
          <w:tcPr>
            <w:tcW w:w="1814" w:type="dxa"/>
          </w:tcPr>
          <w:p w14:paraId="4854066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7CD653A9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947F81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6904EBC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1C4CE16B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5546BD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52B9CAE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3CA9074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23</w:t>
            </w:r>
          </w:p>
        </w:tc>
        <w:tc>
          <w:tcPr>
            <w:tcW w:w="2334" w:type="dxa"/>
          </w:tcPr>
          <w:p w14:paraId="3B89446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76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73-0.7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C12D95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645.58</w:t>
            </w:r>
          </w:p>
        </w:tc>
        <w:tc>
          <w:tcPr>
            <w:tcW w:w="1693" w:type="dxa"/>
          </w:tcPr>
          <w:p w14:paraId="1A2802D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6.7%</w:t>
            </w:r>
          </w:p>
        </w:tc>
        <w:tc>
          <w:tcPr>
            <w:tcW w:w="1814" w:type="dxa"/>
            <w:vMerge w:val="restart"/>
          </w:tcPr>
          <w:p w14:paraId="0C00F89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256</w:t>
            </w:r>
          </w:p>
        </w:tc>
      </w:tr>
      <w:tr w:rsidR="004609A9" w:rsidRPr="00591237" w14:paraId="11E860DC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C707A5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12117B5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43B4E95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2</w:t>
            </w:r>
          </w:p>
        </w:tc>
        <w:tc>
          <w:tcPr>
            <w:tcW w:w="2334" w:type="dxa"/>
          </w:tcPr>
          <w:p w14:paraId="0E6834F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73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64-0.81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EC51F2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663.15</w:t>
            </w:r>
          </w:p>
        </w:tc>
        <w:tc>
          <w:tcPr>
            <w:tcW w:w="1693" w:type="dxa"/>
          </w:tcPr>
          <w:p w14:paraId="7B490E2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6.9%</w:t>
            </w:r>
          </w:p>
        </w:tc>
        <w:tc>
          <w:tcPr>
            <w:tcW w:w="1814" w:type="dxa"/>
            <w:vMerge/>
          </w:tcPr>
          <w:p w14:paraId="3CB1F3F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1C39E475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AD8988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25FA31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2A00B0D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</w:t>
            </w:r>
          </w:p>
        </w:tc>
        <w:tc>
          <w:tcPr>
            <w:tcW w:w="2334" w:type="dxa"/>
          </w:tcPr>
          <w:p w14:paraId="778C781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82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72-0.91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62E7778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6.11</w:t>
            </w:r>
          </w:p>
        </w:tc>
        <w:tc>
          <w:tcPr>
            <w:tcW w:w="1693" w:type="dxa"/>
          </w:tcPr>
          <w:p w14:paraId="64E21F6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9.3%</w:t>
            </w:r>
          </w:p>
        </w:tc>
        <w:tc>
          <w:tcPr>
            <w:tcW w:w="1814" w:type="dxa"/>
            <w:vMerge/>
          </w:tcPr>
          <w:p w14:paraId="51DCBC8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48B8D426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3FE2CA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7904D05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7A903FB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5AF811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68F8D7B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2D77E7A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52</w:t>
            </w:r>
          </w:p>
        </w:tc>
        <w:tc>
          <w:tcPr>
            <w:tcW w:w="2334" w:type="dxa"/>
          </w:tcPr>
          <w:p w14:paraId="6BFE2A7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8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77-0.8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0B0C1D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068.88</w:t>
            </w:r>
          </w:p>
        </w:tc>
        <w:tc>
          <w:tcPr>
            <w:tcW w:w="1693" w:type="dxa"/>
          </w:tcPr>
          <w:p w14:paraId="680868F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7.9%</w:t>
            </w:r>
          </w:p>
        </w:tc>
        <w:tc>
          <w:tcPr>
            <w:tcW w:w="1814" w:type="dxa"/>
            <w:vMerge w:val="restart"/>
          </w:tcPr>
          <w:p w14:paraId="25B0614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&lt;0.0001</w:t>
            </w:r>
          </w:p>
        </w:tc>
      </w:tr>
      <w:tr w:rsidR="004609A9" w:rsidRPr="00591237" w14:paraId="03E4302E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AEA7E9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6108538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177963F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0</w:t>
            </w:r>
          </w:p>
        </w:tc>
        <w:tc>
          <w:tcPr>
            <w:tcW w:w="2334" w:type="dxa"/>
          </w:tcPr>
          <w:p w14:paraId="26FCF99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52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41-0.6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1FFB6D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45.16</w:t>
            </w:r>
          </w:p>
        </w:tc>
        <w:tc>
          <w:tcPr>
            <w:tcW w:w="1693" w:type="dxa"/>
          </w:tcPr>
          <w:p w14:paraId="5A15937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6.9%</w:t>
            </w:r>
          </w:p>
        </w:tc>
        <w:tc>
          <w:tcPr>
            <w:tcW w:w="1814" w:type="dxa"/>
            <w:vMerge/>
          </w:tcPr>
          <w:p w14:paraId="08C8369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15865B66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41913F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311F36C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64AACC7D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E6D145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19B362D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11E2D1C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67</w:t>
            </w:r>
          </w:p>
        </w:tc>
        <w:tc>
          <w:tcPr>
            <w:tcW w:w="2334" w:type="dxa"/>
          </w:tcPr>
          <w:p w14:paraId="4595AD2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78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74-0.81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A21B64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951.68</w:t>
            </w:r>
          </w:p>
        </w:tc>
        <w:tc>
          <w:tcPr>
            <w:tcW w:w="1693" w:type="dxa"/>
          </w:tcPr>
          <w:p w14:paraId="1A5A58E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8%</w:t>
            </w:r>
          </w:p>
        </w:tc>
        <w:tc>
          <w:tcPr>
            <w:tcW w:w="1814" w:type="dxa"/>
            <w:vMerge w:val="restart"/>
          </w:tcPr>
          <w:p w14:paraId="17103AC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&lt;0.0001</w:t>
            </w:r>
          </w:p>
        </w:tc>
      </w:tr>
      <w:tr w:rsidR="004609A9" w:rsidRPr="00591237" w14:paraId="5731A8D4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773B11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C5DF62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3BBA245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5</w:t>
            </w:r>
          </w:p>
        </w:tc>
        <w:tc>
          <w:tcPr>
            <w:tcW w:w="2334" w:type="dxa"/>
          </w:tcPr>
          <w:p w14:paraId="6F11118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53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40-0.65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CD9F51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984.65</w:t>
            </w:r>
          </w:p>
        </w:tc>
        <w:tc>
          <w:tcPr>
            <w:tcW w:w="1693" w:type="dxa"/>
          </w:tcPr>
          <w:p w14:paraId="509BF17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9.3%</w:t>
            </w:r>
          </w:p>
        </w:tc>
        <w:tc>
          <w:tcPr>
            <w:tcW w:w="1814" w:type="dxa"/>
            <w:vMerge/>
          </w:tcPr>
          <w:p w14:paraId="098BE73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140FA74E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2726BF4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Cough</w:t>
            </w:r>
          </w:p>
        </w:tc>
        <w:tc>
          <w:tcPr>
            <w:tcW w:w="1833" w:type="dxa"/>
          </w:tcPr>
          <w:p w14:paraId="1485071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4E6D162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69</w:t>
            </w:r>
          </w:p>
        </w:tc>
        <w:tc>
          <w:tcPr>
            <w:tcW w:w="2334" w:type="dxa"/>
          </w:tcPr>
          <w:p w14:paraId="49F8B7F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56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52-0.5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65B6E6C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778.37</w:t>
            </w:r>
          </w:p>
        </w:tc>
        <w:tc>
          <w:tcPr>
            <w:tcW w:w="1693" w:type="dxa"/>
          </w:tcPr>
          <w:p w14:paraId="34C0754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6%</w:t>
            </w:r>
          </w:p>
        </w:tc>
        <w:tc>
          <w:tcPr>
            <w:tcW w:w="1814" w:type="dxa"/>
          </w:tcPr>
          <w:p w14:paraId="565EF5F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264AF3A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7921E3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7B9F389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1D7C1A57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4728F8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59F8446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2464AC3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15</w:t>
            </w:r>
          </w:p>
        </w:tc>
        <w:tc>
          <w:tcPr>
            <w:tcW w:w="2334" w:type="dxa"/>
          </w:tcPr>
          <w:p w14:paraId="452E6A9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54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50-0.58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0BB920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548.34</w:t>
            </w:r>
          </w:p>
        </w:tc>
        <w:tc>
          <w:tcPr>
            <w:tcW w:w="1693" w:type="dxa"/>
          </w:tcPr>
          <w:p w14:paraId="56DCC27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6.8%</w:t>
            </w:r>
          </w:p>
        </w:tc>
        <w:tc>
          <w:tcPr>
            <w:tcW w:w="1814" w:type="dxa"/>
            <w:vMerge w:val="restart"/>
          </w:tcPr>
          <w:p w14:paraId="6E1E5A5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06</w:t>
            </w:r>
          </w:p>
        </w:tc>
      </w:tr>
      <w:tr w:rsidR="004609A9" w:rsidRPr="00591237" w14:paraId="0488F2A9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D0B3C9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31F730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188C79A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8</w:t>
            </w:r>
          </w:p>
        </w:tc>
        <w:tc>
          <w:tcPr>
            <w:tcW w:w="2334" w:type="dxa"/>
          </w:tcPr>
          <w:p w14:paraId="6024F39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6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52-0.6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04A1802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93.48</w:t>
            </w:r>
          </w:p>
        </w:tc>
        <w:tc>
          <w:tcPr>
            <w:tcW w:w="1693" w:type="dxa"/>
          </w:tcPr>
          <w:p w14:paraId="42BD6C7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5.7%</w:t>
            </w:r>
          </w:p>
        </w:tc>
        <w:tc>
          <w:tcPr>
            <w:tcW w:w="1814" w:type="dxa"/>
            <w:vMerge/>
          </w:tcPr>
          <w:p w14:paraId="77F81D4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79EE2E39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4D1EF3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54D32F8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44D3355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</w:t>
            </w:r>
          </w:p>
        </w:tc>
        <w:tc>
          <w:tcPr>
            <w:tcW w:w="2334" w:type="dxa"/>
          </w:tcPr>
          <w:p w14:paraId="75B3437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72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61-0.8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9312BA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.72</w:t>
            </w:r>
          </w:p>
        </w:tc>
        <w:tc>
          <w:tcPr>
            <w:tcW w:w="1693" w:type="dxa"/>
          </w:tcPr>
          <w:p w14:paraId="6E63F79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8.5%</w:t>
            </w:r>
          </w:p>
        </w:tc>
        <w:tc>
          <w:tcPr>
            <w:tcW w:w="1814" w:type="dxa"/>
            <w:vMerge/>
          </w:tcPr>
          <w:p w14:paraId="0C1E1A9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0FB487A6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170431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0ACA589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4B742A9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BC49E0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60EF719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5CE6BCF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40</w:t>
            </w:r>
          </w:p>
        </w:tc>
        <w:tc>
          <w:tcPr>
            <w:tcW w:w="2334" w:type="dxa"/>
          </w:tcPr>
          <w:p w14:paraId="1AED737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57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53-0.61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273FE4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071.04</w:t>
            </w:r>
          </w:p>
        </w:tc>
        <w:tc>
          <w:tcPr>
            <w:tcW w:w="1693" w:type="dxa"/>
          </w:tcPr>
          <w:p w14:paraId="56EF371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5%</w:t>
            </w:r>
          </w:p>
        </w:tc>
        <w:tc>
          <w:tcPr>
            <w:tcW w:w="1814" w:type="dxa"/>
            <w:vMerge w:val="restart"/>
          </w:tcPr>
          <w:p w14:paraId="3221883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18</w:t>
            </w:r>
          </w:p>
        </w:tc>
      </w:tr>
      <w:tr w:rsidR="004609A9" w:rsidRPr="00591237" w14:paraId="168B14C0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292663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5689F9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19BEC8C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0</w:t>
            </w:r>
          </w:p>
        </w:tc>
        <w:tc>
          <w:tcPr>
            <w:tcW w:w="2334" w:type="dxa"/>
          </w:tcPr>
          <w:p w14:paraId="472A711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44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34-0.5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241223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7.80</w:t>
            </w:r>
          </w:p>
        </w:tc>
        <w:tc>
          <w:tcPr>
            <w:tcW w:w="1693" w:type="dxa"/>
          </w:tcPr>
          <w:p w14:paraId="57C9C3C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7.1%</w:t>
            </w:r>
          </w:p>
        </w:tc>
        <w:tc>
          <w:tcPr>
            <w:tcW w:w="1814" w:type="dxa"/>
            <w:vMerge/>
          </w:tcPr>
          <w:p w14:paraId="7267E36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62B540B0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0A7BDD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6E2A2AB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4FE23631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E7F7F2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5C3E8FA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6719DD3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57</w:t>
            </w:r>
          </w:p>
        </w:tc>
        <w:tc>
          <w:tcPr>
            <w:tcW w:w="2334" w:type="dxa"/>
          </w:tcPr>
          <w:p w14:paraId="6649A31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55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52-0.5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32025DB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246.54</w:t>
            </w:r>
          </w:p>
        </w:tc>
        <w:tc>
          <w:tcPr>
            <w:tcW w:w="1693" w:type="dxa"/>
          </w:tcPr>
          <w:p w14:paraId="1FD2A78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2%</w:t>
            </w:r>
          </w:p>
        </w:tc>
        <w:tc>
          <w:tcPr>
            <w:tcW w:w="1814" w:type="dxa"/>
            <w:vMerge w:val="restart"/>
          </w:tcPr>
          <w:p w14:paraId="6F70A7C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343</w:t>
            </w:r>
          </w:p>
        </w:tc>
      </w:tr>
      <w:tr w:rsidR="004609A9" w:rsidRPr="00591237" w14:paraId="0C066451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445E40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849751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351D2AE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2</w:t>
            </w:r>
          </w:p>
        </w:tc>
        <w:tc>
          <w:tcPr>
            <w:tcW w:w="2334" w:type="dxa"/>
          </w:tcPr>
          <w:p w14:paraId="3B03A10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62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49-0.7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54583D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38.82</w:t>
            </w:r>
          </w:p>
        </w:tc>
        <w:tc>
          <w:tcPr>
            <w:tcW w:w="1693" w:type="dxa"/>
          </w:tcPr>
          <w:p w14:paraId="26DF204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2.1%</w:t>
            </w:r>
          </w:p>
        </w:tc>
        <w:tc>
          <w:tcPr>
            <w:tcW w:w="1814" w:type="dxa"/>
            <w:vMerge/>
          </w:tcPr>
          <w:p w14:paraId="58E6097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63F963CC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6C43267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szCs w:val="22"/>
                <w:lang w:eastAsia="zh-TW"/>
              </w:rPr>
              <w:t>Sputum production</w:t>
            </w:r>
          </w:p>
        </w:tc>
        <w:tc>
          <w:tcPr>
            <w:tcW w:w="1833" w:type="dxa"/>
          </w:tcPr>
          <w:p w14:paraId="6728193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085C5FC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5</w:t>
            </w:r>
          </w:p>
        </w:tc>
        <w:tc>
          <w:tcPr>
            <w:tcW w:w="2334" w:type="dxa"/>
          </w:tcPr>
          <w:p w14:paraId="5AD2EE0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4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1-0.2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69020D6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486.46</w:t>
            </w:r>
          </w:p>
        </w:tc>
        <w:tc>
          <w:tcPr>
            <w:tcW w:w="1693" w:type="dxa"/>
          </w:tcPr>
          <w:p w14:paraId="0EC9359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0%</w:t>
            </w:r>
          </w:p>
        </w:tc>
        <w:tc>
          <w:tcPr>
            <w:tcW w:w="1814" w:type="dxa"/>
          </w:tcPr>
          <w:p w14:paraId="5819770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2F988B0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17671C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67F7FC5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0D1D60B9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A1A0A7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24116F2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4BE1C37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1</w:t>
            </w:r>
          </w:p>
        </w:tc>
        <w:tc>
          <w:tcPr>
            <w:tcW w:w="2334" w:type="dxa"/>
          </w:tcPr>
          <w:p w14:paraId="2F13C08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3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9-0.28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3CF071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366.32</w:t>
            </w:r>
          </w:p>
        </w:tc>
        <w:tc>
          <w:tcPr>
            <w:tcW w:w="1693" w:type="dxa"/>
          </w:tcPr>
          <w:p w14:paraId="5850C33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6.3%</w:t>
            </w:r>
          </w:p>
        </w:tc>
        <w:tc>
          <w:tcPr>
            <w:tcW w:w="1814" w:type="dxa"/>
            <w:vMerge w:val="restart"/>
          </w:tcPr>
          <w:p w14:paraId="2D5E137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108</w:t>
            </w:r>
          </w:p>
        </w:tc>
      </w:tr>
      <w:tr w:rsidR="004609A9" w:rsidRPr="00591237" w14:paraId="3C2B15A3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B145E4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177228D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1196299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9</w:t>
            </w:r>
          </w:p>
        </w:tc>
        <w:tc>
          <w:tcPr>
            <w:tcW w:w="2334" w:type="dxa"/>
          </w:tcPr>
          <w:p w14:paraId="48C612A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7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8-0.37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1C7064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7.42</w:t>
            </w:r>
          </w:p>
        </w:tc>
        <w:tc>
          <w:tcPr>
            <w:tcW w:w="1693" w:type="dxa"/>
          </w:tcPr>
          <w:p w14:paraId="7B48E20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2.0%</w:t>
            </w:r>
          </w:p>
        </w:tc>
        <w:tc>
          <w:tcPr>
            <w:tcW w:w="1814" w:type="dxa"/>
            <w:vMerge/>
          </w:tcPr>
          <w:p w14:paraId="361419B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0663932B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BE9E2B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6AC1BF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03B8B7A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</w:t>
            </w:r>
          </w:p>
        </w:tc>
        <w:tc>
          <w:tcPr>
            <w:tcW w:w="2334" w:type="dxa"/>
          </w:tcPr>
          <w:p w14:paraId="6069757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7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3-0.5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8CCA8E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7.24</w:t>
            </w:r>
          </w:p>
        </w:tc>
        <w:tc>
          <w:tcPr>
            <w:tcW w:w="1693" w:type="dxa"/>
          </w:tcPr>
          <w:p w14:paraId="6E79839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6.8%</w:t>
            </w:r>
          </w:p>
        </w:tc>
        <w:tc>
          <w:tcPr>
            <w:tcW w:w="1814" w:type="dxa"/>
            <w:vMerge/>
          </w:tcPr>
          <w:p w14:paraId="46BAC6A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0883B38D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511895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7CCE118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362AC670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F8BE89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5669D7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7CB3589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0</w:t>
            </w:r>
          </w:p>
        </w:tc>
        <w:tc>
          <w:tcPr>
            <w:tcW w:w="2334" w:type="dxa"/>
          </w:tcPr>
          <w:p w14:paraId="075B410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5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1-0.2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2DB443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453.37</w:t>
            </w:r>
          </w:p>
        </w:tc>
        <w:tc>
          <w:tcPr>
            <w:tcW w:w="1693" w:type="dxa"/>
          </w:tcPr>
          <w:p w14:paraId="40D60B6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3%</w:t>
            </w:r>
          </w:p>
        </w:tc>
        <w:tc>
          <w:tcPr>
            <w:tcW w:w="1814" w:type="dxa"/>
            <w:vMerge w:val="restart"/>
          </w:tcPr>
          <w:p w14:paraId="6E7FC16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514</w:t>
            </w:r>
          </w:p>
        </w:tc>
      </w:tr>
      <w:tr w:rsidR="004609A9" w:rsidRPr="00591237" w14:paraId="40AE2ED4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20B77A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2CFA07A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0F045E2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</w:t>
            </w:r>
          </w:p>
        </w:tc>
        <w:tc>
          <w:tcPr>
            <w:tcW w:w="2334" w:type="dxa"/>
          </w:tcPr>
          <w:p w14:paraId="359D82E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6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1-0.41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6B44F6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6.57</w:t>
            </w:r>
          </w:p>
        </w:tc>
        <w:tc>
          <w:tcPr>
            <w:tcW w:w="1693" w:type="dxa"/>
          </w:tcPr>
          <w:p w14:paraId="7E57210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1.9%</w:t>
            </w:r>
          </w:p>
        </w:tc>
        <w:tc>
          <w:tcPr>
            <w:tcW w:w="1814" w:type="dxa"/>
            <w:vMerge/>
          </w:tcPr>
          <w:p w14:paraId="6F9BA24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46F6B226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547402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4975CAE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7EF78717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11D43A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5AB9546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12E8D5F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2</w:t>
            </w:r>
          </w:p>
        </w:tc>
        <w:tc>
          <w:tcPr>
            <w:tcW w:w="2334" w:type="dxa"/>
          </w:tcPr>
          <w:p w14:paraId="0965D13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5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1-0.2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2179B9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473.56</w:t>
            </w:r>
          </w:p>
        </w:tc>
        <w:tc>
          <w:tcPr>
            <w:tcW w:w="1693" w:type="dxa"/>
          </w:tcPr>
          <w:p w14:paraId="7EB9F38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2%</w:t>
            </w:r>
          </w:p>
        </w:tc>
        <w:tc>
          <w:tcPr>
            <w:tcW w:w="1814" w:type="dxa"/>
            <w:vMerge w:val="restart"/>
          </w:tcPr>
          <w:p w14:paraId="3EC0A14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817</w:t>
            </w:r>
          </w:p>
        </w:tc>
      </w:tr>
      <w:tr w:rsidR="004609A9" w:rsidRPr="00591237" w14:paraId="3AE694DB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90671F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74E1CA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5AAE982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</w:t>
            </w:r>
          </w:p>
        </w:tc>
        <w:tc>
          <w:tcPr>
            <w:tcW w:w="2334" w:type="dxa"/>
          </w:tcPr>
          <w:p w14:paraId="7710B7D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2-0.50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7695D2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2.62</w:t>
            </w:r>
          </w:p>
        </w:tc>
        <w:tc>
          <w:tcPr>
            <w:tcW w:w="1693" w:type="dxa"/>
          </w:tcPr>
          <w:p w14:paraId="0027042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4.2%</w:t>
            </w:r>
          </w:p>
        </w:tc>
        <w:tc>
          <w:tcPr>
            <w:tcW w:w="1814" w:type="dxa"/>
            <w:vMerge/>
          </w:tcPr>
          <w:p w14:paraId="73D7DA8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187B9727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3AE95F8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szCs w:val="22"/>
                <w:lang w:eastAsia="zh-TW"/>
              </w:rPr>
              <w:t>Sore throat</w:t>
            </w:r>
          </w:p>
        </w:tc>
        <w:tc>
          <w:tcPr>
            <w:tcW w:w="1833" w:type="dxa"/>
          </w:tcPr>
          <w:p w14:paraId="2602092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3725A12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5</w:t>
            </w:r>
          </w:p>
        </w:tc>
        <w:tc>
          <w:tcPr>
            <w:tcW w:w="2334" w:type="dxa"/>
          </w:tcPr>
          <w:p w14:paraId="39A3AD9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2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9-0.1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747F0B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81.72</w:t>
            </w:r>
          </w:p>
        </w:tc>
        <w:tc>
          <w:tcPr>
            <w:tcW w:w="1693" w:type="dxa"/>
          </w:tcPr>
          <w:p w14:paraId="7DEB964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9.3%</w:t>
            </w:r>
          </w:p>
        </w:tc>
        <w:tc>
          <w:tcPr>
            <w:tcW w:w="1814" w:type="dxa"/>
          </w:tcPr>
          <w:p w14:paraId="51F0A87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3676689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862764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54615E9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6A51ADCB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7969F3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6866528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3878C73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8</w:t>
            </w:r>
          </w:p>
        </w:tc>
        <w:tc>
          <w:tcPr>
            <w:tcW w:w="2334" w:type="dxa"/>
          </w:tcPr>
          <w:p w14:paraId="0C7EFEA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8-0.1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EFBB0D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67.92</w:t>
            </w:r>
          </w:p>
        </w:tc>
        <w:tc>
          <w:tcPr>
            <w:tcW w:w="1693" w:type="dxa"/>
          </w:tcPr>
          <w:p w14:paraId="18BD25F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1.5%</w:t>
            </w:r>
          </w:p>
        </w:tc>
        <w:tc>
          <w:tcPr>
            <w:tcW w:w="1814" w:type="dxa"/>
            <w:vMerge w:val="restart"/>
          </w:tcPr>
          <w:p w14:paraId="2B655A9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03</w:t>
            </w:r>
          </w:p>
        </w:tc>
      </w:tr>
      <w:tr w:rsidR="004609A9" w:rsidRPr="00591237" w14:paraId="59EEB61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A853B8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448C03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3603F87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3</w:t>
            </w:r>
          </w:p>
        </w:tc>
        <w:tc>
          <w:tcPr>
            <w:tcW w:w="2334" w:type="dxa"/>
          </w:tcPr>
          <w:p w14:paraId="515EF2C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3-0.2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2955D9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6.84</w:t>
            </w:r>
          </w:p>
        </w:tc>
        <w:tc>
          <w:tcPr>
            <w:tcW w:w="1693" w:type="dxa"/>
          </w:tcPr>
          <w:p w14:paraId="77344FC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7.3%</w:t>
            </w:r>
          </w:p>
        </w:tc>
        <w:tc>
          <w:tcPr>
            <w:tcW w:w="1814" w:type="dxa"/>
            <w:vMerge/>
          </w:tcPr>
          <w:p w14:paraId="2CE4A08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0CACE4A2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5CCEE9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11EA0D5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5B0DBCE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</w:t>
            </w:r>
          </w:p>
        </w:tc>
        <w:tc>
          <w:tcPr>
            <w:tcW w:w="2334" w:type="dxa"/>
          </w:tcPr>
          <w:p w14:paraId="3915F4D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2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4-0.2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A5FAC8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.38</w:t>
            </w:r>
          </w:p>
        </w:tc>
        <w:tc>
          <w:tcPr>
            <w:tcW w:w="1693" w:type="dxa"/>
          </w:tcPr>
          <w:p w14:paraId="636ACCF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4.2%</w:t>
            </w:r>
          </w:p>
        </w:tc>
        <w:tc>
          <w:tcPr>
            <w:tcW w:w="1814" w:type="dxa"/>
            <w:vMerge/>
          </w:tcPr>
          <w:p w14:paraId="1346580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5563A93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FCBE2A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2BC23B2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40B5062C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B5ECA3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2E7F8A4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6DE87C9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9</w:t>
            </w:r>
          </w:p>
        </w:tc>
        <w:tc>
          <w:tcPr>
            <w:tcW w:w="2334" w:type="dxa"/>
          </w:tcPr>
          <w:p w14:paraId="0AFF980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8-0.1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0A78E86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57.09</w:t>
            </w:r>
          </w:p>
        </w:tc>
        <w:tc>
          <w:tcPr>
            <w:tcW w:w="1693" w:type="dxa"/>
          </w:tcPr>
          <w:p w14:paraId="5B780A9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7.8%</w:t>
            </w:r>
          </w:p>
        </w:tc>
        <w:tc>
          <w:tcPr>
            <w:tcW w:w="1814" w:type="dxa"/>
            <w:vMerge w:val="restart"/>
          </w:tcPr>
          <w:p w14:paraId="273BEB0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228</w:t>
            </w:r>
          </w:p>
        </w:tc>
      </w:tr>
      <w:tr w:rsidR="004609A9" w:rsidRPr="00591237" w14:paraId="258542A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BBAA58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26CA97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5DAF406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0</w:t>
            </w:r>
          </w:p>
        </w:tc>
        <w:tc>
          <w:tcPr>
            <w:tcW w:w="2334" w:type="dxa"/>
          </w:tcPr>
          <w:p w14:paraId="2745C1E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7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7-0.31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3A2B72C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08.14</w:t>
            </w:r>
          </w:p>
        </w:tc>
        <w:tc>
          <w:tcPr>
            <w:tcW w:w="1693" w:type="dxa"/>
          </w:tcPr>
          <w:p w14:paraId="2FDF5CA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1.7%</w:t>
            </w:r>
          </w:p>
        </w:tc>
        <w:tc>
          <w:tcPr>
            <w:tcW w:w="1814" w:type="dxa"/>
            <w:vMerge/>
          </w:tcPr>
          <w:p w14:paraId="26F1CE5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50245971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45C091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59D4B4A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3EFB12BD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D8822E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AB01CD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214F0F9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6</w:t>
            </w:r>
          </w:p>
        </w:tc>
        <w:tc>
          <w:tcPr>
            <w:tcW w:w="2334" w:type="dxa"/>
          </w:tcPr>
          <w:p w14:paraId="7114EEA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8-0.1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B13CF9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60.39</w:t>
            </w:r>
          </w:p>
        </w:tc>
        <w:tc>
          <w:tcPr>
            <w:tcW w:w="1693" w:type="dxa"/>
          </w:tcPr>
          <w:p w14:paraId="520E93F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8.6%</w:t>
            </w:r>
          </w:p>
        </w:tc>
        <w:tc>
          <w:tcPr>
            <w:tcW w:w="1814" w:type="dxa"/>
            <w:vMerge w:val="restart"/>
          </w:tcPr>
          <w:p w14:paraId="144F3D9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11</w:t>
            </w:r>
          </w:p>
        </w:tc>
      </w:tr>
      <w:tr w:rsidR="004609A9" w:rsidRPr="00591237" w14:paraId="047637C1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10AB5A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52E87F9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3C73CA9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</w:t>
            </w:r>
          </w:p>
        </w:tc>
        <w:tc>
          <w:tcPr>
            <w:tcW w:w="2334" w:type="dxa"/>
          </w:tcPr>
          <w:p w14:paraId="412F59D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5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4-0.38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0978C2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8.69</w:t>
            </w:r>
          </w:p>
        </w:tc>
        <w:tc>
          <w:tcPr>
            <w:tcW w:w="1693" w:type="dxa"/>
          </w:tcPr>
          <w:p w14:paraId="60E8098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6.4%</w:t>
            </w:r>
          </w:p>
        </w:tc>
        <w:tc>
          <w:tcPr>
            <w:tcW w:w="1814" w:type="dxa"/>
            <w:vMerge/>
          </w:tcPr>
          <w:p w14:paraId="40C2990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49341F30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4645AB2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szCs w:val="22"/>
                <w:lang w:eastAsia="zh-TW"/>
              </w:rPr>
              <w:t>Myalgia</w:t>
            </w:r>
          </w:p>
        </w:tc>
        <w:tc>
          <w:tcPr>
            <w:tcW w:w="1833" w:type="dxa"/>
          </w:tcPr>
          <w:p w14:paraId="79C3A7F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620ED24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5</w:t>
            </w:r>
          </w:p>
        </w:tc>
        <w:tc>
          <w:tcPr>
            <w:tcW w:w="2334" w:type="dxa"/>
          </w:tcPr>
          <w:p w14:paraId="6DA5758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6-0.2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F99F14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75.81</w:t>
            </w:r>
          </w:p>
        </w:tc>
        <w:tc>
          <w:tcPr>
            <w:tcW w:w="1693" w:type="dxa"/>
          </w:tcPr>
          <w:p w14:paraId="4FC98D0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7.1%</w:t>
            </w:r>
          </w:p>
        </w:tc>
        <w:tc>
          <w:tcPr>
            <w:tcW w:w="1814" w:type="dxa"/>
          </w:tcPr>
          <w:p w14:paraId="0235135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03E80D88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F9D56D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021893B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253564E6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85BCE6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50A5ED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29E60EF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5</w:t>
            </w:r>
          </w:p>
        </w:tc>
        <w:tc>
          <w:tcPr>
            <w:tcW w:w="2334" w:type="dxa"/>
          </w:tcPr>
          <w:p w14:paraId="79D9DD7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8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5-0.21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361325F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66.29</w:t>
            </w:r>
          </w:p>
        </w:tc>
        <w:tc>
          <w:tcPr>
            <w:tcW w:w="1693" w:type="dxa"/>
          </w:tcPr>
          <w:p w14:paraId="17A3F32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8.4%</w:t>
            </w:r>
          </w:p>
        </w:tc>
        <w:tc>
          <w:tcPr>
            <w:tcW w:w="1814" w:type="dxa"/>
            <w:vMerge w:val="restart"/>
          </w:tcPr>
          <w:p w14:paraId="07B4267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002</w:t>
            </w:r>
          </w:p>
        </w:tc>
      </w:tr>
      <w:tr w:rsidR="004609A9" w:rsidRPr="00591237" w14:paraId="399ACF19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C6C9D1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DD2D3B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5C11104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7</w:t>
            </w:r>
          </w:p>
        </w:tc>
        <w:tc>
          <w:tcPr>
            <w:tcW w:w="2334" w:type="dxa"/>
          </w:tcPr>
          <w:p w14:paraId="15AB981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7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9-0.35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2F5973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0.61</w:t>
            </w:r>
          </w:p>
        </w:tc>
        <w:tc>
          <w:tcPr>
            <w:tcW w:w="1693" w:type="dxa"/>
          </w:tcPr>
          <w:p w14:paraId="52B63CE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0.6%</w:t>
            </w:r>
          </w:p>
        </w:tc>
        <w:tc>
          <w:tcPr>
            <w:tcW w:w="1814" w:type="dxa"/>
            <w:vMerge/>
          </w:tcPr>
          <w:p w14:paraId="344AEE0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089820D1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307C74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5C74B66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04873FF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</w:t>
            </w:r>
          </w:p>
        </w:tc>
        <w:tc>
          <w:tcPr>
            <w:tcW w:w="2334" w:type="dxa"/>
          </w:tcPr>
          <w:p w14:paraId="53AD41A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5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6-0.46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38BC0DC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83</w:t>
            </w:r>
          </w:p>
        </w:tc>
        <w:tc>
          <w:tcPr>
            <w:tcW w:w="1693" w:type="dxa"/>
          </w:tcPr>
          <w:p w14:paraId="2169D6B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%</w:t>
            </w:r>
          </w:p>
        </w:tc>
        <w:tc>
          <w:tcPr>
            <w:tcW w:w="1814" w:type="dxa"/>
            <w:vMerge/>
          </w:tcPr>
          <w:p w14:paraId="745F56F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3D2A2D89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F2FB8B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74CED0B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342C0755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621C30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2842B5D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2247911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0</w:t>
            </w:r>
          </w:p>
        </w:tc>
        <w:tc>
          <w:tcPr>
            <w:tcW w:w="2334" w:type="dxa"/>
          </w:tcPr>
          <w:p w14:paraId="2E96D75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7-0.2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6BD0A56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60.93</w:t>
            </w:r>
          </w:p>
        </w:tc>
        <w:tc>
          <w:tcPr>
            <w:tcW w:w="1693" w:type="dxa"/>
          </w:tcPr>
          <w:p w14:paraId="3E658CF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5.0%</w:t>
            </w:r>
          </w:p>
        </w:tc>
        <w:tc>
          <w:tcPr>
            <w:tcW w:w="1814" w:type="dxa"/>
            <w:vMerge w:val="restart"/>
          </w:tcPr>
          <w:p w14:paraId="58DD12E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091</w:t>
            </w:r>
          </w:p>
        </w:tc>
      </w:tr>
      <w:tr w:rsidR="004609A9" w:rsidRPr="00591237" w14:paraId="65C926F7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8221DA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6FD9287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78F3883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</w:t>
            </w:r>
          </w:p>
        </w:tc>
        <w:tc>
          <w:tcPr>
            <w:tcW w:w="2334" w:type="dxa"/>
          </w:tcPr>
          <w:p w14:paraId="31BEB95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0-0.2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CD84FE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.90</w:t>
            </w:r>
          </w:p>
        </w:tc>
        <w:tc>
          <w:tcPr>
            <w:tcW w:w="1693" w:type="dxa"/>
          </w:tcPr>
          <w:p w14:paraId="117F792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4.4%</w:t>
            </w:r>
          </w:p>
        </w:tc>
        <w:tc>
          <w:tcPr>
            <w:tcW w:w="1814" w:type="dxa"/>
            <w:vMerge/>
          </w:tcPr>
          <w:p w14:paraId="6258051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44761CC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0E8AE1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296C8D5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6B51583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23B4C5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7ECB97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0F92E5F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0</w:t>
            </w:r>
          </w:p>
        </w:tc>
        <w:tc>
          <w:tcPr>
            <w:tcW w:w="2334" w:type="dxa"/>
          </w:tcPr>
          <w:p w14:paraId="118E05C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6-0.2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07FBE1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33.54</w:t>
            </w:r>
          </w:p>
        </w:tc>
        <w:tc>
          <w:tcPr>
            <w:tcW w:w="1693" w:type="dxa"/>
          </w:tcPr>
          <w:p w14:paraId="0FAB5CC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7.1%</w:t>
            </w:r>
          </w:p>
        </w:tc>
        <w:tc>
          <w:tcPr>
            <w:tcW w:w="1814" w:type="dxa"/>
            <w:vMerge w:val="restart"/>
          </w:tcPr>
          <w:p w14:paraId="3C14216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584</w:t>
            </w:r>
          </w:p>
        </w:tc>
      </w:tr>
      <w:tr w:rsidR="004609A9" w:rsidRPr="00591237" w14:paraId="6537906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AB1DE8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4B2522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4805B69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</w:t>
            </w:r>
          </w:p>
        </w:tc>
        <w:tc>
          <w:tcPr>
            <w:tcW w:w="2334" w:type="dxa"/>
          </w:tcPr>
          <w:p w14:paraId="1E39DF2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3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1-0.37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D33768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5.01</w:t>
            </w:r>
          </w:p>
        </w:tc>
        <w:tc>
          <w:tcPr>
            <w:tcW w:w="1693" w:type="dxa"/>
          </w:tcPr>
          <w:p w14:paraId="2A57B15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4.0%</w:t>
            </w:r>
          </w:p>
        </w:tc>
        <w:tc>
          <w:tcPr>
            <w:tcW w:w="1814" w:type="dxa"/>
            <w:vMerge/>
          </w:tcPr>
          <w:p w14:paraId="013B910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5CEEEC2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1FAAED7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szCs w:val="22"/>
                <w:lang w:eastAsia="zh-TW"/>
              </w:rPr>
              <w:t>Fatigue</w:t>
            </w:r>
          </w:p>
        </w:tc>
        <w:tc>
          <w:tcPr>
            <w:tcW w:w="1833" w:type="dxa"/>
          </w:tcPr>
          <w:p w14:paraId="7B641EA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4AF8F09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4</w:t>
            </w:r>
          </w:p>
        </w:tc>
        <w:tc>
          <w:tcPr>
            <w:tcW w:w="2334" w:type="dxa"/>
          </w:tcPr>
          <w:p w14:paraId="4B33B24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5-0.3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94BB95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157.66</w:t>
            </w:r>
          </w:p>
        </w:tc>
        <w:tc>
          <w:tcPr>
            <w:tcW w:w="1693" w:type="dxa"/>
          </w:tcPr>
          <w:p w14:paraId="091327F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7%</w:t>
            </w:r>
          </w:p>
        </w:tc>
        <w:tc>
          <w:tcPr>
            <w:tcW w:w="1814" w:type="dxa"/>
          </w:tcPr>
          <w:p w14:paraId="3EF1CA6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042F737D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4E624A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1C18F30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3F64EEA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B6E3B2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EDF4E1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17C3677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8</w:t>
            </w:r>
          </w:p>
        </w:tc>
        <w:tc>
          <w:tcPr>
            <w:tcW w:w="2334" w:type="dxa"/>
          </w:tcPr>
          <w:p w14:paraId="3E648F3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8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3-0.3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32D785D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806.42</w:t>
            </w:r>
          </w:p>
        </w:tc>
        <w:tc>
          <w:tcPr>
            <w:tcW w:w="1693" w:type="dxa"/>
          </w:tcPr>
          <w:p w14:paraId="1136D79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6.3%</w:t>
            </w:r>
          </w:p>
        </w:tc>
        <w:tc>
          <w:tcPr>
            <w:tcW w:w="1814" w:type="dxa"/>
            <w:vMerge w:val="restart"/>
          </w:tcPr>
          <w:p w14:paraId="7FFA463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203</w:t>
            </w:r>
          </w:p>
        </w:tc>
      </w:tr>
      <w:tr w:rsidR="004609A9" w:rsidRPr="00591237" w14:paraId="4AF94681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E24063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670E158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225D082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2</w:t>
            </w:r>
          </w:p>
        </w:tc>
        <w:tc>
          <w:tcPr>
            <w:tcW w:w="2334" w:type="dxa"/>
          </w:tcPr>
          <w:p w14:paraId="660EA2C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5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5-0.4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A87614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1.01</w:t>
            </w:r>
          </w:p>
        </w:tc>
        <w:tc>
          <w:tcPr>
            <w:tcW w:w="1693" w:type="dxa"/>
          </w:tcPr>
          <w:p w14:paraId="16AB57A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6.9%</w:t>
            </w:r>
          </w:p>
        </w:tc>
        <w:tc>
          <w:tcPr>
            <w:tcW w:w="1814" w:type="dxa"/>
            <w:vMerge/>
          </w:tcPr>
          <w:p w14:paraId="464E755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0174542C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81294E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5BE7848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5BD3759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</w:t>
            </w:r>
          </w:p>
        </w:tc>
        <w:tc>
          <w:tcPr>
            <w:tcW w:w="2334" w:type="dxa"/>
          </w:tcPr>
          <w:p w14:paraId="5A52560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8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4-0.66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3BB2B4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1.30</w:t>
            </w:r>
          </w:p>
        </w:tc>
        <w:tc>
          <w:tcPr>
            <w:tcW w:w="1693" w:type="dxa"/>
          </w:tcPr>
          <w:p w14:paraId="5E78096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2.7%</w:t>
            </w:r>
          </w:p>
        </w:tc>
        <w:tc>
          <w:tcPr>
            <w:tcW w:w="1814" w:type="dxa"/>
            <w:vMerge/>
          </w:tcPr>
          <w:p w14:paraId="3E0C85C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71084F7D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6CDD6A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01B0A72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54F53A0C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6DE589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AF94BB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48DB2B9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4</w:t>
            </w:r>
          </w:p>
        </w:tc>
        <w:tc>
          <w:tcPr>
            <w:tcW w:w="2334" w:type="dxa"/>
          </w:tcPr>
          <w:p w14:paraId="1B23EDA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7-0.35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C605F6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681.59</w:t>
            </w:r>
          </w:p>
        </w:tc>
        <w:tc>
          <w:tcPr>
            <w:tcW w:w="1693" w:type="dxa"/>
          </w:tcPr>
          <w:p w14:paraId="2837EBE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1%</w:t>
            </w:r>
          </w:p>
        </w:tc>
        <w:tc>
          <w:tcPr>
            <w:tcW w:w="1814" w:type="dxa"/>
            <w:vMerge w:val="restart"/>
          </w:tcPr>
          <w:p w14:paraId="046294D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&lt;0.0001</w:t>
            </w:r>
          </w:p>
        </w:tc>
      </w:tr>
      <w:tr w:rsidR="004609A9" w:rsidRPr="00591237" w14:paraId="2107AE4E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EC0C9C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250ACFC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2AD3083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</w:t>
            </w:r>
          </w:p>
        </w:tc>
        <w:tc>
          <w:tcPr>
            <w:tcW w:w="2334" w:type="dxa"/>
          </w:tcPr>
          <w:p w14:paraId="7CEF4C3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6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3-0.10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034CE90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2.96</w:t>
            </w:r>
          </w:p>
        </w:tc>
        <w:tc>
          <w:tcPr>
            <w:tcW w:w="1693" w:type="dxa"/>
          </w:tcPr>
          <w:p w14:paraId="38955B6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1.4%</w:t>
            </w:r>
          </w:p>
        </w:tc>
        <w:tc>
          <w:tcPr>
            <w:tcW w:w="1814" w:type="dxa"/>
            <w:vMerge/>
          </w:tcPr>
          <w:p w14:paraId="54DF994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7D42A942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EB6AFB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017EEC7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2E23CDC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16437E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CC044C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771C175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7</w:t>
            </w:r>
          </w:p>
        </w:tc>
        <w:tc>
          <w:tcPr>
            <w:tcW w:w="2334" w:type="dxa"/>
          </w:tcPr>
          <w:p w14:paraId="0BB7F95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6-0.35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BE6246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037.29</w:t>
            </w:r>
          </w:p>
        </w:tc>
        <w:tc>
          <w:tcPr>
            <w:tcW w:w="1693" w:type="dxa"/>
          </w:tcPr>
          <w:p w14:paraId="370F3F1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8%</w:t>
            </w:r>
          </w:p>
        </w:tc>
        <w:tc>
          <w:tcPr>
            <w:tcW w:w="1814" w:type="dxa"/>
            <w:vMerge w:val="restart"/>
          </w:tcPr>
          <w:p w14:paraId="5EF312C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04</w:t>
            </w:r>
          </w:p>
        </w:tc>
      </w:tr>
      <w:tr w:rsidR="004609A9" w:rsidRPr="00591237" w14:paraId="5ED1136E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E995C2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C71F5E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4AF26FC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</w:t>
            </w:r>
          </w:p>
        </w:tc>
        <w:tc>
          <w:tcPr>
            <w:tcW w:w="2334" w:type="dxa"/>
          </w:tcPr>
          <w:p w14:paraId="51B8457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2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4-0.2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54CF9D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5.59</w:t>
            </w:r>
          </w:p>
        </w:tc>
        <w:tc>
          <w:tcPr>
            <w:tcW w:w="1693" w:type="dxa"/>
          </w:tcPr>
          <w:p w14:paraId="15185A6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3.1%</w:t>
            </w:r>
          </w:p>
        </w:tc>
        <w:tc>
          <w:tcPr>
            <w:tcW w:w="1814" w:type="dxa"/>
            <w:vMerge/>
          </w:tcPr>
          <w:p w14:paraId="62512A4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203ED8C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15E3510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szCs w:val="22"/>
                <w:lang w:eastAsia="zh-TW"/>
              </w:rPr>
              <w:t>Dyspnoea</w:t>
            </w:r>
          </w:p>
        </w:tc>
        <w:tc>
          <w:tcPr>
            <w:tcW w:w="1833" w:type="dxa"/>
          </w:tcPr>
          <w:p w14:paraId="4CA8733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7559514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</w:t>
            </w:r>
          </w:p>
        </w:tc>
        <w:tc>
          <w:tcPr>
            <w:tcW w:w="2334" w:type="dxa"/>
          </w:tcPr>
          <w:p w14:paraId="7E912A5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4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0-0.2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21292D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293.53</w:t>
            </w:r>
          </w:p>
        </w:tc>
        <w:tc>
          <w:tcPr>
            <w:tcW w:w="1693" w:type="dxa"/>
          </w:tcPr>
          <w:p w14:paraId="3D981B5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8.9%</w:t>
            </w:r>
          </w:p>
        </w:tc>
        <w:tc>
          <w:tcPr>
            <w:tcW w:w="1814" w:type="dxa"/>
          </w:tcPr>
          <w:p w14:paraId="0F5DE5A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44FD74CB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60E55B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0EFAC25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2B04F0C1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A7661A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A8CBEE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4483593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5</w:t>
            </w:r>
          </w:p>
        </w:tc>
        <w:tc>
          <w:tcPr>
            <w:tcW w:w="2334" w:type="dxa"/>
          </w:tcPr>
          <w:p w14:paraId="7E03460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2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8-0.27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EA2AF0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177.59</w:t>
            </w:r>
          </w:p>
        </w:tc>
        <w:tc>
          <w:tcPr>
            <w:tcW w:w="1693" w:type="dxa"/>
          </w:tcPr>
          <w:p w14:paraId="222228D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9.1%</w:t>
            </w:r>
          </w:p>
        </w:tc>
        <w:tc>
          <w:tcPr>
            <w:tcW w:w="1814" w:type="dxa"/>
            <w:vMerge w:val="restart"/>
          </w:tcPr>
          <w:p w14:paraId="1386876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084</w:t>
            </w:r>
          </w:p>
        </w:tc>
      </w:tr>
      <w:tr w:rsidR="004609A9" w:rsidRPr="00591237" w14:paraId="2AF26111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794E56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26311FE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45A163B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6</w:t>
            </w:r>
          </w:p>
        </w:tc>
        <w:tc>
          <w:tcPr>
            <w:tcW w:w="2334" w:type="dxa"/>
          </w:tcPr>
          <w:p w14:paraId="5B7A4C6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6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0-0.5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DD2C43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4.37</w:t>
            </w:r>
          </w:p>
        </w:tc>
        <w:tc>
          <w:tcPr>
            <w:tcW w:w="1693" w:type="dxa"/>
          </w:tcPr>
          <w:p w14:paraId="19BF65C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9.8%</w:t>
            </w:r>
          </w:p>
        </w:tc>
        <w:tc>
          <w:tcPr>
            <w:tcW w:w="1814" w:type="dxa"/>
            <w:vMerge/>
          </w:tcPr>
          <w:p w14:paraId="5EB0427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2FD5A508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F82857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D48151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115D861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</w:t>
            </w:r>
          </w:p>
        </w:tc>
        <w:tc>
          <w:tcPr>
            <w:tcW w:w="2334" w:type="dxa"/>
          </w:tcPr>
          <w:p w14:paraId="4BEE1AC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6-0.65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0886899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0.78</w:t>
            </w:r>
          </w:p>
        </w:tc>
        <w:tc>
          <w:tcPr>
            <w:tcW w:w="1693" w:type="dxa"/>
          </w:tcPr>
          <w:p w14:paraId="2C58D69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0.3%</w:t>
            </w:r>
          </w:p>
        </w:tc>
        <w:tc>
          <w:tcPr>
            <w:tcW w:w="1814" w:type="dxa"/>
            <w:vMerge/>
          </w:tcPr>
          <w:p w14:paraId="672C76C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2B4DF70F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228FD9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69959A5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18E0ACD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90BC7E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401A1E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4DAC9D0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6</w:t>
            </w:r>
          </w:p>
        </w:tc>
        <w:tc>
          <w:tcPr>
            <w:tcW w:w="2334" w:type="dxa"/>
          </w:tcPr>
          <w:p w14:paraId="72107F9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5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21-0.30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DFB953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769.77</w:t>
            </w:r>
          </w:p>
        </w:tc>
        <w:tc>
          <w:tcPr>
            <w:tcW w:w="1693" w:type="dxa"/>
          </w:tcPr>
          <w:p w14:paraId="3798B61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8.9%</w:t>
            </w:r>
          </w:p>
        </w:tc>
        <w:tc>
          <w:tcPr>
            <w:tcW w:w="1814" w:type="dxa"/>
            <w:vMerge w:val="restart"/>
          </w:tcPr>
          <w:p w14:paraId="788EC9C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&lt;0.0001</w:t>
            </w:r>
          </w:p>
        </w:tc>
      </w:tr>
      <w:tr w:rsidR="004609A9" w:rsidRPr="00591237" w14:paraId="54D6ED5F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E52A4C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387E10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4ED16E4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</w:t>
            </w:r>
          </w:p>
        </w:tc>
        <w:tc>
          <w:tcPr>
            <w:tcW w:w="2334" w:type="dxa"/>
          </w:tcPr>
          <w:p w14:paraId="5380DA0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5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1-0.10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13A4EB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0.82</w:t>
            </w:r>
          </w:p>
        </w:tc>
        <w:tc>
          <w:tcPr>
            <w:tcW w:w="1693" w:type="dxa"/>
          </w:tcPr>
          <w:p w14:paraId="04EB619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3.8%</w:t>
            </w:r>
          </w:p>
        </w:tc>
        <w:tc>
          <w:tcPr>
            <w:tcW w:w="1814" w:type="dxa"/>
            <w:vMerge/>
          </w:tcPr>
          <w:p w14:paraId="550C52F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6ADD099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45D3F1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184A063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09C85717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CC542F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6A5D8C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537B856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5</w:t>
            </w:r>
          </w:p>
        </w:tc>
        <w:tc>
          <w:tcPr>
            <w:tcW w:w="2334" w:type="dxa"/>
          </w:tcPr>
          <w:p w14:paraId="44BA3C6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3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8-0.27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37AC0FC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498.05</w:t>
            </w:r>
          </w:p>
        </w:tc>
        <w:tc>
          <w:tcPr>
            <w:tcW w:w="1693" w:type="dxa"/>
          </w:tcPr>
          <w:p w14:paraId="5EE6801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6.6%</w:t>
            </w:r>
          </w:p>
        </w:tc>
        <w:tc>
          <w:tcPr>
            <w:tcW w:w="1814" w:type="dxa"/>
            <w:vMerge w:val="restart"/>
          </w:tcPr>
          <w:p w14:paraId="4BCCC5A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202</w:t>
            </w:r>
          </w:p>
        </w:tc>
      </w:tr>
      <w:tr w:rsidR="004609A9" w:rsidRPr="00591237" w14:paraId="2B9B8BE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5C1CDA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56FB06E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7745F06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0</w:t>
            </w:r>
          </w:p>
        </w:tc>
        <w:tc>
          <w:tcPr>
            <w:tcW w:w="2334" w:type="dxa"/>
          </w:tcPr>
          <w:p w14:paraId="5124FA6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38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 xml:space="preserve"> (0.16-0.62)</w:t>
            </w:r>
          </w:p>
        </w:tc>
        <w:tc>
          <w:tcPr>
            <w:tcW w:w="1705" w:type="dxa"/>
          </w:tcPr>
          <w:p w14:paraId="12A84BC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35.92</w:t>
            </w:r>
          </w:p>
        </w:tc>
        <w:tc>
          <w:tcPr>
            <w:tcW w:w="1693" w:type="dxa"/>
          </w:tcPr>
          <w:p w14:paraId="5D6F771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8.3%</w:t>
            </w:r>
          </w:p>
        </w:tc>
        <w:tc>
          <w:tcPr>
            <w:tcW w:w="1814" w:type="dxa"/>
            <w:vMerge/>
          </w:tcPr>
          <w:p w14:paraId="1837B15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2E279AD8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0954192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szCs w:val="22"/>
                <w:lang w:eastAsia="zh-TW"/>
              </w:rPr>
              <w:t>Headache</w:t>
            </w:r>
          </w:p>
        </w:tc>
        <w:tc>
          <w:tcPr>
            <w:tcW w:w="1833" w:type="dxa"/>
          </w:tcPr>
          <w:p w14:paraId="7A56CCE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6EFEC56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6</w:t>
            </w:r>
          </w:p>
        </w:tc>
        <w:tc>
          <w:tcPr>
            <w:tcW w:w="2334" w:type="dxa"/>
          </w:tcPr>
          <w:p w14:paraId="3EE7EF6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8-0.1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62D7834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65.78</w:t>
            </w:r>
          </w:p>
        </w:tc>
        <w:tc>
          <w:tcPr>
            <w:tcW w:w="1693" w:type="dxa"/>
          </w:tcPr>
          <w:p w14:paraId="00D329B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3.9%</w:t>
            </w:r>
          </w:p>
        </w:tc>
        <w:tc>
          <w:tcPr>
            <w:tcW w:w="1814" w:type="dxa"/>
          </w:tcPr>
          <w:p w14:paraId="3FF4D1F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54BDF88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06C128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0D10B35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027C6B4C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6F576D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61DDF23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1AA24AC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3</w:t>
            </w:r>
          </w:p>
        </w:tc>
        <w:tc>
          <w:tcPr>
            <w:tcW w:w="2334" w:type="dxa"/>
          </w:tcPr>
          <w:p w14:paraId="5F1C68F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8-0.11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FF4E64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99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.19</w:t>
            </w:r>
          </w:p>
        </w:tc>
        <w:tc>
          <w:tcPr>
            <w:tcW w:w="1693" w:type="dxa"/>
          </w:tcPr>
          <w:p w14:paraId="51327A3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7.0%</w:t>
            </w:r>
          </w:p>
        </w:tc>
        <w:tc>
          <w:tcPr>
            <w:tcW w:w="1814" w:type="dxa"/>
            <w:vMerge w:val="restart"/>
          </w:tcPr>
          <w:p w14:paraId="1886B28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071</w:t>
            </w:r>
          </w:p>
        </w:tc>
      </w:tr>
      <w:tr w:rsidR="004609A9" w:rsidRPr="00591237" w14:paraId="37847C9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A2CEC3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286E0CB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20EB7FA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9</w:t>
            </w:r>
          </w:p>
        </w:tc>
        <w:tc>
          <w:tcPr>
            <w:tcW w:w="2334" w:type="dxa"/>
          </w:tcPr>
          <w:p w14:paraId="058D377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3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7-0.1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5946A4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2.01</w:t>
            </w:r>
          </w:p>
        </w:tc>
        <w:tc>
          <w:tcPr>
            <w:tcW w:w="1693" w:type="dxa"/>
          </w:tcPr>
          <w:p w14:paraId="79BDEE2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7.2%</w:t>
            </w:r>
          </w:p>
        </w:tc>
        <w:tc>
          <w:tcPr>
            <w:tcW w:w="1814" w:type="dxa"/>
            <w:vMerge/>
          </w:tcPr>
          <w:p w14:paraId="0666F9A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6E6F108D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0ADAA6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516E94D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1A52011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</w:t>
            </w:r>
          </w:p>
        </w:tc>
        <w:tc>
          <w:tcPr>
            <w:tcW w:w="2334" w:type="dxa"/>
          </w:tcPr>
          <w:p w14:paraId="56FF725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3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5-0.2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0D16D6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.19</w:t>
            </w:r>
          </w:p>
        </w:tc>
        <w:tc>
          <w:tcPr>
            <w:tcW w:w="1693" w:type="dxa"/>
          </w:tcPr>
          <w:p w14:paraId="1D5F22C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58.3%</w:t>
            </w:r>
          </w:p>
        </w:tc>
        <w:tc>
          <w:tcPr>
            <w:tcW w:w="1814" w:type="dxa"/>
            <w:vMerge/>
          </w:tcPr>
          <w:p w14:paraId="65C5C04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4729CA6C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5DAF57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2C07ED5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73035A59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9476F9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49001D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13A2773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9</w:t>
            </w:r>
          </w:p>
        </w:tc>
        <w:tc>
          <w:tcPr>
            <w:tcW w:w="2334" w:type="dxa"/>
          </w:tcPr>
          <w:p w14:paraId="5AC4F72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8-0.1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149D85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41.14</w:t>
            </w:r>
          </w:p>
        </w:tc>
        <w:tc>
          <w:tcPr>
            <w:tcW w:w="1693" w:type="dxa"/>
          </w:tcPr>
          <w:p w14:paraId="18FDB7F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4.6%</w:t>
            </w:r>
          </w:p>
        </w:tc>
        <w:tc>
          <w:tcPr>
            <w:tcW w:w="1814" w:type="dxa"/>
            <w:vMerge w:val="restart"/>
          </w:tcPr>
          <w:p w14:paraId="5887F65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48</w:t>
            </w:r>
          </w:p>
        </w:tc>
      </w:tr>
      <w:tr w:rsidR="004609A9" w:rsidRPr="00591237" w14:paraId="7F227588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2ADFF3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825D18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6DE4FAD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</w:t>
            </w:r>
          </w:p>
        </w:tc>
        <w:tc>
          <w:tcPr>
            <w:tcW w:w="2334" w:type="dxa"/>
          </w:tcPr>
          <w:p w14:paraId="0478FF0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4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05-0.0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30DC641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.93</w:t>
            </w:r>
          </w:p>
        </w:tc>
        <w:tc>
          <w:tcPr>
            <w:tcW w:w="1693" w:type="dxa"/>
          </w:tcPr>
          <w:p w14:paraId="11F7C6A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%</w:t>
            </w:r>
          </w:p>
        </w:tc>
        <w:tc>
          <w:tcPr>
            <w:tcW w:w="1814" w:type="dxa"/>
            <w:vMerge/>
          </w:tcPr>
          <w:p w14:paraId="698DC74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2A8B25C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803EFF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7A18F56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7196D444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734B6A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C4F23F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0322AC2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0</w:t>
            </w:r>
          </w:p>
        </w:tc>
        <w:tc>
          <w:tcPr>
            <w:tcW w:w="2334" w:type="dxa"/>
          </w:tcPr>
          <w:p w14:paraId="6432C7F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8-0.1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0B2DC48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46.60</w:t>
            </w:r>
          </w:p>
        </w:tc>
        <w:tc>
          <w:tcPr>
            <w:tcW w:w="1693" w:type="dxa"/>
          </w:tcPr>
          <w:p w14:paraId="75D9DE5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4.5%</w:t>
            </w:r>
          </w:p>
        </w:tc>
        <w:tc>
          <w:tcPr>
            <w:tcW w:w="1814" w:type="dxa"/>
            <w:vMerge w:val="restart"/>
          </w:tcPr>
          <w:p w14:paraId="423475C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99</w:t>
            </w:r>
          </w:p>
        </w:tc>
      </w:tr>
      <w:tr w:rsidR="004609A9" w:rsidRPr="00591237" w14:paraId="5CA71A87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25A1C6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1600843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2CDE1CC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</w:t>
            </w:r>
          </w:p>
        </w:tc>
        <w:tc>
          <w:tcPr>
            <w:tcW w:w="2334" w:type="dxa"/>
          </w:tcPr>
          <w:p w14:paraId="600311D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5-0.16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70CFBE7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4.88</w:t>
            </w:r>
          </w:p>
        </w:tc>
        <w:tc>
          <w:tcPr>
            <w:tcW w:w="1693" w:type="dxa"/>
          </w:tcPr>
          <w:p w14:paraId="6CC9D96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6.4%</w:t>
            </w:r>
          </w:p>
        </w:tc>
        <w:tc>
          <w:tcPr>
            <w:tcW w:w="1814" w:type="dxa"/>
            <w:vMerge/>
          </w:tcPr>
          <w:p w14:paraId="16A5407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0DC541B1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11B18C3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szCs w:val="22"/>
                <w:lang w:eastAsia="zh-TW"/>
              </w:rPr>
              <w:t>Nausea</w:t>
            </w:r>
          </w:p>
        </w:tc>
        <w:tc>
          <w:tcPr>
            <w:tcW w:w="1833" w:type="dxa"/>
          </w:tcPr>
          <w:p w14:paraId="635C749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6CF1AC8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6</w:t>
            </w:r>
          </w:p>
        </w:tc>
        <w:tc>
          <w:tcPr>
            <w:tcW w:w="2334" w:type="dxa"/>
          </w:tcPr>
          <w:p w14:paraId="0E75AC6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5-0.1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364167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176.27</w:t>
            </w:r>
          </w:p>
        </w:tc>
        <w:tc>
          <w:tcPr>
            <w:tcW w:w="1693" w:type="dxa"/>
          </w:tcPr>
          <w:p w14:paraId="41BF3A7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8.4%</w:t>
            </w:r>
          </w:p>
        </w:tc>
        <w:tc>
          <w:tcPr>
            <w:tcW w:w="1814" w:type="dxa"/>
          </w:tcPr>
          <w:p w14:paraId="6032892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1FFE9320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375DB9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3B7559B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16D587DB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45EF27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9888FC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1700A94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7</w:t>
            </w:r>
          </w:p>
        </w:tc>
        <w:tc>
          <w:tcPr>
            <w:tcW w:w="2334" w:type="dxa"/>
          </w:tcPr>
          <w:p w14:paraId="0F69BB9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6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4-0.09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664D6FC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845.77</w:t>
            </w:r>
          </w:p>
        </w:tc>
        <w:tc>
          <w:tcPr>
            <w:tcW w:w="1693" w:type="dxa"/>
          </w:tcPr>
          <w:p w14:paraId="43C732A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8.6%</w:t>
            </w:r>
          </w:p>
        </w:tc>
        <w:tc>
          <w:tcPr>
            <w:tcW w:w="1814" w:type="dxa"/>
            <w:vMerge w:val="restart"/>
          </w:tcPr>
          <w:p w14:paraId="4BEE7A4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08</w:t>
            </w:r>
          </w:p>
        </w:tc>
      </w:tr>
      <w:tr w:rsidR="004609A9" w:rsidRPr="00591237" w14:paraId="53611723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8C9876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65CE9D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3582B78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</w:t>
            </w:r>
          </w:p>
        </w:tc>
        <w:tc>
          <w:tcPr>
            <w:tcW w:w="2334" w:type="dxa"/>
          </w:tcPr>
          <w:p w14:paraId="72C70C7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4-0.45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935C59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21.15</w:t>
            </w:r>
          </w:p>
        </w:tc>
        <w:tc>
          <w:tcPr>
            <w:tcW w:w="1693" w:type="dxa"/>
          </w:tcPr>
          <w:p w14:paraId="7EEADB1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8.1%</w:t>
            </w:r>
          </w:p>
        </w:tc>
        <w:tc>
          <w:tcPr>
            <w:tcW w:w="1814" w:type="dxa"/>
            <w:vMerge/>
          </w:tcPr>
          <w:p w14:paraId="12E4175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52CA83BB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EC1771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6F01FA2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39E78E3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</w:t>
            </w:r>
          </w:p>
        </w:tc>
        <w:tc>
          <w:tcPr>
            <w:tcW w:w="2334" w:type="dxa"/>
          </w:tcPr>
          <w:p w14:paraId="034826E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27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0-0.48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020951F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.60</w:t>
            </w:r>
          </w:p>
        </w:tc>
        <w:tc>
          <w:tcPr>
            <w:tcW w:w="1693" w:type="dxa"/>
          </w:tcPr>
          <w:p w14:paraId="3A9A801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8.3%</w:t>
            </w:r>
          </w:p>
        </w:tc>
        <w:tc>
          <w:tcPr>
            <w:tcW w:w="1814" w:type="dxa"/>
            <w:vMerge/>
          </w:tcPr>
          <w:p w14:paraId="54300F5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2542BB27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E2C7D1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4BC6D0B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7E07288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C128E8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EF19B5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55E1467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4</w:t>
            </w:r>
          </w:p>
        </w:tc>
        <w:tc>
          <w:tcPr>
            <w:tcW w:w="2334" w:type="dxa"/>
          </w:tcPr>
          <w:p w14:paraId="3E588E8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5-0.1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6661C33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148.13</w:t>
            </w:r>
          </w:p>
        </w:tc>
        <w:tc>
          <w:tcPr>
            <w:tcW w:w="1693" w:type="dxa"/>
          </w:tcPr>
          <w:p w14:paraId="4F89EDF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8.5%</w:t>
            </w:r>
          </w:p>
        </w:tc>
        <w:tc>
          <w:tcPr>
            <w:tcW w:w="1814" w:type="dxa"/>
            <w:vMerge w:val="restart"/>
          </w:tcPr>
          <w:p w14:paraId="797AFB4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07</w:t>
            </w:r>
          </w:p>
        </w:tc>
      </w:tr>
      <w:tr w:rsidR="004609A9" w:rsidRPr="00591237" w14:paraId="6AF76BE6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73ABFEB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2856B92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220AA3F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</w:t>
            </w:r>
          </w:p>
        </w:tc>
        <w:tc>
          <w:tcPr>
            <w:tcW w:w="2334" w:type="dxa"/>
          </w:tcPr>
          <w:p w14:paraId="0D41833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5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5-0.85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255497B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0</w:t>
            </w:r>
          </w:p>
        </w:tc>
        <w:tc>
          <w:tcPr>
            <w:tcW w:w="1693" w:type="dxa"/>
          </w:tcPr>
          <w:p w14:paraId="394C6E0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A</w:t>
            </w:r>
          </w:p>
        </w:tc>
        <w:tc>
          <w:tcPr>
            <w:tcW w:w="1814" w:type="dxa"/>
            <w:vMerge/>
          </w:tcPr>
          <w:p w14:paraId="44256DF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42137AAD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0F33CF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7E774EB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6ACC542B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05621A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0356DA1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35F981F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4</w:t>
            </w:r>
          </w:p>
        </w:tc>
        <w:tc>
          <w:tcPr>
            <w:tcW w:w="2334" w:type="dxa"/>
          </w:tcPr>
          <w:p w14:paraId="3FFADDB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5-0.1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61997E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15.09</w:t>
            </w:r>
          </w:p>
        </w:tc>
        <w:tc>
          <w:tcPr>
            <w:tcW w:w="1693" w:type="dxa"/>
          </w:tcPr>
          <w:p w14:paraId="6EE4E5C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5.4%</w:t>
            </w:r>
          </w:p>
        </w:tc>
        <w:tc>
          <w:tcPr>
            <w:tcW w:w="1814" w:type="dxa"/>
            <w:vMerge w:val="restart"/>
          </w:tcPr>
          <w:p w14:paraId="5E512A3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767</w:t>
            </w:r>
          </w:p>
        </w:tc>
      </w:tr>
      <w:tr w:rsidR="004609A9" w:rsidRPr="00591237" w14:paraId="27F65BC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BC5E29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3191B2B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3D81C86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</w:t>
            </w:r>
          </w:p>
        </w:tc>
        <w:tc>
          <w:tcPr>
            <w:tcW w:w="2334" w:type="dxa"/>
          </w:tcPr>
          <w:p w14:paraId="36F1306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3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0-0.43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DDA4F8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6.32</w:t>
            </w:r>
          </w:p>
        </w:tc>
        <w:tc>
          <w:tcPr>
            <w:tcW w:w="1693" w:type="dxa"/>
          </w:tcPr>
          <w:p w14:paraId="1B2A012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7.2%</w:t>
            </w:r>
          </w:p>
        </w:tc>
        <w:tc>
          <w:tcPr>
            <w:tcW w:w="1814" w:type="dxa"/>
            <w:vMerge/>
          </w:tcPr>
          <w:p w14:paraId="357A17F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56EB76D4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 w:val="restart"/>
          </w:tcPr>
          <w:p w14:paraId="312C0DE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szCs w:val="22"/>
                <w:lang w:eastAsia="zh-TW"/>
              </w:rPr>
              <w:t>Diarrhoea</w:t>
            </w:r>
          </w:p>
        </w:tc>
        <w:tc>
          <w:tcPr>
            <w:tcW w:w="1833" w:type="dxa"/>
          </w:tcPr>
          <w:p w14:paraId="021F2A1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Overall</w:t>
            </w:r>
          </w:p>
        </w:tc>
        <w:tc>
          <w:tcPr>
            <w:tcW w:w="1609" w:type="dxa"/>
          </w:tcPr>
          <w:p w14:paraId="009FA5C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10</w:t>
            </w:r>
          </w:p>
        </w:tc>
        <w:tc>
          <w:tcPr>
            <w:tcW w:w="2334" w:type="dxa"/>
          </w:tcPr>
          <w:p w14:paraId="07A6A35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8-0.1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ED4793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885.30</w:t>
            </w:r>
          </w:p>
        </w:tc>
        <w:tc>
          <w:tcPr>
            <w:tcW w:w="1693" w:type="dxa"/>
          </w:tcPr>
          <w:p w14:paraId="583A35E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6.2%</w:t>
            </w:r>
          </w:p>
        </w:tc>
        <w:tc>
          <w:tcPr>
            <w:tcW w:w="1814" w:type="dxa"/>
          </w:tcPr>
          <w:p w14:paraId="4C32E0E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481620DD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23A8C9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3B30541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Study Design</w:t>
            </w:r>
          </w:p>
        </w:tc>
      </w:tr>
      <w:tr w:rsidR="004609A9" w:rsidRPr="00591237" w14:paraId="424B64F3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3F78E76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1B2105F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ohort</w:t>
            </w:r>
          </w:p>
        </w:tc>
        <w:tc>
          <w:tcPr>
            <w:tcW w:w="1609" w:type="dxa"/>
          </w:tcPr>
          <w:p w14:paraId="5CEF421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5</w:t>
            </w:r>
          </w:p>
        </w:tc>
        <w:tc>
          <w:tcPr>
            <w:tcW w:w="2334" w:type="dxa"/>
          </w:tcPr>
          <w:p w14:paraId="61C7CA1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7-0.11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89FDA3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728.63</w:t>
            </w:r>
          </w:p>
        </w:tc>
        <w:tc>
          <w:tcPr>
            <w:tcW w:w="1693" w:type="dxa"/>
          </w:tcPr>
          <w:p w14:paraId="378393B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7.3%</w:t>
            </w:r>
          </w:p>
        </w:tc>
        <w:tc>
          <w:tcPr>
            <w:tcW w:w="1814" w:type="dxa"/>
            <w:vMerge w:val="restart"/>
          </w:tcPr>
          <w:p w14:paraId="4DC60F7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03</w:t>
            </w:r>
          </w:p>
        </w:tc>
      </w:tr>
      <w:tr w:rsidR="004609A9" w:rsidRPr="00591237" w14:paraId="2F03B807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616CA4A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1FF492F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Series</w:t>
            </w:r>
          </w:p>
        </w:tc>
        <w:tc>
          <w:tcPr>
            <w:tcW w:w="1609" w:type="dxa"/>
          </w:tcPr>
          <w:p w14:paraId="04B7362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9</w:t>
            </w:r>
          </w:p>
        </w:tc>
        <w:tc>
          <w:tcPr>
            <w:tcW w:w="2334" w:type="dxa"/>
          </w:tcPr>
          <w:p w14:paraId="03A5F60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6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0-0.2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10DD0FD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24.58</w:t>
            </w:r>
          </w:p>
        </w:tc>
        <w:tc>
          <w:tcPr>
            <w:tcW w:w="1693" w:type="dxa"/>
          </w:tcPr>
          <w:p w14:paraId="0BB4762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77.5%</w:t>
            </w:r>
          </w:p>
        </w:tc>
        <w:tc>
          <w:tcPr>
            <w:tcW w:w="1814" w:type="dxa"/>
            <w:vMerge/>
          </w:tcPr>
          <w:p w14:paraId="25259CF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7E1603E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3CB7A78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6CA2CEB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ase Control</w:t>
            </w:r>
          </w:p>
        </w:tc>
        <w:tc>
          <w:tcPr>
            <w:tcW w:w="1609" w:type="dxa"/>
          </w:tcPr>
          <w:p w14:paraId="3CE1392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6</w:t>
            </w:r>
          </w:p>
        </w:tc>
        <w:tc>
          <w:tcPr>
            <w:tcW w:w="2334" w:type="dxa"/>
          </w:tcPr>
          <w:p w14:paraId="275AF5A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1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4-0.2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678F932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9.38</w:t>
            </w:r>
          </w:p>
        </w:tc>
        <w:tc>
          <w:tcPr>
            <w:tcW w:w="1693" w:type="dxa"/>
          </w:tcPr>
          <w:p w14:paraId="0A0D774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3.0%</w:t>
            </w:r>
          </w:p>
        </w:tc>
        <w:tc>
          <w:tcPr>
            <w:tcW w:w="1814" w:type="dxa"/>
            <w:vMerge/>
          </w:tcPr>
          <w:p w14:paraId="41A550B5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11C01BE7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2DA067B9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7DB7DDA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Age of participant</w:t>
            </w:r>
          </w:p>
        </w:tc>
      </w:tr>
      <w:tr w:rsidR="004609A9" w:rsidRPr="00591237" w14:paraId="0927A460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11FB2FAF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6C60F9F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Adult</w:t>
            </w:r>
          </w:p>
        </w:tc>
        <w:tc>
          <w:tcPr>
            <w:tcW w:w="1609" w:type="dxa"/>
          </w:tcPr>
          <w:p w14:paraId="5F62EED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1</w:t>
            </w:r>
          </w:p>
        </w:tc>
        <w:tc>
          <w:tcPr>
            <w:tcW w:w="2334" w:type="dxa"/>
          </w:tcPr>
          <w:p w14:paraId="7172AF0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7-0.12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7B0E34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2648.50</w:t>
            </w:r>
          </w:p>
        </w:tc>
        <w:tc>
          <w:tcPr>
            <w:tcW w:w="1693" w:type="dxa"/>
          </w:tcPr>
          <w:p w14:paraId="380CD95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96.6%</w:t>
            </w:r>
          </w:p>
        </w:tc>
        <w:tc>
          <w:tcPr>
            <w:tcW w:w="1814" w:type="dxa"/>
            <w:vMerge w:val="restart"/>
          </w:tcPr>
          <w:p w14:paraId="5FF9B1D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i/>
                <w:lang w:eastAsia="zh-TW"/>
              </w:rPr>
              <w:t>0.946</w:t>
            </w:r>
          </w:p>
        </w:tc>
      </w:tr>
      <w:tr w:rsidR="004609A9" w:rsidRPr="00591237" w14:paraId="19198607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50D9BD9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4C4BCF2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lang w:eastAsia="zh-TW"/>
              </w:rPr>
              <w:t>Children</w:t>
            </w:r>
          </w:p>
        </w:tc>
        <w:tc>
          <w:tcPr>
            <w:tcW w:w="1609" w:type="dxa"/>
          </w:tcPr>
          <w:p w14:paraId="13560D7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2</w:t>
            </w:r>
          </w:p>
        </w:tc>
        <w:tc>
          <w:tcPr>
            <w:tcW w:w="2334" w:type="dxa"/>
          </w:tcPr>
          <w:p w14:paraId="674E637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4-0.15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454ACE0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6.57</w:t>
            </w:r>
          </w:p>
        </w:tc>
        <w:tc>
          <w:tcPr>
            <w:tcW w:w="1693" w:type="dxa"/>
          </w:tcPr>
          <w:p w14:paraId="61CDED47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33.6%</w:t>
            </w:r>
          </w:p>
        </w:tc>
        <w:tc>
          <w:tcPr>
            <w:tcW w:w="1814" w:type="dxa"/>
            <w:vMerge/>
          </w:tcPr>
          <w:p w14:paraId="3414B2B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  <w:tr w:rsidR="004609A9" w:rsidRPr="00591237" w14:paraId="7899F254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0337891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0988" w:type="dxa"/>
            <w:gridSpan w:val="6"/>
          </w:tcPr>
          <w:p w14:paraId="049238C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/>
                <w:b/>
                <w:lang w:eastAsia="zh-TW"/>
              </w:rPr>
              <w:t>Ethics</w:t>
            </w:r>
          </w:p>
        </w:tc>
      </w:tr>
      <w:tr w:rsidR="004609A9" w:rsidRPr="00591237" w14:paraId="0B9ACF2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4F279E4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253AF46D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61BFAFD8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102</w:t>
            </w:r>
          </w:p>
        </w:tc>
        <w:tc>
          <w:tcPr>
            <w:tcW w:w="2334" w:type="dxa"/>
          </w:tcPr>
          <w:p w14:paraId="11C9DECB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07-0.11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0874C5C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60.88</w:t>
            </w:r>
          </w:p>
        </w:tc>
        <w:tc>
          <w:tcPr>
            <w:tcW w:w="1693" w:type="dxa"/>
          </w:tcPr>
          <w:p w14:paraId="02D30C7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8.3%</w:t>
            </w:r>
          </w:p>
        </w:tc>
        <w:tc>
          <w:tcPr>
            <w:tcW w:w="1814" w:type="dxa"/>
            <w:vMerge w:val="restart"/>
          </w:tcPr>
          <w:p w14:paraId="759260DC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i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b/>
                <w:i/>
                <w:lang w:eastAsia="zh-TW"/>
              </w:rPr>
              <w:t>0.004</w:t>
            </w:r>
          </w:p>
        </w:tc>
      </w:tr>
      <w:tr w:rsidR="004609A9" w:rsidRPr="00591237" w14:paraId="02C92F93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2" w:type="dxa"/>
            <w:vMerge/>
          </w:tcPr>
          <w:p w14:paraId="4D093BD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left"/>
              <w:rPr>
                <w:rFonts w:ascii="Times New Roman" w:eastAsia="PMingLiU" w:hAnsi="Times New Roman" w:cs="Times New Roman"/>
                <w:lang w:eastAsia="zh-TW"/>
              </w:rPr>
            </w:pPr>
          </w:p>
        </w:tc>
        <w:tc>
          <w:tcPr>
            <w:tcW w:w="1833" w:type="dxa"/>
          </w:tcPr>
          <w:p w14:paraId="7648B36A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Non-</w:t>
            </w:r>
            <w:r>
              <w:rPr>
                <w:rFonts w:ascii="Times New Roman" w:eastAsia="PMingLiU" w:hAnsi="Times New Roman" w:cs="Times New Roman" w:hint="eastAsia"/>
                <w:lang w:eastAsia="zh-TW"/>
              </w:rPr>
              <w:t>Chinese</w:t>
            </w:r>
          </w:p>
        </w:tc>
        <w:tc>
          <w:tcPr>
            <w:tcW w:w="1609" w:type="dxa"/>
          </w:tcPr>
          <w:p w14:paraId="5E17D853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</w:t>
            </w:r>
          </w:p>
        </w:tc>
        <w:tc>
          <w:tcPr>
            <w:tcW w:w="2334" w:type="dxa"/>
          </w:tcPr>
          <w:p w14:paraId="53D2DADE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0.18 (</w:t>
            </w:r>
            <w:r w:rsidRPr="00591237">
              <w:rPr>
                <w:rFonts w:ascii="Times New Roman" w:eastAsia="PMingLiU" w:hAnsi="Times New Roman" w:cs="Times New Roman"/>
                <w:lang w:eastAsia="zh-TW"/>
              </w:rPr>
              <w:t>0.13-0.24</w:t>
            </w: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05" w:type="dxa"/>
          </w:tcPr>
          <w:p w14:paraId="5B235402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49.87</w:t>
            </w:r>
          </w:p>
        </w:tc>
        <w:tc>
          <w:tcPr>
            <w:tcW w:w="1693" w:type="dxa"/>
          </w:tcPr>
          <w:p w14:paraId="755AB700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91237">
              <w:rPr>
                <w:rFonts w:ascii="Times New Roman" w:eastAsia="PMingLiU" w:hAnsi="Times New Roman" w:cs="Times New Roman" w:hint="eastAsia"/>
                <w:lang w:eastAsia="zh-TW"/>
              </w:rPr>
              <w:t>86.0%</w:t>
            </w:r>
          </w:p>
        </w:tc>
        <w:tc>
          <w:tcPr>
            <w:tcW w:w="1814" w:type="dxa"/>
            <w:vMerge/>
          </w:tcPr>
          <w:p w14:paraId="342B78E1" w14:textId="77777777" w:rsidR="004609A9" w:rsidRPr="00591237" w:rsidRDefault="004609A9" w:rsidP="00E659A8">
            <w:pPr>
              <w:widowControl w:val="0"/>
              <w:spacing w:line="28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i/>
                <w:lang w:eastAsia="zh-TW"/>
              </w:rPr>
            </w:pPr>
          </w:p>
        </w:tc>
      </w:tr>
    </w:tbl>
    <w:p w14:paraId="7B32DA17" w14:textId="77777777" w:rsidR="004609A9" w:rsidRPr="00184CCD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8E58D55" w14:textId="77777777" w:rsidR="004609A9" w:rsidRPr="00F2134A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96BD2B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87F9258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11E07F8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824924E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0E0D92AE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9C0D69B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5F5D765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355046D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F978F0E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457F489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D4D0D8D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00DB5A3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8FDF8C5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23D6D2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1990D42C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4286A82" w14:textId="77777777" w:rsidR="004609A9" w:rsidRPr="00077A74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  <w:r w:rsidRPr="00077A74">
        <w:rPr>
          <w:rFonts w:ascii="Times New Roman" w:hAnsi="Times New Roman" w:cs="Times New Roman"/>
          <w:b/>
          <w:bCs/>
          <w:lang w:eastAsia="zh-CN"/>
        </w:rPr>
        <w:lastRenderedPageBreak/>
        <w:t xml:space="preserve">Table </w:t>
      </w:r>
      <w:r w:rsidRPr="00077A74">
        <w:rPr>
          <w:rFonts w:ascii="Times New Roman" w:eastAsiaTheme="minorEastAsia" w:hAnsi="Times New Roman" w:cs="Times New Roman"/>
          <w:b/>
          <w:lang w:eastAsia="zh-CN"/>
        </w:rPr>
        <w:t>S</w:t>
      </w:r>
      <w:r>
        <w:rPr>
          <w:rFonts w:ascii="Times New Roman" w:hAnsi="Times New Roman" w:cs="Times New Roman"/>
          <w:b/>
          <w:bCs/>
          <w:lang w:eastAsia="zh-CN"/>
        </w:rPr>
        <w:t>5</w:t>
      </w:r>
      <w:r w:rsidRPr="00077A74">
        <w:rPr>
          <w:rFonts w:ascii="Times New Roman" w:hAnsi="Times New Roman" w:cs="Times New Roman"/>
          <w:b/>
          <w:bCs/>
          <w:lang w:eastAsia="zh-CN"/>
        </w:rPr>
        <w:t xml:space="preserve">. </w:t>
      </w:r>
      <w:r w:rsidRPr="00077A74">
        <w:rPr>
          <w:rFonts w:ascii="Times New Roman" w:hAnsi="Times New Roman" w:cs="Times New Roman"/>
          <w:lang w:eastAsia="zh-CN"/>
        </w:rPr>
        <w:t xml:space="preserve">Sensitivity analysis of </w:t>
      </w:r>
      <w:r>
        <w:rPr>
          <w:rFonts w:ascii="Times New Roman" w:hAnsi="Times New Roman" w:cs="Times New Roman"/>
          <w:lang w:eastAsia="zh-CN"/>
        </w:rPr>
        <w:t>outlier's</w:t>
      </w:r>
      <w:r w:rsidRPr="00077A74">
        <w:rPr>
          <w:rFonts w:ascii="Times New Roman" w:hAnsi="Times New Roman" w:cs="Times New Roman"/>
          <w:lang w:eastAsia="zh-CN"/>
        </w:rPr>
        <w:t xml:space="preserve"> analysis and publication bias.</w:t>
      </w:r>
    </w:p>
    <w:tbl>
      <w:tblPr>
        <w:tblStyle w:val="61"/>
        <w:tblW w:w="0" w:type="auto"/>
        <w:tblLook w:val="04A0" w:firstRow="1" w:lastRow="0" w:firstColumn="1" w:lastColumn="0" w:noHBand="0" w:noVBand="1"/>
      </w:tblPr>
      <w:tblGrid>
        <w:gridCol w:w="2236"/>
        <w:gridCol w:w="1927"/>
        <w:gridCol w:w="2389"/>
        <w:gridCol w:w="1907"/>
        <w:gridCol w:w="2230"/>
        <w:gridCol w:w="2261"/>
      </w:tblGrid>
      <w:tr w:rsidR="004609A9" w:rsidRPr="00B5169E" w14:paraId="61EBB7F6" w14:textId="77777777" w:rsidTr="00E659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7D8AE4D9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Symptoms</w:t>
            </w:r>
          </w:p>
        </w:tc>
        <w:tc>
          <w:tcPr>
            <w:tcW w:w="2317" w:type="dxa"/>
          </w:tcPr>
          <w:p w14:paraId="547A610D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Number of Studies</w:t>
            </w:r>
          </w:p>
        </w:tc>
        <w:tc>
          <w:tcPr>
            <w:tcW w:w="2868" w:type="dxa"/>
          </w:tcPr>
          <w:p w14:paraId="75EA1240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Pooled proportion before remove outlier</w:t>
            </w:r>
          </w:p>
        </w:tc>
        <w:tc>
          <w:tcPr>
            <w:tcW w:w="2270" w:type="dxa"/>
          </w:tcPr>
          <w:p w14:paraId="2FCB1BFC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 xml:space="preserve">Number of 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 xml:space="preserve">removed 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Studies</w:t>
            </w:r>
          </w:p>
        </w:tc>
        <w:tc>
          <w:tcPr>
            <w:tcW w:w="2637" w:type="dxa"/>
          </w:tcPr>
          <w:p w14:paraId="1DFD5A68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 xml:space="preserve">Pooled proportion </w:t>
            </w:r>
          </w:p>
          <w:p w14:paraId="1B8202AD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after remove outlier</w:t>
            </w:r>
          </w:p>
        </w:tc>
        <w:tc>
          <w:tcPr>
            <w:tcW w:w="2656" w:type="dxa"/>
          </w:tcPr>
          <w:p w14:paraId="65AD77D8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ublication bias</w:t>
            </w:r>
          </w:p>
          <w:p w14:paraId="4ADB80DF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(</w:t>
            </w:r>
            <w:r>
              <w:rPr>
                <w:rFonts w:ascii="Times New Roman" w:eastAsia="PMingLiU" w:hAnsi="Times New Roman" w:cs="Times New Roman"/>
                <w:lang w:eastAsia="zh-TW"/>
              </w:rPr>
              <w:t>Egger's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 xml:space="preserve"> test)</w:t>
            </w:r>
          </w:p>
        </w:tc>
      </w:tr>
      <w:tr w:rsidR="004609A9" w:rsidRPr="00B5169E" w14:paraId="0C842A4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2AFD471D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Mortality</w:t>
            </w:r>
          </w:p>
        </w:tc>
        <w:tc>
          <w:tcPr>
            <w:tcW w:w="2317" w:type="dxa"/>
          </w:tcPr>
          <w:p w14:paraId="519DE8D8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61</w:t>
            </w:r>
          </w:p>
        </w:tc>
        <w:tc>
          <w:tcPr>
            <w:tcW w:w="2868" w:type="dxa"/>
          </w:tcPr>
          <w:p w14:paraId="31FA80FC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06-0.14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72330734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31</w:t>
            </w:r>
          </w:p>
        </w:tc>
        <w:tc>
          <w:tcPr>
            <w:tcW w:w="2637" w:type="dxa"/>
          </w:tcPr>
          <w:p w14:paraId="2AA856EB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07-0.12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171B471F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=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145</w:t>
            </w:r>
          </w:p>
        </w:tc>
      </w:tr>
      <w:tr w:rsidR="004609A9" w:rsidRPr="00B5169E" w14:paraId="4DA23338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4555F015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Fever</w:t>
            </w:r>
          </w:p>
        </w:tc>
        <w:tc>
          <w:tcPr>
            <w:tcW w:w="2317" w:type="dxa"/>
          </w:tcPr>
          <w:p w14:paraId="0CE821C2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182</w:t>
            </w:r>
          </w:p>
        </w:tc>
        <w:tc>
          <w:tcPr>
            <w:tcW w:w="2868" w:type="dxa"/>
          </w:tcPr>
          <w:p w14:paraId="4063D7EF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76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72-0.79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515FB81A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82</w:t>
            </w:r>
          </w:p>
        </w:tc>
        <w:tc>
          <w:tcPr>
            <w:tcW w:w="2637" w:type="dxa"/>
          </w:tcPr>
          <w:p w14:paraId="602693D6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78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76-0.80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43026324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&lt;0.05</w:t>
            </w:r>
          </w:p>
        </w:tc>
      </w:tr>
      <w:tr w:rsidR="004609A9" w:rsidRPr="00B5169E" w14:paraId="512DCD87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6293CEB2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Cough</w:t>
            </w:r>
          </w:p>
        </w:tc>
        <w:tc>
          <w:tcPr>
            <w:tcW w:w="2317" w:type="dxa"/>
          </w:tcPr>
          <w:p w14:paraId="5B6D7D52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169</w:t>
            </w:r>
          </w:p>
        </w:tc>
        <w:tc>
          <w:tcPr>
            <w:tcW w:w="2868" w:type="dxa"/>
          </w:tcPr>
          <w:p w14:paraId="126D99E5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56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52-0.59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11B59746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68</w:t>
            </w:r>
          </w:p>
        </w:tc>
        <w:tc>
          <w:tcPr>
            <w:tcW w:w="2637" w:type="dxa"/>
          </w:tcPr>
          <w:p w14:paraId="7E790AEE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55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52-0.58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04A536A3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&lt;0.05</w:t>
            </w:r>
          </w:p>
        </w:tc>
      </w:tr>
      <w:tr w:rsidR="004609A9" w:rsidRPr="00B5169E" w14:paraId="60292FB3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6532845D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Sputum production</w:t>
            </w:r>
          </w:p>
        </w:tc>
        <w:tc>
          <w:tcPr>
            <w:tcW w:w="2317" w:type="dxa"/>
          </w:tcPr>
          <w:p w14:paraId="5E0CD932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75</w:t>
            </w:r>
          </w:p>
        </w:tc>
        <w:tc>
          <w:tcPr>
            <w:tcW w:w="2868" w:type="dxa"/>
          </w:tcPr>
          <w:p w14:paraId="2DF54535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24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21-0.29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356CC744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25</w:t>
            </w:r>
          </w:p>
        </w:tc>
        <w:tc>
          <w:tcPr>
            <w:tcW w:w="2637" w:type="dxa"/>
          </w:tcPr>
          <w:p w14:paraId="29253A58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24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21-0.27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143C161E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=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270</w:t>
            </w:r>
          </w:p>
        </w:tc>
      </w:tr>
      <w:tr w:rsidR="004609A9" w:rsidRPr="00B5169E" w14:paraId="5FB1B0F9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2717C5B6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Sore throa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t</w:t>
            </w:r>
          </w:p>
        </w:tc>
        <w:tc>
          <w:tcPr>
            <w:tcW w:w="2317" w:type="dxa"/>
          </w:tcPr>
          <w:p w14:paraId="5608AF3B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85</w:t>
            </w:r>
          </w:p>
        </w:tc>
        <w:tc>
          <w:tcPr>
            <w:tcW w:w="2868" w:type="dxa"/>
          </w:tcPr>
          <w:p w14:paraId="26375BA7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12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09-0.14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34C3DAC1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23</w:t>
            </w:r>
          </w:p>
        </w:tc>
        <w:tc>
          <w:tcPr>
            <w:tcW w:w="2637" w:type="dxa"/>
          </w:tcPr>
          <w:p w14:paraId="58ABE3B8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11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09-0.13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554C003B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&lt;0.05</w:t>
            </w:r>
          </w:p>
        </w:tc>
      </w:tr>
      <w:tr w:rsidR="004609A9" w:rsidRPr="00B5169E" w14:paraId="35FF5E33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3EDF1C9F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Myalgia</w:t>
            </w:r>
          </w:p>
        </w:tc>
        <w:tc>
          <w:tcPr>
            <w:tcW w:w="2317" w:type="dxa"/>
          </w:tcPr>
          <w:p w14:paraId="1059C346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75</w:t>
            </w:r>
          </w:p>
        </w:tc>
        <w:tc>
          <w:tcPr>
            <w:tcW w:w="2868" w:type="dxa"/>
          </w:tcPr>
          <w:p w14:paraId="5EA52128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19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16-0.23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7FF5D55E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22</w:t>
            </w:r>
          </w:p>
        </w:tc>
        <w:tc>
          <w:tcPr>
            <w:tcW w:w="2637" w:type="dxa"/>
          </w:tcPr>
          <w:p w14:paraId="15076F30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20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17-0.22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5941379D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&lt;0.05</w:t>
            </w:r>
          </w:p>
        </w:tc>
      </w:tr>
      <w:tr w:rsidR="004609A9" w:rsidRPr="00B5169E" w14:paraId="7C22C765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20CD8E0A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Fatigue</w:t>
            </w:r>
          </w:p>
        </w:tc>
        <w:tc>
          <w:tcPr>
            <w:tcW w:w="2317" w:type="dxa"/>
          </w:tcPr>
          <w:p w14:paraId="08CEE25D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94</w:t>
            </w:r>
          </w:p>
        </w:tc>
        <w:tc>
          <w:tcPr>
            <w:tcW w:w="2868" w:type="dxa"/>
          </w:tcPr>
          <w:p w14:paraId="03CEBD44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29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25-0.33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2D3F8503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38</w:t>
            </w:r>
          </w:p>
        </w:tc>
        <w:tc>
          <w:tcPr>
            <w:tcW w:w="2637" w:type="dxa"/>
          </w:tcPr>
          <w:p w14:paraId="78DE9D7A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29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26-0.32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0F4C45E9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&lt;0.05</w:t>
            </w:r>
          </w:p>
        </w:tc>
      </w:tr>
      <w:tr w:rsidR="004609A9" w:rsidRPr="00B5169E" w14:paraId="53F67CD9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5D486008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Dyspnoea</w:t>
            </w:r>
          </w:p>
        </w:tc>
        <w:tc>
          <w:tcPr>
            <w:tcW w:w="2317" w:type="dxa"/>
          </w:tcPr>
          <w:p w14:paraId="3C98F3F0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95</w:t>
            </w:r>
          </w:p>
        </w:tc>
        <w:tc>
          <w:tcPr>
            <w:tcW w:w="2868" w:type="dxa"/>
          </w:tcPr>
          <w:p w14:paraId="52D320A4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24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20-0.29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08982759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49</w:t>
            </w:r>
          </w:p>
        </w:tc>
        <w:tc>
          <w:tcPr>
            <w:tcW w:w="2637" w:type="dxa"/>
          </w:tcPr>
          <w:p w14:paraId="502A26CC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24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21-0.27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7C1F330D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&lt;0.05</w:t>
            </w:r>
          </w:p>
        </w:tc>
      </w:tr>
      <w:tr w:rsidR="004609A9" w:rsidRPr="00B5169E" w14:paraId="1F8CF55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322065E0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Headache</w:t>
            </w:r>
          </w:p>
        </w:tc>
        <w:tc>
          <w:tcPr>
            <w:tcW w:w="2317" w:type="dxa"/>
          </w:tcPr>
          <w:p w14:paraId="1FF1226F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76</w:t>
            </w:r>
          </w:p>
        </w:tc>
        <w:tc>
          <w:tcPr>
            <w:tcW w:w="2868" w:type="dxa"/>
          </w:tcPr>
          <w:p w14:paraId="00C2D0EC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08-0.12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4CD5A3FB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12</w:t>
            </w:r>
          </w:p>
        </w:tc>
        <w:tc>
          <w:tcPr>
            <w:tcW w:w="2637" w:type="dxa"/>
          </w:tcPr>
          <w:p w14:paraId="3B00C181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08-0.11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270C57B1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&lt;0.05</w:t>
            </w:r>
          </w:p>
        </w:tc>
      </w:tr>
      <w:tr w:rsidR="004609A9" w:rsidRPr="00B5169E" w14:paraId="344CC027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7DAE0FB4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Nausea</w:t>
            </w:r>
          </w:p>
        </w:tc>
        <w:tc>
          <w:tcPr>
            <w:tcW w:w="2317" w:type="dxa"/>
          </w:tcPr>
          <w:p w14:paraId="199D7690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36</w:t>
            </w:r>
          </w:p>
        </w:tc>
        <w:tc>
          <w:tcPr>
            <w:tcW w:w="2868" w:type="dxa"/>
          </w:tcPr>
          <w:p w14:paraId="48DA23B1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05-0.14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73980BAC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12</w:t>
            </w:r>
          </w:p>
        </w:tc>
        <w:tc>
          <w:tcPr>
            <w:tcW w:w="2637" w:type="dxa"/>
          </w:tcPr>
          <w:p w14:paraId="2B04C58A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07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05-0.10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711B02F1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&lt;0.05</w:t>
            </w:r>
          </w:p>
        </w:tc>
      </w:tr>
      <w:tr w:rsidR="004609A9" w:rsidRPr="00B5169E" w14:paraId="554A573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0" w:type="dxa"/>
          </w:tcPr>
          <w:p w14:paraId="7F746185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Diarrhoea</w:t>
            </w:r>
          </w:p>
        </w:tc>
        <w:tc>
          <w:tcPr>
            <w:tcW w:w="2317" w:type="dxa"/>
          </w:tcPr>
          <w:p w14:paraId="2ECE24DA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110</w:t>
            </w:r>
          </w:p>
        </w:tc>
        <w:tc>
          <w:tcPr>
            <w:tcW w:w="2868" w:type="dxa"/>
          </w:tcPr>
          <w:p w14:paraId="35688AA6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10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08-0.12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270" w:type="dxa"/>
          </w:tcPr>
          <w:p w14:paraId="069BD8C7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26</w:t>
            </w:r>
          </w:p>
        </w:tc>
        <w:tc>
          <w:tcPr>
            <w:tcW w:w="2637" w:type="dxa"/>
          </w:tcPr>
          <w:p w14:paraId="23D7EEEF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0.09 (</w:t>
            </w:r>
            <w:r w:rsidRPr="00B5169E">
              <w:rPr>
                <w:rFonts w:ascii="Times New Roman" w:eastAsia="PMingLiU" w:hAnsi="Times New Roman" w:cs="Times New Roman"/>
                <w:lang w:eastAsia="zh-TW"/>
              </w:rPr>
              <w:t>0.08-0.11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2656" w:type="dxa"/>
          </w:tcPr>
          <w:p w14:paraId="2DF619D9" w14:textId="77777777" w:rsidR="004609A9" w:rsidRPr="00B5169E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B5169E">
              <w:rPr>
                <w:rFonts w:ascii="Times New Roman" w:eastAsia="PMingLiU" w:hAnsi="Times New Roman" w:cs="Times New Roman"/>
                <w:lang w:eastAsia="zh-TW"/>
              </w:rPr>
              <w:t>p</w:t>
            </w:r>
            <w:r w:rsidRPr="00B5169E">
              <w:rPr>
                <w:rFonts w:ascii="Times New Roman" w:eastAsia="PMingLiU" w:hAnsi="Times New Roman" w:cs="Times New Roman" w:hint="eastAsia"/>
                <w:lang w:eastAsia="zh-TW"/>
              </w:rPr>
              <w:t>&lt;0.05</w:t>
            </w:r>
          </w:p>
        </w:tc>
      </w:tr>
    </w:tbl>
    <w:p w14:paraId="2000104D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D7E2C78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C7CD0E9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B6741E7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3580ACA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3A2D959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9790FBC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AF59630" w14:textId="6AC062A5" w:rsidR="00031348" w:rsidRPr="00031348" w:rsidRDefault="00031348" w:rsidP="00031348">
      <w:pPr>
        <w:spacing w:after="0"/>
        <w:ind w:firstLine="0"/>
        <w:rPr>
          <w:rFonts w:ascii="Times New Roman" w:hAnsi="Times New Roman" w:cs="Times New Roman"/>
          <w:color w:val="000000" w:themeColor="text1"/>
          <w:lang w:eastAsia="zh-CN"/>
        </w:rPr>
      </w:pPr>
      <w:r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eastAsia="zh-CN"/>
        </w:rPr>
        <w:br w:type="column"/>
      </w:r>
      <w:r w:rsidRPr="00031348">
        <w:rPr>
          <w:rFonts w:ascii="Times New Roman" w:hAnsi="Times New Roman" w:cs="Times New Roman"/>
          <w:b/>
          <w:bCs/>
          <w:color w:val="000000" w:themeColor="text1"/>
          <w:lang w:eastAsia="zh-CN"/>
        </w:rPr>
        <w:lastRenderedPageBreak/>
        <w:t xml:space="preserve">Table </w:t>
      </w:r>
      <w:r w:rsidRPr="00031348">
        <w:rPr>
          <w:rFonts w:ascii="Times New Roman" w:hAnsi="Times New Roman" w:cs="Times New Roman"/>
          <w:b/>
          <w:bCs/>
          <w:color w:val="000000" w:themeColor="text1"/>
          <w:lang w:eastAsia="zh-CN"/>
        </w:rPr>
        <w:t>S6</w:t>
      </w:r>
      <w:r w:rsidRPr="00031348">
        <w:rPr>
          <w:rFonts w:ascii="Times New Roman" w:hAnsi="Times New Roman" w:cs="Times New Roman"/>
          <w:b/>
          <w:bCs/>
          <w:color w:val="000000" w:themeColor="text1"/>
          <w:lang w:eastAsia="zh-CN"/>
        </w:rPr>
        <w:t xml:space="preserve">. </w:t>
      </w:r>
      <w:r w:rsidRPr="00031348">
        <w:rPr>
          <w:rFonts w:ascii="Times New Roman" w:hAnsi="Times New Roman" w:cs="Times New Roman"/>
          <w:color w:val="000000" w:themeColor="text1"/>
          <w:lang w:eastAsia="zh-CN"/>
        </w:rPr>
        <w:t>Sensitivity analysis of different thresholds for fever. Each study could report results from more than one threshold</w:t>
      </w:r>
    </w:p>
    <w:tbl>
      <w:tblPr>
        <w:tblStyle w:val="GridTable6Colorful1"/>
        <w:tblW w:w="0" w:type="auto"/>
        <w:tblInd w:w="-5" w:type="dxa"/>
        <w:tblLook w:val="04A0" w:firstRow="1" w:lastRow="0" w:firstColumn="1" w:lastColumn="0" w:noHBand="0" w:noVBand="1"/>
      </w:tblPr>
      <w:tblGrid>
        <w:gridCol w:w="2680"/>
        <w:gridCol w:w="2372"/>
        <w:gridCol w:w="3092"/>
        <w:gridCol w:w="1236"/>
        <w:gridCol w:w="1076"/>
      </w:tblGrid>
      <w:tr w:rsidR="00031348" w:rsidRPr="00031348" w14:paraId="3C023034" w14:textId="77777777" w:rsidTr="00EE11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</w:tcPr>
          <w:p w14:paraId="2A8F7C17" w14:textId="77777777" w:rsidR="00031348" w:rsidRPr="00031348" w:rsidRDefault="00031348" w:rsidP="00EE11DD">
            <w:pPr>
              <w:widowControl w:val="0"/>
              <w:ind w:firstLine="0"/>
              <w:jc w:val="left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 xml:space="preserve">      Definition</w:t>
            </w:r>
          </w:p>
        </w:tc>
        <w:tc>
          <w:tcPr>
            <w:tcW w:w="2372" w:type="dxa"/>
          </w:tcPr>
          <w:p w14:paraId="5D98513A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Number of Studies</w:t>
            </w:r>
          </w:p>
        </w:tc>
        <w:tc>
          <w:tcPr>
            <w:tcW w:w="3092" w:type="dxa"/>
          </w:tcPr>
          <w:p w14:paraId="3770F3DD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Proportion (%, 95% C.I.)</w:t>
            </w:r>
          </w:p>
        </w:tc>
        <w:tc>
          <w:tcPr>
            <w:tcW w:w="1236" w:type="dxa"/>
          </w:tcPr>
          <w:p w14:paraId="03483E4E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Q</w:t>
            </w:r>
          </w:p>
        </w:tc>
        <w:tc>
          <w:tcPr>
            <w:tcW w:w="1076" w:type="dxa"/>
          </w:tcPr>
          <w:p w14:paraId="058AE1B9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vertAlign w:val="superscript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I</w:t>
            </w:r>
            <w:r w:rsidRPr="00031348">
              <w:rPr>
                <w:rFonts w:ascii="Times New Roman" w:eastAsia="PMingLiU" w:hAnsi="Times New Roman" w:cs="Times New Roman"/>
                <w:vertAlign w:val="superscript"/>
                <w:lang w:eastAsia="zh-TW"/>
              </w:rPr>
              <w:t>2</w:t>
            </w:r>
          </w:p>
        </w:tc>
      </w:tr>
      <w:tr w:rsidR="00031348" w:rsidRPr="00031348" w14:paraId="40F8BAED" w14:textId="77777777" w:rsidTr="00EE11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</w:tcPr>
          <w:p w14:paraId="3B001BFD" w14:textId="77777777" w:rsidR="00031348" w:rsidRPr="00031348" w:rsidRDefault="00031348" w:rsidP="00EE11DD">
            <w:pPr>
              <w:widowControl w:val="0"/>
              <w:ind w:firstLine="0"/>
              <w:jc w:val="left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Without temperature</w:t>
            </w:r>
          </w:p>
        </w:tc>
        <w:tc>
          <w:tcPr>
            <w:tcW w:w="2372" w:type="dxa"/>
          </w:tcPr>
          <w:p w14:paraId="0E3E930D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126</w:t>
            </w:r>
          </w:p>
        </w:tc>
        <w:tc>
          <w:tcPr>
            <w:tcW w:w="3092" w:type="dxa"/>
          </w:tcPr>
          <w:p w14:paraId="119C20E8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76 (72-80)</w:t>
            </w:r>
          </w:p>
        </w:tc>
        <w:tc>
          <w:tcPr>
            <w:tcW w:w="1236" w:type="dxa"/>
          </w:tcPr>
          <w:p w14:paraId="2DA72D30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6362.54</w:t>
            </w:r>
          </w:p>
        </w:tc>
        <w:tc>
          <w:tcPr>
            <w:tcW w:w="1076" w:type="dxa"/>
          </w:tcPr>
          <w:p w14:paraId="017D5A2A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98.0%</w:t>
            </w:r>
          </w:p>
        </w:tc>
      </w:tr>
      <w:tr w:rsidR="00031348" w:rsidRPr="00031348" w14:paraId="0E87D712" w14:textId="77777777" w:rsidTr="00EE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</w:tcPr>
          <w:p w14:paraId="2127DC62" w14:textId="77777777" w:rsidR="00031348" w:rsidRPr="00031348" w:rsidRDefault="00031348" w:rsidP="00EE11DD">
            <w:pPr>
              <w:widowControl w:val="0"/>
              <w:ind w:firstLine="0"/>
              <w:jc w:val="left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Temperature &gt;37</w:t>
            </w:r>
            <w:r w:rsidRPr="00031348">
              <w:rPr>
                <w:rFonts w:ascii="Times New Roman" w:hAnsi="Times New Roman" w:cs="Times New Roman"/>
              </w:rPr>
              <w:t>.</w:t>
            </w:r>
            <w:r w:rsidRPr="00031348">
              <w:rPr>
                <w:rFonts w:ascii="Times New Roman" w:eastAsia="PMingLiU" w:hAnsi="Times New Roman" w:cs="Times New Roman"/>
                <w:lang w:eastAsia="zh-TW"/>
              </w:rPr>
              <w:t>3</w:t>
            </w:r>
            <w:r w:rsidRPr="00031348">
              <w:rPr>
                <w:rFonts w:ascii="Times New Roman" w:eastAsia="PMingLiU" w:hAnsi="Times New Roman" w:cs="Times New Roman"/>
                <w:vertAlign w:val="superscript"/>
                <w:lang w:eastAsia="zh-TW"/>
              </w:rPr>
              <w:t>o</w:t>
            </w:r>
            <w:r w:rsidRPr="00031348">
              <w:rPr>
                <w:rFonts w:ascii="Times New Roman" w:eastAsia="PMingLiU" w:hAnsi="Times New Roman" w:cs="Times New Roman"/>
                <w:lang w:eastAsia="zh-TW"/>
              </w:rPr>
              <w:t>C</w:t>
            </w:r>
          </w:p>
        </w:tc>
        <w:tc>
          <w:tcPr>
            <w:tcW w:w="2372" w:type="dxa"/>
          </w:tcPr>
          <w:p w14:paraId="113E6915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42</w:t>
            </w:r>
          </w:p>
        </w:tc>
        <w:tc>
          <w:tcPr>
            <w:tcW w:w="3092" w:type="dxa"/>
          </w:tcPr>
          <w:p w14:paraId="2251F710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75 (68-81)</w:t>
            </w:r>
          </w:p>
        </w:tc>
        <w:tc>
          <w:tcPr>
            <w:tcW w:w="1236" w:type="dxa"/>
          </w:tcPr>
          <w:p w14:paraId="3D7FEFA3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444.94</w:t>
            </w:r>
          </w:p>
        </w:tc>
        <w:tc>
          <w:tcPr>
            <w:tcW w:w="1076" w:type="dxa"/>
          </w:tcPr>
          <w:p w14:paraId="70191D59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90.8%</w:t>
            </w:r>
          </w:p>
        </w:tc>
      </w:tr>
      <w:tr w:rsidR="00031348" w:rsidRPr="00031348" w14:paraId="0787E0FD" w14:textId="77777777" w:rsidTr="00EE11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</w:tcPr>
          <w:p w14:paraId="0C528B35" w14:textId="77777777" w:rsidR="00031348" w:rsidRPr="00031348" w:rsidRDefault="00031348" w:rsidP="00EE11DD">
            <w:pPr>
              <w:widowControl w:val="0"/>
              <w:ind w:firstLine="0"/>
              <w:jc w:val="left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Temperature &gt;38</w:t>
            </w:r>
            <w:r w:rsidRPr="00031348">
              <w:rPr>
                <w:rFonts w:ascii="Times New Roman" w:eastAsia="PMingLiU" w:hAnsi="Times New Roman" w:cs="Times New Roman"/>
                <w:vertAlign w:val="superscript"/>
                <w:lang w:eastAsia="zh-TW"/>
              </w:rPr>
              <w:t>o</w:t>
            </w:r>
            <w:r w:rsidRPr="00031348">
              <w:rPr>
                <w:rFonts w:ascii="Times New Roman" w:eastAsia="PMingLiU" w:hAnsi="Times New Roman" w:cs="Times New Roman"/>
                <w:lang w:eastAsia="zh-TW"/>
              </w:rPr>
              <w:t>C</w:t>
            </w:r>
          </w:p>
        </w:tc>
        <w:tc>
          <w:tcPr>
            <w:tcW w:w="2372" w:type="dxa"/>
          </w:tcPr>
          <w:p w14:paraId="55B33689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47</w:t>
            </w:r>
          </w:p>
        </w:tc>
        <w:tc>
          <w:tcPr>
            <w:tcW w:w="3092" w:type="dxa"/>
          </w:tcPr>
          <w:p w14:paraId="57400E25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45 (38-52)</w:t>
            </w:r>
          </w:p>
        </w:tc>
        <w:tc>
          <w:tcPr>
            <w:tcW w:w="1236" w:type="dxa"/>
          </w:tcPr>
          <w:p w14:paraId="4F6B7C41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979.58</w:t>
            </w:r>
          </w:p>
        </w:tc>
        <w:tc>
          <w:tcPr>
            <w:tcW w:w="1076" w:type="dxa"/>
          </w:tcPr>
          <w:p w14:paraId="698AA925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95.3%</w:t>
            </w:r>
          </w:p>
        </w:tc>
      </w:tr>
      <w:tr w:rsidR="00031348" w:rsidRPr="00031348" w14:paraId="1FD8B483" w14:textId="77777777" w:rsidTr="00EE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</w:tcPr>
          <w:p w14:paraId="02CEF6A5" w14:textId="77777777" w:rsidR="00031348" w:rsidRPr="00031348" w:rsidRDefault="00031348" w:rsidP="00EE11DD">
            <w:pPr>
              <w:widowControl w:val="0"/>
              <w:ind w:firstLine="0"/>
              <w:jc w:val="left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Temperature &gt;39</w:t>
            </w:r>
            <w:r w:rsidRPr="00031348">
              <w:rPr>
                <w:rFonts w:ascii="Times New Roman" w:eastAsia="PMingLiU" w:hAnsi="Times New Roman" w:cs="Times New Roman"/>
                <w:vertAlign w:val="superscript"/>
                <w:lang w:eastAsia="zh-TW"/>
              </w:rPr>
              <w:t>o</w:t>
            </w:r>
            <w:r w:rsidRPr="00031348">
              <w:rPr>
                <w:rFonts w:ascii="Times New Roman" w:eastAsia="PMingLiU" w:hAnsi="Times New Roman" w:cs="Times New Roman"/>
                <w:lang w:eastAsia="zh-TW"/>
              </w:rPr>
              <w:t>C</w:t>
            </w:r>
          </w:p>
        </w:tc>
        <w:tc>
          <w:tcPr>
            <w:tcW w:w="2372" w:type="dxa"/>
          </w:tcPr>
          <w:p w14:paraId="58D8DC46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35</w:t>
            </w:r>
          </w:p>
        </w:tc>
        <w:tc>
          <w:tcPr>
            <w:tcW w:w="3092" w:type="dxa"/>
          </w:tcPr>
          <w:p w14:paraId="12875C73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16 (11-22)</w:t>
            </w:r>
          </w:p>
        </w:tc>
        <w:tc>
          <w:tcPr>
            <w:tcW w:w="1236" w:type="dxa"/>
          </w:tcPr>
          <w:p w14:paraId="6DF26B49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525.80</w:t>
            </w:r>
          </w:p>
        </w:tc>
        <w:tc>
          <w:tcPr>
            <w:tcW w:w="1076" w:type="dxa"/>
          </w:tcPr>
          <w:p w14:paraId="080AC29D" w14:textId="77777777" w:rsidR="00031348" w:rsidRPr="00031348" w:rsidRDefault="00031348" w:rsidP="00EE11DD">
            <w:pPr>
              <w:widowControl w:val="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val="en-GB" w:eastAsia="zh-TW"/>
              </w:rPr>
            </w:pPr>
            <w:r w:rsidRPr="00031348">
              <w:rPr>
                <w:rFonts w:ascii="Times New Roman" w:eastAsia="PMingLiU" w:hAnsi="Times New Roman" w:cs="Times New Roman"/>
                <w:lang w:eastAsia="zh-TW"/>
              </w:rPr>
              <w:t>93.5%</w:t>
            </w:r>
          </w:p>
        </w:tc>
      </w:tr>
    </w:tbl>
    <w:p w14:paraId="445D886C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3476B01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5E0E20C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F4CDAA6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26CE88C" w14:textId="75F1FDD7" w:rsidR="004609A9" w:rsidRPr="00077A74" w:rsidRDefault="00031348" w:rsidP="004609A9">
      <w:pPr>
        <w:spacing w:after="0" w:line="360" w:lineRule="auto"/>
        <w:ind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b/>
          <w:bCs/>
          <w:lang w:eastAsia="zh-CN"/>
        </w:rPr>
        <w:br w:type="column"/>
      </w:r>
      <w:r w:rsidR="004609A9" w:rsidRPr="00077A74">
        <w:rPr>
          <w:rFonts w:ascii="Times New Roman" w:hAnsi="Times New Roman" w:cs="Times New Roman"/>
          <w:b/>
          <w:bCs/>
          <w:lang w:eastAsia="zh-CN"/>
        </w:rPr>
        <w:lastRenderedPageBreak/>
        <w:t xml:space="preserve">Table </w:t>
      </w:r>
      <w:r w:rsidR="004609A9" w:rsidRPr="00077A74">
        <w:rPr>
          <w:rFonts w:ascii="Times New Roman" w:eastAsiaTheme="minorEastAsia" w:hAnsi="Times New Roman" w:cs="Times New Roman"/>
          <w:b/>
          <w:lang w:eastAsia="zh-CN"/>
        </w:rPr>
        <w:t>S</w:t>
      </w:r>
      <w:r>
        <w:rPr>
          <w:rFonts w:ascii="Times New Roman" w:hAnsi="Times New Roman" w:cs="Times New Roman"/>
          <w:b/>
          <w:bCs/>
          <w:lang w:eastAsia="zh-CN"/>
        </w:rPr>
        <w:t>7</w:t>
      </w:r>
      <w:r w:rsidR="004609A9" w:rsidRPr="00077A74">
        <w:rPr>
          <w:rFonts w:ascii="Times New Roman" w:hAnsi="Times New Roman" w:cs="Times New Roman"/>
          <w:b/>
          <w:bCs/>
          <w:lang w:eastAsia="zh-CN"/>
        </w:rPr>
        <w:t>.</w:t>
      </w:r>
      <w:r w:rsidR="004609A9" w:rsidRPr="00077A74">
        <w:rPr>
          <w:rFonts w:ascii="Times New Roman" w:hAnsi="Times New Roman" w:cs="Times New Roman"/>
          <w:bCs/>
          <w:lang w:eastAsia="zh-CN"/>
        </w:rPr>
        <w:t xml:space="preserve"> Sensitivity analysis of different </w:t>
      </w:r>
      <w:r w:rsidR="004609A9" w:rsidRPr="00077A74">
        <w:rPr>
          <w:rFonts w:ascii="Times New Roman" w:hAnsi="Times New Roman" w:cs="Times New Roman"/>
          <w:lang w:eastAsia="zh-CN"/>
        </w:rPr>
        <w:t>transformation methods.</w:t>
      </w:r>
    </w:p>
    <w:tbl>
      <w:tblPr>
        <w:tblStyle w:val="62"/>
        <w:tblW w:w="0" w:type="auto"/>
        <w:tblLook w:val="04A0" w:firstRow="1" w:lastRow="0" w:firstColumn="1" w:lastColumn="0" w:noHBand="0" w:noVBand="1"/>
      </w:tblPr>
      <w:tblGrid>
        <w:gridCol w:w="2263"/>
        <w:gridCol w:w="1166"/>
        <w:gridCol w:w="1887"/>
        <w:gridCol w:w="1952"/>
        <w:gridCol w:w="2065"/>
        <w:gridCol w:w="1856"/>
        <w:gridCol w:w="1761"/>
      </w:tblGrid>
      <w:tr w:rsidR="004609A9" w:rsidRPr="005B49B1" w14:paraId="2E3F4945" w14:textId="77777777" w:rsidTr="00E659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37221F52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Symptoms</w:t>
            </w:r>
          </w:p>
        </w:tc>
        <w:tc>
          <w:tcPr>
            <w:tcW w:w="1166" w:type="dxa"/>
          </w:tcPr>
          <w:p w14:paraId="33186C2D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Number of Studies</w:t>
            </w:r>
          </w:p>
        </w:tc>
        <w:tc>
          <w:tcPr>
            <w:tcW w:w="1887" w:type="dxa"/>
          </w:tcPr>
          <w:p w14:paraId="4AFAB697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/>
                <w:lang w:eastAsia="zh-TW"/>
              </w:rPr>
              <w:t>Raw proportion (</w:t>
            </w:r>
            <w:r>
              <w:rPr>
                <w:rFonts w:ascii="Times New Roman" w:eastAsia="PMingLiU" w:hAnsi="Times New Roman" w:cs="Times New Roman"/>
                <w:lang w:eastAsia="zh-TW"/>
              </w:rPr>
              <w:t>P.R.</w:t>
            </w:r>
            <w:r w:rsidRPr="005B49B1">
              <w:rPr>
                <w:rFonts w:ascii="Times New Roman" w:eastAsia="PMingLiU" w:hAnsi="Times New Roman" w:cs="Times New Roman"/>
                <w:lang w:eastAsia="zh-TW"/>
              </w:rPr>
              <w:t>)</w:t>
            </w:r>
          </w:p>
        </w:tc>
        <w:tc>
          <w:tcPr>
            <w:tcW w:w="1952" w:type="dxa"/>
          </w:tcPr>
          <w:p w14:paraId="0F3B9A32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/>
                <w:lang w:eastAsia="zh-TW"/>
              </w:rPr>
              <w:t>Logit transformed (PLO)</w:t>
            </w:r>
          </w:p>
        </w:tc>
        <w:tc>
          <w:tcPr>
            <w:tcW w:w="2065" w:type="dxa"/>
          </w:tcPr>
          <w:p w14:paraId="7C9733BF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/>
                <w:lang w:eastAsia="zh-TW"/>
              </w:rPr>
              <w:t>Arcsine transformation (PAS)</w:t>
            </w:r>
          </w:p>
        </w:tc>
        <w:tc>
          <w:tcPr>
            <w:tcW w:w="1856" w:type="dxa"/>
          </w:tcPr>
          <w:p w14:paraId="4FA92072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Freeman-Tukey double arcsine transform (</w:t>
            </w:r>
            <w:r w:rsidRPr="005B49B1">
              <w:rPr>
                <w:rFonts w:ascii="Times New Roman" w:eastAsia="PMingLiU" w:hAnsi="Times New Roman" w:cs="Times New Roman"/>
                <w:lang w:eastAsia="zh-TW"/>
              </w:rPr>
              <w:t>PFT</w:t>
            </w: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)</w:t>
            </w:r>
          </w:p>
        </w:tc>
        <w:tc>
          <w:tcPr>
            <w:tcW w:w="1761" w:type="dxa"/>
          </w:tcPr>
          <w:p w14:paraId="264E8B35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GLMM</w:t>
            </w:r>
          </w:p>
        </w:tc>
      </w:tr>
      <w:tr w:rsidR="004609A9" w:rsidRPr="005B49B1" w14:paraId="08B6CC35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4CEAADD0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Mortality</w:t>
            </w:r>
          </w:p>
        </w:tc>
        <w:tc>
          <w:tcPr>
            <w:tcW w:w="1166" w:type="dxa"/>
          </w:tcPr>
          <w:p w14:paraId="621AE4EB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61</w:t>
            </w:r>
          </w:p>
        </w:tc>
        <w:tc>
          <w:tcPr>
            <w:tcW w:w="1887" w:type="dxa"/>
          </w:tcPr>
          <w:p w14:paraId="3CCCFBD7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3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9-0.17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1EE6333C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8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6-0.1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00484D42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7-0.14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56" w:type="dxa"/>
          </w:tcPr>
          <w:p w14:paraId="70C882E3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6-0.14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57523B39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7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4-0.10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  <w:tr w:rsidR="004609A9" w:rsidRPr="005B49B1" w14:paraId="45A09B3D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67C4C034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Fever</w:t>
            </w:r>
          </w:p>
        </w:tc>
        <w:tc>
          <w:tcPr>
            <w:tcW w:w="1166" w:type="dxa"/>
          </w:tcPr>
          <w:p w14:paraId="020E7884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82</w:t>
            </w:r>
          </w:p>
        </w:tc>
        <w:tc>
          <w:tcPr>
            <w:tcW w:w="1887" w:type="dxa"/>
          </w:tcPr>
          <w:p w14:paraId="00320978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74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71-0.77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1AA1E5D7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76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73-0.79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4FFB17C8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76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73-0.79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56" w:type="dxa"/>
          </w:tcPr>
          <w:p w14:paraId="6ECC2374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76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72-0.79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28790424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77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74-0.80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  <w:tr w:rsidR="004609A9" w:rsidRPr="005B49B1" w14:paraId="6518EA1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3D705BE9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Cough</w:t>
            </w:r>
          </w:p>
        </w:tc>
        <w:tc>
          <w:tcPr>
            <w:tcW w:w="1166" w:type="dxa"/>
          </w:tcPr>
          <w:p w14:paraId="1A82D0F0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69</w:t>
            </w:r>
          </w:p>
        </w:tc>
        <w:tc>
          <w:tcPr>
            <w:tcW w:w="1887" w:type="dxa"/>
          </w:tcPr>
          <w:p w14:paraId="2796521E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56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53-0.59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4CD914F3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56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52-0.59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3F059621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56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52-0.60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56" w:type="dxa"/>
          </w:tcPr>
          <w:p w14:paraId="545D4063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56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52-0.59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187BEBFC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56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52-0.60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  <w:tr w:rsidR="004609A9" w:rsidRPr="005B49B1" w14:paraId="7724B3AA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07D9D332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Sputum production</w:t>
            </w:r>
          </w:p>
        </w:tc>
        <w:tc>
          <w:tcPr>
            <w:tcW w:w="1166" w:type="dxa"/>
          </w:tcPr>
          <w:p w14:paraId="4A87E048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75</w:t>
            </w:r>
          </w:p>
        </w:tc>
        <w:tc>
          <w:tcPr>
            <w:tcW w:w="1887" w:type="dxa"/>
          </w:tcPr>
          <w:p w14:paraId="59B4100F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6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2-0.30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6BD8EA7C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4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0-0.29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7BA88B7B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 xml:space="preserve">0.25 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(0.21-0.29)</w:t>
            </w:r>
          </w:p>
        </w:tc>
        <w:tc>
          <w:tcPr>
            <w:tcW w:w="1856" w:type="dxa"/>
          </w:tcPr>
          <w:p w14:paraId="0BFBF861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4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1-0.29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5C745D1B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3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9-0.28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  <w:tr w:rsidR="004609A9" w:rsidRPr="005B49B1" w14:paraId="7C966F4D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560D7F50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Sore throa</w:t>
            </w:r>
            <w:r w:rsidRPr="005B49B1">
              <w:rPr>
                <w:rFonts w:ascii="Times New Roman" w:eastAsia="PMingLiU" w:hAnsi="Times New Roman" w:cs="Times New Roman"/>
                <w:lang w:eastAsia="zh-TW"/>
              </w:rPr>
              <w:t>t</w:t>
            </w:r>
          </w:p>
        </w:tc>
        <w:tc>
          <w:tcPr>
            <w:tcW w:w="1166" w:type="dxa"/>
          </w:tcPr>
          <w:p w14:paraId="5ED9F1F5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85</w:t>
            </w:r>
          </w:p>
        </w:tc>
        <w:tc>
          <w:tcPr>
            <w:tcW w:w="1887" w:type="dxa"/>
          </w:tcPr>
          <w:p w14:paraId="6A24324C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3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0-0.15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09AA75D7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2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0-0.15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6B775F9E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2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0-0.15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56" w:type="dxa"/>
          </w:tcPr>
          <w:p w14:paraId="5D9C182C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2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9-0.14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48583FDA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1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9-0.14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  <w:tr w:rsidR="004609A9" w:rsidRPr="005B49B1" w14:paraId="28D29CC8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3238C666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Myalgia</w:t>
            </w:r>
          </w:p>
        </w:tc>
        <w:tc>
          <w:tcPr>
            <w:tcW w:w="1166" w:type="dxa"/>
          </w:tcPr>
          <w:p w14:paraId="47200069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75</w:t>
            </w:r>
          </w:p>
        </w:tc>
        <w:tc>
          <w:tcPr>
            <w:tcW w:w="1887" w:type="dxa"/>
          </w:tcPr>
          <w:p w14:paraId="31BC8F51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1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7-0.24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29D2E1BB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7-0.23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1A2A8B78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7-0.23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56" w:type="dxa"/>
          </w:tcPr>
          <w:p w14:paraId="6D352779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9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6-0.23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2B384598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9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6-0.2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  <w:tr w:rsidR="004609A9" w:rsidRPr="005B49B1" w14:paraId="11F17947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32D55FDA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Fatigue</w:t>
            </w:r>
          </w:p>
        </w:tc>
        <w:tc>
          <w:tcPr>
            <w:tcW w:w="1166" w:type="dxa"/>
          </w:tcPr>
          <w:p w14:paraId="3ECAF4B4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94</w:t>
            </w:r>
          </w:p>
        </w:tc>
        <w:tc>
          <w:tcPr>
            <w:tcW w:w="1887" w:type="dxa"/>
          </w:tcPr>
          <w:p w14:paraId="0B1A7450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3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6-0.34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10ECC927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8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4-0.33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66ED9776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9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5-0.33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56" w:type="dxa"/>
          </w:tcPr>
          <w:p w14:paraId="43D86FD8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9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5-0.33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61479379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7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3-0.3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  <w:tr w:rsidR="004609A9" w:rsidRPr="005B49B1" w14:paraId="446B54B8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77C656FB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Dyspnoea</w:t>
            </w:r>
          </w:p>
        </w:tc>
        <w:tc>
          <w:tcPr>
            <w:tcW w:w="1166" w:type="dxa"/>
          </w:tcPr>
          <w:p w14:paraId="0F03D23F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95</w:t>
            </w:r>
          </w:p>
        </w:tc>
        <w:tc>
          <w:tcPr>
            <w:tcW w:w="1887" w:type="dxa"/>
          </w:tcPr>
          <w:p w14:paraId="20A5867E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7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2-0.31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09254DD1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3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8-0.28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77270DAF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5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0-0.29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56" w:type="dxa"/>
          </w:tcPr>
          <w:p w14:paraId="3044ECB5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4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0-0.29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5F39B897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22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7-0.27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  <w:tr w:rsidR="004609A9" w:rsidRPr="005B49B1" w14:paraId="62FE32E9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649DE4D8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Headache</w:t>
            </w:r>
          </w:p>
        </w:tc>
        <w:tc>
          <w:tcPr>
            <w:tcW w:w="1166" w:type="dxa"/>
          </w:tcPr>
          <w:p w14:paraId="18610FAF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76</w:t>
            </w:r>
          </w:p>
        </w:tc>
        <w:tc>
          <w:tcPr>
            <w:tcW w:w="1887" w:type="dxa"/>
          </w:tcPr>
          <w:p w14:paraId="5EA35E8D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9-0.1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3C6F26FB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9-0.1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0F374A45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9-0.1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56" w:type="dxa"/>
          </w:tcPr>
          <w:p w14:paraId="5728FFCC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8-0.1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5AEA20EE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8-0.1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  <w:tr w:rsidR="004609A9" w:rsidRPr="005B49B1" w14:paraId="1F089B6E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4CF3F66D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lang w:eastAsia="zh-TW"/>
              </w:rPr>
              <w:t>Nausea</w:t>
            </w:r>
          </w:p>
        </w:tc>
        <w:tc>
          <w:tcPr>
            <w:tcW w:w="1166" w:type="dxa"/>
          </w:tcPr>
          <w:p w14:paraId="46418F03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36</w:t>
            </w:r>
          </w:p>
        </w:tc>
        <w:tc>
          <w:tcPr>
            <w:tcW w:w="1887" w:type="dxa"/>
          </w:tcPr>
          <w:p w14:paraId="5C1830A4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1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6-0.16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270EF984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8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5-0.1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0487130D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9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6-0.14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56" w:type="dxa"/>
          </w:tcPr>
          <w:p w14:paraId="4CF281E2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9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5-0.14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0E6DA2BB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7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5-0.11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  <w:tr w:rsidR="004609A9" w:rsidRPr="005B49B1" w14:paraId="5ABDC9B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283F86FB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rPr>
                <w:rFonts w:ascii="Times New Roman" w:eastAsia="PMingLiU" w:hAnsi="Times New Roman" w:cs="Times New Roman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lang w:eastAsia="zh-TW"/>
              </w:rPr>
              <w:t>Diarrhoea</w:t>
            </w:r>
          </w:p>
        </w:tc>
        <w:tc>
          <w:tcPr>
            <w:tcW w:w="1166" w:type="dxa"/>
          </w:tcPr>
          <w:p w14:paraId="282A119E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10</w:t>
            </w:r>
          </w:p>
        </w:tc>
        <w:tc>
          <w:tcPr>
            <w:tcW w:w="1887" w:type="dxa"/>
          </w:tcPr>
          <w:p w14:paraId="70F2AA58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1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9-0.13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952" w:type="dxa"/>
          </w:tcPr>
          <w:p w14:paraId="287DEAE8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8-0.1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2065" w:type="dxa"/>
          </w:tcPr>
          <w:p w14:paraId="01A9805B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8-0.1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56" w:type="dxa"/>
          </w:tcPr>
          <w:p w14:paraId="5EADCDC4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8-0.12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761" w:type="dxa"/>
          </w:tcPr>
          <w:p w14:paraId="4CBBC693" w14:textId="77777777" w:rsidR="004609A9" w:rsidRPr="005B49B1" w:rsidRDefault="004609A9" w:rsidP="00E659A8">
            <w:pPr>
              <w:widowControl w:val="0"/>
              <w:spacing w:line="30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9 (</w:t>
            </w:r>
            <w:r w:rsidRPr="005B49B1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8-0.11</w:t>
            </w:r>
            <w:r w:rsidRPr="005B49B1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</w:tr>
    </w:tbl>
    <w:p w14:paraId="3DEF98C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BC46EA5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9D588CF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7FEE3101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FDB0253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FF519DF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38EE5342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29FCDD40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64C0A4A8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4D79BB04" w14:textId="77777777" w:rsidR="004609A9" w:rsidRDefault="004609A9" w:rsidP="004609A9">
      <w:pPr>
        <w:spacing w:after="0" w:line="360" w:lineRule="auto"/>
        <w:ind w:firstLine="0"/>
        <w:rPr>
          <w:rFonts w:ascii="Times New Roman" w:eastAsiaTheme="minorEastAsia" w:hAnsi="Times New Roman" w:cs="Times New Roman"/>
          <w:lang w:eastAsia="zh-CN"/>
        </w:rPr>
      </w:pPr>
    </w:p>
    <w:p w14:paraId="52085734" w14:textId="3800359D" w:rsidR="004609A9" w:rsidRPr="00077A74" w:rsidRDefault="004609A9" w:rsidP="004609A9">
      <w:pPr>
        <w:spacing w:after="0" w:line="240" w:lineRule="exact"/>
        <w:ind w:firstLine="0"/>
        <w:rPr>
          <w:rFonts w:ascii="Times New Roman" w:eastAsia="PMingLiU" w:hAnsi="Times New Roman" w:cs="Times New Roman"/>
          <w:lang w:eastAsia="zh-TW"/>
        </w:rPr>
      </w:pPr>
      <w:r w:rsidRPr="00077A74">
        <w:rPr>
          <w:rFonts w:ascii="Times New Roman" w:eastAsia="PMingLiU" w:hAnsi="Times New Roman" w:cs="Times New Roman"/>
          <w:b/>
          <w:lang w:eastAsia="zh-TW"/>
        </w:rPr>
        <w:lastRenderedPageBreak/>
        <w:t xml:space="preserve">Table </w:t>
      </w:r>
      <w:r w:rsidRPr="00077A74">
        <w:rPr>
          <w:rFonts w:ascii="Times New Roman" w:eastAsiaTheme="minorEastAsia" w:hAnsi="Times New Roman" w:cs="Times New Roman"/>
          <w:b/>
          <w:lang w:eastAsia="zh-CN"/>
        </w:rPr>
        <w:t>S</w:t>
      </w:r>
      <w:r w:rsidR="00031348">
        <w:rPr>
          <w:rFonts w:ascii="Times New Roman" w:eastAsia="PMingLiU" w:hAnsi="Times New Roman" w:cs="Times New Roman"/>
          <w:b/>
          <w:lang w:eastAsia="zh-TW"/>
        </w:rPr>
        <w:t>8</w:t>
      </w:r>
      <w:r>
        <w:rPr>
          <w:rFonts w:ascii="Times New Roman" w:eastAsia="PMingLiU" w:hAnsi="Times New Roman" w:cs="Times New Roman"/>
          <w:lang w:eastAsia="zh-TW"/>
        </w:rPr>
        <w:t>. The pooled proportion of symptoms in COVID-19 patients among the subgroup according to</w:t>
      </w:r>
      <w:r w:rsidRPr="00077A74">
        <w:rPr>
          <w:rFonts w:ascii="Times New Roman" w:eastAsia="PMingLiU" w:hAnsi="Times New Roman" w:cs="Times New Roman"/>
          <w:lang w:eastAsia="zh-TW"/>
        </w:rPr>
        <w:t xml:space="preserve"> </w:t>
      </w:r>
      <w:r>
        <w:rPr>
          <w:rFonts w:ascii="Times New Roman" w:eastAsia="PMingLiU" w:hAnsi="Times New Roman" w:cs="Times New Roman"/>
          <w:lang w:eastAsia="zh-TW"/>
        </w:rPr>
        <w:t xml:space="preserve">the criteria </w:t>
      </w:r>
      <w:r>
        <w:rPr>
          <w:rFonts w:ascii="Times New Roman" w:eastAsia="PMingLiU" w:hAnsi="Times New Roman" w:cs="Times New Roman" w:hint="eastAsia"/>
          <w:lang w:eastAsia="zh-TW"/>
        </w:rPr>
        <w:t>Q</w:t>
      </w:r>
      <w:r>
        <w:rPr>
          <w:rFonts w:ascii="Times New Roman" w:eastAsia="PMingLiU" w:hAnsi="Times New Roman" w:cs="Times New Roman"/>
          <w:lang w:eastAsia="zh-TW"/>
        </w:rPr>
        <w:t xml:space="preserve">6 of the </w:t>
      </w:r>
      <w:r w:rsidRPr="00077A74">
        <w:rPr>
          <w:rFonts w:ascii="Times New Roman" w:eastAsia="PMingLiU" w:hAnsi="Times New Roman" w:cs="Times New Roman"/>
          <w:lang w:eastAsia="zh-TW"/>
        </w:rPr>
        <w:t>cohort study quality assessment.</w:t>
      </w:r>
    </w:p>
    <w:tbl>
      <w:tblPr>
        <w:tblStyle w:val="GridTable6Colorful"/>
        <w:tblW w:w="0" w:type="auto"/>
        <w:tblInd w:w="720" w:type="dxa"/>
        <w:tblLook w:val="04A0" w:firstRow="1" w:lastRow="0" w:firstColumn="1" w:lastColumn="0" w:noHBand="0" w:noVBand="1"/>
      </w:tblPr>
      <w:tblGrid>
        <w:gridCol w:w="1498"/>
        <w:gridCol w:w="1430"/>
        <w:gridCol w:w="1891"/>
        <w:gridCol w:w="2585"/>
        <w:gridCol w:w="1636"/>
        <w:gridCol w:w="1602"/>
        <w:gridCol w:w="1588"/>
      </w:tblGrid>
      <w:tr w:rsidR="004609A9" w:rsidRPr="007F2F54" w14:paraId="43A0E362" w14:textId="77777777" w:rsidTr="00E659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</w:tcPr>
          <w:p w14:paraId="25063C0F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Symptoms</w:t>
            </w:r>
          </w:p>
        </w:tc>
        <w:tc>
          <w:tcPr>
            <w:tcW w:w="1430" w:type="dxa"/>
          </w:tcPr>
          <w:p w14:paraId="7B3AE0F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Subgroup</w:t>
            </w:r>
          </w:p>
        </w:tc>
        <w:tc>
          <w:tcPr>
            <w:tcW w:w="1891" w:type="dxa"/>
          </w:tcPr>
          <w:p w14:paraId="1CD4610F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umber of Studies</w:t>
            </w:r>
          </w:p>
        </w:tc>
        <w:tc>
          <w:tcPr>
            <w:tcW w:w="2585" w:type="dxa"/>
          </w:tcPr>
          <w:p w14:paraId="1A9C3852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 xml:space="preserve">Proportion (95% </w:t>
            </w:r>
            <w:r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C.I.</w:t>
            </w: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636" w:type="dxa"/>
          </w:tcPr>
          <w:p w14:paraId="76295A48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Q</w:t>
            </w:r>
          </w:p>
        </w:tc>
        <w:tc>
          <w:tcPr>
            <w:tcW w:w="1602" w:type="dxa"/>
          </w:tcPr>
          <w:p w14:paraId="2B797AB6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vertAlign w:val="superscript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I</w:t>
            </w: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vertAlign w:val="superscript"/>
                <w:lang w:eastAsia="zh-TW"/>
              </w:rPr>
              <w:t>2</w:t>
            </w:r>
          </w:p>
        </w:tc>
        <w:tc>
          <w:tcPr>
            <w:tcW w:w="1588" w:type="dxa"/>
          </w:tcPr>
          <w:p w14:paraId="6E656A0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i/>
                <w:color w:val="000000"/>
                <w:sz w:val="22"/>
                <w:szCs w:val="22"/>
                <w:lang w:eastAsia="zh-TW"/>
              </w:rPr>
              <w:t>p</w:t>
            </w: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-value</w:t>
            </w:r>
          </w:p>
        </w:tc>
      </w:tr>
      <w:tr w:rsidR="004609A9" w:rsidRPr="007F2F54" w14:paraId="0486BD9C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 w:val="restart"/>
          </w:tcPr>
          <w:p w14:paraId="0E400ED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Fever</w:t>
            </w:r>
          </w:p>
        </w:tc>
        <w:tc>
          <w:tcPr>
            <w:tcW w:w="10732" w:type="dxa"/>
            <w:gridSpan w:val="6"/>
          </w:tcPr>
          <w:p w14:paraId="4A85A7E4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color w:val="000000"/>
                <w:sz w:val="22"/>
                <w:szCs w:val="22"/>
                <w:lang w:eastAsia="zh-TW"/>
              </w:rPr>
              <w:t>Q6. Prospectively measured exposure</w:t>
            </w:r>
          </w:p>
        </w:tc>
      </w:tr>
      <w:tr w:rsidR="004609A9" w:rsidRPr="007F2F54" w14:paraId="65E97D5D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4024ACBD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5A03A8CC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1891" w:type="dxa"/>
          </w:tcPr>
          <w:p w14:paraId="596F87A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5</w:t>
            </w:r>
          </w:p>
        </w:tc>
        <w:tc>
          <w:tcPr>
            <w:tcW w:w="2585" w:type="dxa"/>
          </w:tcPr>
          <w:p w14:paraId="26B400F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46 (0.22-0.71)</w:t>
            </w:r>
          </w:p>
        </w:tc>
        <w:tc>
          <w:tcPr>
            <w:tcW w:w="1636" w:type="dxa"/>
          </w:tcPr>
          <w:p w14:paraId="6294C6E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414.78</w:t>
            </w:r>
          </w:p>
        </w:tc>
        <w:tc>
          <w:tcPr>
            <w:tcW w:w="1602" w:type="dxa"/>
          </w:tcPr>
          <w:p w14:paraId="009FBCAE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9.0%</w:t>
            </w:r>
          </w:p>
        </w:tc>
        <w:tc>
          <w:tcPr>
            <w:tcW w:w="1588" w:type="dxa"/>
            <w:vMerge w:val="restart"/>
          </w:tcPr>
          <w:p w14:paraId="0B15FF22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0.015</w:t>
            </w:r>
          </w:p>
        </w:tc>
      </w:tr>
      <w:tr w:rsidR="004609A9" w:rsidRPr="007F2F54" w14:paraId="1818B63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497B3F1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1830903B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891" w:type="dxa"/>
          </w:tcPr>
          <w:p w14:paraId="1A19DB5D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65</w:t>
            </w:r>
          </w:p>
        </w:tc>
        <w:tc>
          <w:tcPr>
            <w:tcW w:w="2585" w:type="dxa"/>
          </w:tcPr>
          <w:p w14:paraId="6D012D8A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77 (0.73-0.81)</w:t>
            </w:r>
          </w:p>
        </w:tc>
        <w:tc>
          <w:tcPr>
            <w:tcW w:w="1636" w:type="dxa"/>
          </w:tcPr>
          <w:p w14:paraId="613CEE28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1273.35</w:t>
            </w:r>
          </w:p>
        </w:tc>
        <w:tc>
          <w:tcPr>
            <w:tcW w:w="1602" w:type="dxa"/>
          </w:tcPr>
          <w:p w14:paraId="79896B7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5.0%</w:t>
            </w:r>
          </w:p>
        </w:tc>
        <w:tc>
          <w:tcPr>
            <w:tcW w:w="1588" w:type="dxa"/>
            <w:vMerge/>
          </w:tcPr>
          <w:p w14:paraId="27EBB202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7F2F54" w14:paraId="5C2F4F0F" w14:textId="77777777" w:rsidTr="00E659A8">
        <w:trPr>
          <w:trHeight w:val="3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 w:val="restart"/>
          </w:tcPr>
          <w:p w14:paraId="071249E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Cough</w:t>
            </w:r>
          </w:p>
        </w:tc>
        <w:tc>
          <w:tcPr>
            <w:tcW w:w="10732" w:type="dxa"/>
            <w:gridSpan w:val="6"/>
          </w:tcPr>
          <w:p w14:paraId="63A8C23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6. Prospectively measured exposure</w:t>
            </w:r>
          </w:p>
        </w:tc>
      </w:tr>
      <w:tr w:rsidR="004609A9" w:rsidRPr="007F2F54" w14:paraId="664DB325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1DF8CA3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6C71882C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1891" w:type="dxa"/>
          </w:tcPr>
          <w:p w14:paraId="5A82000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3</w:t>
            </w:r>
          </w:p>
        </w:tc>
        <w:tc>
          <w:tcPr>
            <w:tcW w:w="2585" w:type="dxa"/>
          </w:tcPr>
          <w:p w14:paraId="4848437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59 (0.44-0.73)</w:t>
            </w:r>
          </w:p>
        </w:tc>
        <w:tc>
          <w:tcPr>
            <w:tcW w:w="1636" w:type="dxa"/>
          </w:tcPr>
          <w:p w14:paraId="17502EA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26.34</w:t>
            </w:r>
          </w:p>
        </w:tc>
        <w:tc>
          <w:tcPr>
            <w:tcW w:w="1602" w:type="dxa"/>
          </w:tcPr>
          <w:p w14:paraId="7A1A860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2.4%</w:t>
            </w:r>
          </w:p>
        </w:tc>
        <w:tc>
          <w:tcPr>
            <w:tcW w:w="1588" w:type="dxa"/>
            <w:vMerge w:val="restart"/>
          </w:tcPr>
          <w:p w14:paraId="6694675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0.351</w:t>
            </w:r>
          </w:p>
        </w:tc>
      </w:tr>
      <w:tr w:rsidR="004609A9" w:rsidRPr="007F2F54" w14:paraId="7A31BA66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4DDE8F4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6E2B3B6E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891" w:type="dxa"/>
          </w:tcPr>
          <w:p w14:paraId="0B93E45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62</w:t>
            </w:r>
          </w:p>
        </w:tc>
        <w:tc>
          <w:tcPr>
            <w:tcW w:w="2585" w:type="dxa"/>
          </w:tcPr>
          <w:p w14:paraId="43ABE7B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51 (0.46-0.57)</w:t>
            </w:r>
          </w:p>
        </w:tc>
        <w:tc>
          <w:tcPr>
            <w:tcW w:w="1636" w:type="dxa"/>
          </w:tcPr>
          <w:p w14:paraId="34E48ECD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2338.47</w:t>
            </w:r>
          </w:p>
        </w:tc>
        <w:tc>
          <w:tcPr>
            <w:tcW w:w="1602" w:type="dxa"/>
          </w:tcPr>
          <w:p w14:paraId="3F4720F8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7.4%</w:t>
            </w:r>
          </w:p>
        </w:tc>
        <w:tc>
          <w:tcPr>
            <w:tcW w:w="1588" w:type="dxa"/>
            <w:vMerge/>
          </w:tcPr>
          <w:p w14:paraId="26C8A36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7F2F54" w14:paraId="331729F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 w:val="restart"/>
          </w:tcPr>
          <w:p w14:paraId="60C8D14A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Sputum production</w:t>
            </w:r>
          </w:p>
        </w:tc>
        <w:tc>
          <w:tcPr>
            <w:tcW w:w="10732" w:type="dxa"/>
            <w:gridSpan w:val="6"/>
          </w:tcPr>
          <w:p w14:paraId="1311F60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6. Prospectively measured exposure</w:t>
            </w:r>
          </w:p>
        </w:tc>
      </w:tr>
      <w:tr w:rsidR="004609A9" w:rsidRPr="007F2F54" w14:paraId="6CA883E0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1AB23CB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42CF99E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1891" w:type="dxa"/>
          </w:tcPr>
          <w:p w14:paraId="3150554A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</w:t>
            </w:r>
          </w:p>
        </w:tc>
        <w:tc>
          <w:tcPr>
            <w:tcW w:w="2585" w:type="dxa"/>
          </w:tcPr>
          <w:p w14:paraId="71E4C2F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636" w:type="dxa"/>
          </w:tcPr>
          <w:p w14:paraId="7018315A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602" w:type="dxa"/>
          </w:tcPr>
          <w:p w14:paraId="6B2A4FBD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588" w:type="dxa"/>
            <w:vMerge w:val="restart"/>
          </w:tcPr>
          <w:p w14:paraId="5142043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NA</w:t>
            </w:r>
          </w:p>
        </w:tc>
      </w:tr>
      <w:tr w:rsidR="004609A9" w:rsidRPr="007F2F54" w14:paraId="6D8EBCEC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17D816AC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57EA8658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891" w:type="dxa"/>
          </w:tcPr>
          <w:p w14:paraId="5B30D13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31</w:t>
            </w:r>
          </w:p>
        </w:tc>
        <w:tc>
          <w:tcPr>
            <w:tcW w:w="2585" w:type="dxa"/>
          </w:tcPr>
          <w:p w14:paraId="7AD6C60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20 (0.14-0.26)</w:t>
            </w:r>
          </w:p>
        </w:tc>
        <w:tc>
          <w:tcPr>
            <w:tcW w:w="1636" w:type="dxa"/>
          </w:tcPr>
          <w:p w14:paraId="1C77EA5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1044.85</w:t>
            </w:r>
          </w:p>
        </w:tc>
        <w:tc>
          <w:tcPr>
            <w:tcW w:w="1602" w:type="dxa"/>
          </w:tcPr>
          <w:p w14:paraId="3F65BF62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7.1%</w:t>
            </w:r>
          </w:p>
        </w:tc>
        <w:tc>
          <w:tcPr>
            <w:tcW w:w="1588" w:type="dxa"/>
            <w:vMerge/>
          </w:tcPr>
          <w:p w14:paraId="3D6BD9C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7F2F54" w14:paraId="1DC05313" w14:textId="77777777" w:rsidTr="00E659A8">
        <w:trPr>
          <w:trHeight w:val="3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 w:val="restart"/>
          </w:tcPr>
          <w:p w14:paraId="17F29FD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Sore throat</w:t>
            </w:r>
          </w:p>
        </w:tc>
        <w:tc>
          <w:tcPr>
            <w:tcW w:w="10732" w:type="dxa"/>
            <w:gridSpan w:val="6"/>
          </w:tcPr>
          <w:p w14:paraId="51EA1F5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6. Prospectively measured exposure</w:t>
            </w:r>
          </w:p>
        </w:tc>
      </w:tr>
      <w:tr w:rsidR="004609A9" w:rsidRPr="007F2F54" w14:paraId="38FB27B8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763FC1E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06FF08D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1891" w:type="dxa"/>
          </w:tcPr>
          <w:p w14:paraId="01023FD4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2</w:t>
            </w:r>
          </w:p>
        </w:tc>
        <w:tc>
          <w:tcPr>
            <w:tcW w:w="2585" w:type="dxa"/>
          </w:tcPr>
          <w:p w14:paraId="4E574BD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08 (0.01-0.21)</w:t>
            </w:r>
          </w:p>
        </w:tc>
        <w:tc>
          <w:tcPr>
            <w:tcW w:w="1636" w:type="dxa"/>
          </w:tcPr>
          <w:p w14:paraId="0604FD7B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4.48</w:t>
            </w:r>
          </w:p>
        </w:tc>
        <w:tc>
          <w:tcPr>
            <w:tcW w:w="1602" w:type="dxa"/>
          </w:tcPr>
          <w:p w14:paraId="087D011F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77.7%</w:t>
            </w:r>
          </w:p>
        </w:tc>
        <w:tc>
          <w:tcPr>
            <w:tcW w:w="1588" w:type="dxa"/>
            <w:vMerge w:val="restart"/>
          </w:tcPr>
          <w:p w14:paraId="3EA0C6E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0.715</w:t>
            </w:r>
          </w:p>
        </w:tc>
      </w:tr>
      <w:tr w:rsidR="004609A9" w:rsidRPr="007F2F54" w14:paraId="73FF12B3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162F803C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37572EBA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891" w:type="dxa"/>
          </w:tcPr>
          <w:p w14:paraId="26A8608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35</w:t>
            </w:r>
          </w:p>
        </w:tc>
        <w:tc>
          <w:tcPr>
            <w:tcW w:w="2585" w:type="dxa"/>
          </w:tcPr>
          <w:p w14:paraId="248ADA8E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10 (0.08-0.13)</w:t>
            </w:r>
          </w:p>
        </w:tc>
        <w:tc>
          <w:tcPr>
            <w:tcW w:w="1636" w:type="dxa"/>
          </w:tcPr>
          <w:p w14:paraId="7DEF3B12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244.29</w:t>
            </w:r>
          </w:p>
        </w:tc>
        <w:tc>
          <w:tcPr>
            <w:tcW w:w="1602" w:type="dxa"/>
          </w:tcPr>
          <w:p w14:paraId="5DBA184D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86.1%</w:t>
            </w:r>
          </w:p>
        </w:tc>
        <w:tc>
          <w:tcPr>
            <w:tcW w:w="1588" w:type="dxa"/>
            <w:vMerge/>
          </w:tcPr>
          <w:p w14:paraId="4743181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7F2F54" w14:paraId="64E782EE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 w:val="restart"/>
          </w:tcPr>
          <w:p w14:paraId="1B7D44A8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Myalgia</w:t>
            </w:r>
          </w:p>
        </w:tc>
        <w:tc>
          <w:tcPr>
            <w:tcW w:w="10732" w:type="dxa"/>
            <w:gridSpan w:val="6"/>
          </w:tcPr>
          <w:p w14:paraId="2FBF9C9A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6. Prospectively measured exposure</w:t>
            </w:r>
          </w:p>
        </w:tc>
      </w:tr>
      <w:tr w:rsidR="004609A9" w:rsidRPr="007F2F54" w14:paraId="1B3FEBE8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2096CD2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5448880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1891" w:type="dxa"/>
          </w:tcPr>
          <w:p w14:paraId="7D97B6AE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1</w:t>
            </w:r>
          </w:p>
        </w:tc>
        <w:tc>
          <w:tcPr>
            <w:tcW w:w="2585" w:type="dxa"/>
          </w:tcPr>
          <w:p w14:paraId="4048234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30 (0.17-0.45)</w:t>
            </w:r>
          </w:p>
        </w:tc>
        <w:tc>
          <w:tcPr>
            <w:tcW w:w="1636" w:type="dxa"/>
          </w:tcPr>
          <w:p w14:paraId="2A7D39C6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00</w:t>
            </w:r>
          </w:p>
        </w:tc>
        <w:tc>
          <w:tcPr>
            <w:tcW w:w="1602" w:type="dxa"/>
          </w:tcPr>
          <w:p w14:paraId="211E2D82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A</w:t>
            </w:r>
          </w:p>
        </w:tc>
        <w:tc>
          <w:tcPr>
            <w:tcW w:w="1588" w:type="dxa"/>
            <w:vMerge w:val="restart"/>
          </w:tcPr>
          <w:p w14:paraId="1DC4A022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0.064</w:t>
            </w:r>
          </w:p>
        </w:tc>
      </w:tr>
      <w:tr w:rsidR="004609A9" w:rsidRPr="007F2F54" w14:paraId="58B737BB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7E49D58E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7192A43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891" w:type="dxa"/>
          </w:tcPr>
          <w:p w14:paraId="21B2C718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30</w:t>
            </w:r>
          </w:p>
        </w:tc>
        <w:tc>
          <w:tcPr>
            <w:tcW w:w="2585" w:type="dxa"/>
          </w:tcPr>
          <w:p w14:paraId="628CB9F6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17 (0.12-0.22)</w:t>
            </w:r>
          </w:p>
        </w:tc>
        <w:tc>
          <w:tcPr>
            <w:tcW w:w="1636" w:type="dxa"/>
          </w:tcPr>
          <w:p w14:paraId="4BC6EED4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315.01</w:t>
            </w:r>
          </w:p>
        </w:tc>
        <w:tc>
          <w:tcPr>
            <w:tcW w:w="1602" w:type="dxa"/>
          </w:tcPr>
          <w:p w14:paraId="29C51A6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0.8%</w:t>
            </w:r>
          </w:p>
        </w:tc>
        <w:tc>
          <w:tcPr>
            <w:tcW w:w="1588" w:type="dxa"/>
            <w:vMerge/>
          </w:tcPr>
          <w:p w14:paraId="09929DAA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7F2F54" w14:paraId="798A6ED3" w14:textId="77777777" w:rsidTr="00E659A8">
        <w:trPr>
          <w:trHeight w:val="3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 w:val="restart"/>
          </w:tcPr>
          <w:p w14:paraId="07E1EAE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Fatigue</w:t>
            </w:r>
          </w:p>
        </w:tc>
        <w:tc>
          <w:tcPr>
            <w:tcW w:w="10732" w:type="dxa"/>
            <w:gridSpan w:val="6"/>
          </w:tcPr>
          <w:p w14:paraId="00FCB3CD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6. Prospectively measured exposure</w:t>
            </w:r>
          </w:p>
        </w:tc>
      </w:tr>
      <w:tr w:rsidR="004609A9" w:rsidRPr="007F2F54" w14:paraId="5C30104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4ECA8D1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4B92804B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1891" w:type="dxa"/>
          </w:tcPr>
          <w:p w14:paraId="4E50A326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2</w:t>
            </w:r>
          </w:p>
        </w:tc>
        <w:tc>
          <w:tcPr>
            <w:tcW w:w="2585" w:type="dxa"/>
          </w:tcPr>
          <w:p w14:paraId="068FC3D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19 (0.02-0.45)</w:t>
            </w:r>
          </w:p>
        </w:tc>
        <w:tc>
          <w:tcPr>
            <w:tcW w:w="1636" w:type="dxa"/>
          </w:tcPr>
          <w:p w14:paraId="5459038B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10.36</w:t>
            </w:r>
          </w:p>
        </w:tc>
        <w:tc>
          <w:tcPr>
            <w:tcW w:w="1602" w:type="dxa"/>
          </w:tcPr>
          <w:p w14:paraId="75E9CFAC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0.3%</w:t>
            </w:r>
          </w:p>
        </w:tc>
        <w:tc>
          <w:tcPr>
            <w:tcW w:w="1588" w:type="dxa"/>
            <w:vMerge w:val="restart"/>
          </w:tcPr>
          <w:p w14:paraId="25D0F412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0.564</w:t>
            </w:r>
          </w:p>
        </w:tc>
      </w:tr>
      <w:tr w:rsidR="004609A9" w:rsidRPr="007F2F54" w14:paraId="6693D7F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3AEE824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6B081CD4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891" w:type="dxa"/>
          </w:tcPr>
          <w:p w14:paraId="3146DEB6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42</w:t>
            </w:r>
          </w:p>
        </w:tc>
        <w:tc>
          <w:tcPr>
            <w:tcW w:w="2585" w:type="dxa"/>
          </w:tcPr>
          <w:p w14:paraId="06DAC2F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26 (0.20-0.32)</w:t>
            </w:r>
          </w:p>
        </w:tc>
        <w:tc>
          <w:tcPr>
            <w:tcW w:w="1636" w:type="dxa"/>
          </w:tcPr>
          <w:p w14:paraId="11761EDA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1352.84</w:t>
            </w:r>
          </w:p>
        </w:tc>
        <w:tc>
          <w:tcPr>
            <w:tcW w:w="1602" w:type="dxa"/>
          </w:tcPr>
          <w:p w14:paraId="7B8A4F9B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7.0%</w:t>
            </w:r>
          </w:p>
        </w:tc>
        <w:tc>
          <w:tcPr>
            <w:tcW w:w="1588" w:type="dxa"/>
            <w:vMerge/>
          </w:tcPr>
          <w:p w14:paraId="041CF94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7F2F54" w14:paraId="6A060094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 w:val="restart"/>
          </w:tcPr>
          <w:p w14:paraId="50D0B09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Dyspnoea</w:t>
            </w:r>
          </w:p>
        </w:tc>
        <w:tc>
          <w:tcPr>
            <w:tcW w:w="10732" w:type="dxa"/>
            <w:gridSpan w:val="6"/>
          </w:tcPr>
          <w:p w14:paraId="711266FE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6. Prospectively measured exposure</w:t>
            </w:r>
          </w:p>
        </w:tc>
      </w:tr>
      <w:tr w:rsidR="004609A9" w:rsidRPr="007F2F54" w14:paraId="1E1CFC1A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0351139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5869824A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1891" w:type="dxa"/>
          </w:tcPr>
          <w:p w14:paraId="62B82314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2</w:t>
            </w:r>
          </w:p>
        </w:tc>
        <w:tc>
          <w:tcPr>
            <w:tcW w:w="2585" w:type="dxa"/>
          </w:tcPr>
          <w:p w14:paraId="4D26B11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39 (0.00-0.94)</w:t>
            </w:r>
          </w:p>
        </w:tc>
        <w:tc>
          <w:tcPr>
            <w:tcW w:w="1636" w:type="dxa"/>
          </w:tcPr>
          <w:p w14:paraId="6063F49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174.47</w:t>
            </w:r>
          </w:p>
        </w:tc>
        <w:tc>
          <w:tcPr>
            <w:tcW w:w="1602" w:type="dxa"/>
          </w:tcPr>
          <w:p w14:paraId="75AAA0F6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9.4%</w:t>
            </w:r>
          </w:p>
        </w:tc>
        <w:tc>
          <w:tcPr>
            <w:tcW w:w="1588" w:type="dxa"/>
            <w:vMerge w:val="restart"/>
          </w:tcPr>
          <w:p w14:paraId="2DEDFD5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0.488</w:t>
            </w:r>
          </w:p>
        </w:tc>
      </w:tr>
      <w:tr w:rsidR="004609A9" w:rsidRPr="007F2F54" w14:paraId="1660BFBF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590030D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775E4ED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891" w:type="dxa"/>
          </w:tcPr>
          <w:p w14:paraId="78038AC8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12</w:t>
            </w:r>
          </w:p>
        </w:tc>
        <w:tc>
          <w:tcPr>
            <w:tcW w:w="2585" w:type="dxa"/>
          </w:tcPr>
          <w:p w14:paraId="3AF0247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18 (0.07-0.32)</w:t>
            </w:r>
          </w:p>
        </w:tc>
        <w:tc>
          <w:tcPr>
            <w:tcW w:w="1636" w:type="dxa"/>
          </w:tcPr>
          <w:p w14:paraId="29B32B1E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1130.08</w:t>
            </w:r>
          </w:p>
        </w:tc>
        <w:tc>
          <w:tcPr>
            <w:tcW w:w="1602" w:type="dxa"/>
          </w:tcPr>
          <w:p w14:paraId="5989E17C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9.0%</w:t>
            </w:r>
          </w:p>
        </w:tc>
        <w:tc>
          <w:tcPr>
            <w:tcW w:w="1588" w:type="dxa"/>
            <w:vMerge/>
          </w:tcPr>
          <w:p w14:paraId="199C25BF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7F2F54" w14:paraId="74D77BC3" w14:textId="77777777" w:rsidTr="00E659A8">
        <w:trPr>
          <w:trHeight w:val="3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 w:val="restart"/>
          </w:tcPr>
          <w:p w14:paraId="18A8AE1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Headache</w:t>
            </w:r>
          </w:p>
        </w:tc>
        <w:tc>
          <w:tcPr>
            <w:tcW w:w="10732" w:type="dxa"/>
            <w:gridSpan w:val="6"/>
          </w:tcPr>
          <w:p w14:paraId="1A2ABE6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6. Prospectively measured exposure</w:t>
            </w:r>
          </w:p>
        </w:tc>
      </w:tr>
      <w:tr w:rsidR="004609A9" w:rsidRPr="007F2F54" w14:paraId="27D280D8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09B3DBD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540534BF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1891" w:type="dxa"/>
          </w:tcPr>
          <w:p w14:paraId="66C5705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1</w:t>
            </w:r>
          </w:p>
        </w:tc>
        <w:tc>
          <w:tcPr>
            <w:tcW w:w="2585" w:type="dxa"/>
          </w:tcPr>
          <w:p w14:paraId="3F734AC4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04 (0.01-0.09)</w:t>
            </w:r>
          </w:p>
        </w:tc>
        <w:tc>
          <w:tcPr>
            <w:tcW w:w="1636" w:type="dxa"/>
          </w:tcPr>
          <w:p w14:paraId="45080B88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00</w:t>
            </w:r>
          </w:p>
        </w:tc>
        <w:tc>
          <w:tcPr>
            <w:tcW w:w="1602" w:type="dxa"/>
          </w:tcPr>
          <w:p w14:paraId="60AF417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A</w:t>
            </w:r>
          </w:p>
        </w:tc>
        <w:tc>
          <w:tcPr>
            <w:tcW w:w="1588" w:type="dxa"/>
            <w:vMerge w:val="restart"/>
          </w:tcPr>
          <w:p w14:paraId="3E6E482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0.020</w:t>
            </w:r>
          </w:p>
        </w:tc>
      </w:tr>
      <w:tr w:rsidR="004609A9" w:rsidRPr="007F2F54" w14:paraId="2A755C4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51A5AA4C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5B82F88E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891" w:type="dxa"/>
          </w:tcPr>
          <w:p w14:paraId="4A863C5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31</w:t>
            </w:r>
          </w:p>
        </w:tc>
        <w:tc>
          <w:tcPr>
            <w:tcW w:w="2585" w:type="dxa"/>
          </w:tcPr>
          <w:p w14:paraId="1AC5F73A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10 (0.08-0.13)</w:t>
            </w:r>
          </w:p>
        </w:tc>
        <w:tc>
          <w:tcPr>
            <w:tcW w:w="1636" w:type="dxa"/>
          </w:tcPr>
          <w:p w14:paraId="37AA3E3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275.96</w:t>
            </w:r>
          </w:p>
        </w:tc>
        <w:tc>
          <w:tcPr>
            <w:tcW w:w="1602" w:type="dxa"/>
          </w:tcPr>
          <w:p w14:paraId="1920BAA4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89.1%</w:t>
            </w:r>
          </w:p>
        </w:tc>
        <w:tc>
          <w:tcPr>
            <w:tcW w:w="1588" w:type="dxa"/>
            <w:vMerge/>
          </w:tcPr>
          <w:p w14:paraId="17A4DB14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7F2F54" w14:paraId="6CF4DC2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 w:val="restart"/>
          </w:tcPr>
          <w:p w14:paraId="736179E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ausea</w:t>
            </w:r>
          </w:p>
        </w:tc>
        <w:tc>
          <w:tcPr>
            <w:tcW w:w="10732" w:type="dxa"/>
            <w:gridSpan w:val="6"/>
          </w:tcPr>
          <w:p w14:paraId="7D8EDE58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6. Prospectively measured exposure</w:t>
            </w:r>
          </w:p>
        </w:tc>
      </w:tr>
      <w:tr w:rsidR="004609A9" w:rsidRPr="007F2F54" w14:paraId="3535B2DF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08AF1D64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4107289F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1891" w:type="dxa"/>
          </w:tcPr>
          <w:p w14:paraId="4AAE247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</w:t>
            </w:r>
          </w:p>
        </w:tc>
        <w:tc>
          <w:tcPr>
            <w:tcW w:w="2585" w:type="dxa"/>
          </w:tcPr>
          <w:p w14:paraId="15B8E43C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636" w:type="dxa"/>
          </w:tcPr>
          <w:p w14:paraId="71189BD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602" w:type="dxa"/>
          </w:tcPr>
          <w:p w14:paraId="581ED92C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588" w:type="dxa"/>
            <w:vMerge w:val="restart"/>
          </w:tcPr>
          <w:p w14:paraId="327E600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color w:val="000000"/>
                <w:sz w:val="22"/>
                <w:szCs w:val="22"/>
                <w:lang w:eastAsia="zh-TW"/>
              </w:rPr>
              <w:t>NA</w:t>
            </w:r>
          </w:p>
        </w:tc>
      </w:tr>
      <w:tr w:rsidR="004609A9" w:rsidRPr="007F2F54" w14:paraId="04A1917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681BEACD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120BB9DB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891" w:type="dxa"/>
          </w:tcPr>
          <w:p w14:paraId="66E5B1F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15</w:t>
            </w:r>
          </w:p>
        </w:tc>
        <w:tc>
          <w:tcPr>
            <w:tcW w:w="2585" w:type="dxa"/>
          </w:tcPr>
          <w:p w14:paraId="14E84AE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06 (0.03-0.10)</w:t>
            </w:r>
          </w:p>
        </w:tc>
        <w:tc>
          <w:tcPr>
            <w:tcW w:w="1636" w:type="dxa"/>
          </w:tcPr>
          <w:p w14:paraId="2E8E96C0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53.49</w:t>
            </w:r>
          </w:p>
        </w:tc>
        <w:tc>
          <w:tcPr>
            <w:tcW w:w="1602" w:type="dxa"/>
          </w:tcPr>
          <w:p w14:paraId="2F3A0FE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73.8%</w:t>
            </w:r>
          </w:p>
        </w:tc>
        <w:tc>
          <w:tcPr>
            <w:tcW w:w="1588" w:type="dxa"/>
            <w:vMerge/>
          </w:tcPr>
          <w:p w14:paraId="617FF33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/>
                <w:sz w:val="22"/>
                <w:szCs w:val="22"/>
                <w:lang w:eastAsia="zh-TW"/>
              </w:rPr>
            </w:pPr>
          </w:p>
        </w:tc>
      </w:tr>
      <w:tr w:rsidR="004609A9" w:rsidRPr="007F2F54" w14:paraId="766C69EA" w14:textId="77777777" w:rsidTr="00E659A8">
        <w:trPr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 w:val="restart"/>
          </w:tcPr>
          <w:p w14:paraId="45557271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Diarrhoea</w:t>
            </w:r>
          </w:p>
        </w:tc>
        <w:tc>
          <w:tcPr>
            <w:tcW w:w="10732" w:type="dxa"/>
            <w:gridSpan w:val="6"/>
          </w:tcPr>
          <w:p w14:paraId="7A144372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color w:val="000000"/>
                <w:sz w:val="22"/>
                <w:szCs w:val="22"/>
                <w:lang w:eastAsia="zh-TW"/>
              </w:rPr>
              <w:t>Q6. Prospectively measured exposure</w:t>
            </w:r>
          </w:p>
        </w:tc>
      </w:tr>
      <w:tr w:rsidR="004609A9" w:rsidRPr="007F2F54" w14:paraId="2F270EC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38283FCD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7B2476CF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1891" w:type="dxa"/>
          </w:tcPr>
          <w:p w14:paraId="40EECD26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2</w:t>
            </w:r>
          </w:p>
        </w:tc>
        <w:tc>
          <w:tcPr>
            <w:tcW w:w="2585" w:type="dxa"/>
          </w:tcPr>
          <w:p w14:paraId="2440FEA7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08 (0.03-0.13)</w:t>
            </w:r>
          </w:p>
        </w:tc>
        <w:tc>
          <w:tcPr>
            <w:tcW w:w="1636" w:type="dxa"/>
          </w:tcPr>
          <w:p w14:paraId="6C7609F5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46</w:t>
            </w:r>
          </w:p>
        </w:tc>
        <w:tc>
          <w:tcPr>
            <w:tcW w:w="1602" w:type="dxa"/>
          </w:tcPr>
          <w:p w14:paraId="0768EC2D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0%</w:t>
            </w:r>
          </w:p>
        </w:tc>
        <w:tc>
          <w:tcPr>
            <w:tcW w:w="1588" w:type="dxa"/>
            <w:vMerge w:val="restart"/>
          </w:tcPr>
          <w:p w14:paraId="5F392AAD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b/>
                <w:color w:val="000000"/>
                <w:sz w:val="22"/>
                <w:szCs w:val="22"/>
                <w:lang w:eastAsia="zh-TW"/>
              </w:rPr>
              <w:t>0.487</w:t>
            </w:r>
          </w:p>
        </w:tc>
      </w:tr>
      <w:tr w:rsidR="004609A9" w:rsidRPr="007F2F54" w14:paraId="1621481C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8" w:type="dxa"/>
            <w:vMerge/>
          </w:tcPr>
          <w:p w14:paraId="086DEF23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</w:p>
        </w:tc>
        <w:tc>
          <w:tcPr>
            <w:tcW w:w="1430" w:type="dxa"/>
          </w:tcPr>
          <w:p w14:paraId="7C7BD034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1891" w:type="dxa"/>
          </w:tcPr>
          <w:p w14:paraId="34EF4776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40</w:t>
            </w:r>
          </w:p>
        </w:tc>
        <w:tc>
          <w:tcPr>
            <w:tcW w:w="2585" w:type="dxa"/>
          </w:tcPr>
          <w:p w14:paraId="5A955B59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0.10 (0.07-0.13)</w:t>
            </w:r>
          </w:p>
        </w:tc>
        <w:tc>
          <w:tcPr>
            <w:tcW w:w="1636" w:type="dxa"/>
          </w:tcPr>
          <w:p w14:paraId="2EDE4B3C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398.90</w:t>
            </w:r>
          </w:p>
        </w:tc>
        <w:tc>
          <w:tcPr>
            <w:tcW w:w="1602" w:type="dxa"/>
          </w:tcPr>
          <w:p w14:paraId="20F917D6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</w:pPr>
            <w:r w:rsidRPr="007F2F54">
              <w:rPr>
                <w:rFonts w:ascii="Times New Roman" w:eastAsia="PMingLiU" w:hAnsi="Times New Roman" w:cs="Times New Roman"/>
                <w:color w:val="000000"/>
                <w:sz w:val="22"/>
                <w:szCs w:val="22"/>
                <w:lang w:eastAsia="zh-TW"/>
              </w:rPr>
              <w:t>90.2%</w:t>
            </w:r>
          </w:p>
        </w:tc>
        <w:tc>
          <w:tcPr>
            <w:tcW w:w="1588" w:type="dxa"/>
            <w:vMerge/>
          </w:tcPr>
          <w:p w14:paraId="0F143AD2" w14:textId="77777777" w:rsidR="004609A9" w:rsidRPr="007F2F54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color w:val="000000"/>
                <w:sz w:val="22"/>
                <w:szCs w:val="22"/>
                <w:lang w:eastAsia="zh-TW"/>
              </w:rPr>
            </w:pPr>
          </w:p>
        </w:tc>
      </w:tr>
    </w:tbl>
    <w:p w14:paraId="15D80808" w14:textId="08BBF6DE" w:rsidR="004609A9" w:rsidRPr="00077A74" w:rsidRDefault="004609A9" w:rsidP="004609A9">
      <w:pPr>
        <w:spacing w:after="0" w:line="240" w:lineRule="exact"/>
        <w:ind w:firstLine="0"/>
        <w:rPr>
          <w:rFonts w:ascii="Times New Roman" w:eastAsia="PMingLiU" w:hAnsi="Times New Roman" w:cs="Times New Roman"/>
          <w:lang w:eastAsia="zh-TW"/>
        </w:rPr>
      </w:pPr>
      <w:r w:rsidRPr="00077A74">
        <w:rPr>
          <w:rFonts w:ascii="Times New Roman" w:eastAsia="PMingLiU" w:hAnsi="Times New Roman" w:cs="Times New Roman"/>
          <w:b/>
          <w:lang w:eastAsia="zh-TW"/>
        </w:rPr>
        <w:lastRenderedPageBreak/>
        <w:t xml:space="preserve">Table </w:t>
      </w:r>
      <w:r w:rsidRPr="00077A74">
        <w:rPr>
          <w:rFonts w:ascii="Times New Roman" w:eastAsiaTheme="minorEastAsia" w:hAnsi="Times New Roman" w:cs="Times New Roman"/>
          <w:b/>
          <w:lang w:eastAsia="zh-CN"/>
        </w:rPr>
        <w:t>S</w:t>
      </w:r>
      <w:r w:rsidR="00031348">
        <w:rPr>
          <w:rFonts w:ascii="Times New Roman" w:eastAsia="PMingLiU" w:hAnsi="Times New Roman" w:cs="Times New Roman"/>
          <w:b/>
          <w:lang w:eastAsia="zh-TW"/>
        </w:rPr>
        <w:t>9</w:t>
      </w:r>
      <w:r>
        <w:rPr>
          <w:rFonts w:ascii="Times New Roman" w:eastAsia="PMingLiU" w:hAnsi="Times New Roman" w:cs="Times New Roman"/>
          <w:lang w:eastAsia="zh-TW"/>
        </w:rPr>
        <w:t>. The pooled proportion of symptoms in COVID-19 patients among the subgroup according to</w:t>
      </w:r>
      <w:r w:rsidRPr="00077A74">
        <w:rPr>
          <w:rFonts w:ascii="Times New Roman" w:eastAsia="PMingLiU" w:hAnsi="Times New Roman" w:cs="Times New Roman"/>
          <w:lang w:eastAsia="zh-TW"/>
        </w:rPr>
        <w:t xml:space="preserve"> </w:t>
      </w:r>
      <w:r>
        <w:rPr>
          <w:rFonts w:ascii="Times New Roman" w:eastAsia="PMingLiU" w:hAnsi="Times New Roman" w:cs="Times New Roman"/>
          <w:lang w:eastAsia="zh-TW"/>
        </w:rPr>
        <w:t xml:space="preserve">the criteria </w:t>
      </w:r>
      <w:r>
        <w:rPr>
          <w:rFonts w:ascii="Times New Roman" w:eastAsia="PMingLiU" w:hAnsi="Times New Roman" w:cs="Times New Roman" w:hint="eastAsia"/>
          <w:lang w:eastAsia="zh-TW"/>
        </w:rPr>
        <w:t>Q</w:t>
      </w:r>
      <w:r>
        <w:rPr>
          <w:rFonts w:ascii="Times New Roman" w:eastAsia="PMingLiU" w:hAnsi="Times New Roman" w:cs="Times New Roman"/>
          <w:lang w:eastAsia="zh-TW"/>
        </w:rPr>
        <w:t xml:space="preserve">8 of the </w:t>
      </w:r>
      <w:r w:rsidRPr="00077A74">
        <w:rPr>
          <w:rFonts w:ascii="Times New Roman" w:eastAsia="PMingLiU" w:hAnsi="Times New Roman" w:cs="Times New Roman"/>
          <w:lang w:eastAsia="zh-TW"/>
        </w:rPr>
        <w:t>c</w:t>
      </w:r>
      <w:r>
        <w:rPr>
          <w:rFonts w:ascii="Times New Roman" w:eastAsia="PMingLiU" w:hAnsi="Times New Roman" w:cs="Times New Roman"/>
          <w:lang w:eastAsia="zh-TW"/>
        </w:rPr>
        <w:t>ohort study quality assessment.</w:t>
      </w:r>
    </w:p>
    <w:tbl>
      <w:tblPr>
        <w:tblStyle w:val="GridTable6Colorful"/>
        <w:tblW w:w="0" w:type="auto"/>
        <w:tblInd w:w="720" w:type="dxa"/>
        <w:tblLook w:val="04A0" w:firstRow="1" w:lastRow="0" w:firstColumn="1" w:lastColumn="0" w:noHBand="0" w:noVBand="1"/>
      </w:tblPr>
      <w:tblGrid>
        <w:gridCol w:w="1500"/>
        <w:gridCol w:w="1432"/>
        <w:gridCol w:w="1895"/>
        <w:gridCol w:w="2592"/>
        <w:gridCol w:w="1590"/>
        <w:gridCol w:w="1606"/>
        <w:gridCol w:w="1615"/>
      </w:tblGrid>
      <w:tr w:rsidR="004609A9" w:rsidRPr="00AE253F" w14:paraId="2BF3D6BA" w14:textId="77777777" w:rsidTr="00E659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</w:tcPr>
          <w:p w14:paraId="1BB8D4A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Symptoms</w:t>
            </w:r>
          </w:p>
        </w:tc>
        <w:tc>
          <w:tcPr>
            <w:tcW w:w="1515" w:type="dxa"/>
          </w:tcPr>
          <w:p w14:paraId="1CC3CC6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Subgroup</w:t>
            </w:r>
          </w:p>
        </w:tc>
        <w:tc>
          <w:tcPr>
            <w:tcW w:w="2154" w:type="dxa"/>
          </w:tcPr>
          <w:p w14:paraId="1E85B0A3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umber of Studies</w:t>
            </w:r>
          </w:p>
        </w:tc>
        <w:tc>
          <w:tcPr>
            <w:tcW w:w="2977" w:type="dxa"/>
          </w:tcPr>
          <w:p w14:paraId="09D6248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Proportion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 xml:space="preserve">95% </w:t>
            </w: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C.I.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7744E5B3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Q</w:t>
            </w:r>
          </w:p>
        </w:tc>
        <w:tc>
          <w:tcPr>
            <w:tcW w:w="1842" w:type="dxa"/>
          </w:tcPr>
          <w:p w14:paraId="292CF1E0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vertAlign w:val="superscript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I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vertAlign w:val="superscript"/>
                <w:lang w:eastAsia="zh-TW"/>
              </w:rPr>
              <w:t>2</w:t>
            </w:r>
          </w:p>
        </w:tc>
        <w:tc>
          <w:tcPr>
            <w:tcW w:w="1843" w:type="dxa"/>
          </w:tcPr>
          <w:p w14:paraId="3C47DCF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i/>
                <w:sz w:val="22"/>
                <w:szCs w:val="22"/>
                <w:lang w:eastAsia="zh-TW"/>
              </w:rPr>
              <w:t>p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-value</w:t>
            </w:r>
          </w:p>
        </w:tc>
      </w:tr>
      <w:tr w:rsidR="004609A9" w:rsidRPr="00AE253F" w14:paraId="29A1DA4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 w:val="restart"/>
          </w:tcPr>
          <w:p w14:paraId="44817ADB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Fever</w:t>
            </w:r>
          </w:p>
        </w:tc>
        <w:tc>
          <w:tcPr>
            <w:tcW w:w="12174" w:type="dxa"/>
            <w:gridSpan w:val="6"/>
          </w:tcPr>
          <w:p w14:paraId="365302D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8. Use of concurrent controls</w:t>
            </w:r>
          </w:p>
        </w:tc>
      </w:tr>
      <w:tr w:rsidR="004609A9" w:rsidRPr="00AE253F" w14:paraId="5AAACE0E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414001F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4F98BD65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2154" w:type="dxa"/>
          </w:tcPr>
          <w:p w14:paraId="31A6A2E9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4</w:t>
            </w:r>
          </w:p>
        </w:tc>
        <w:tc>
          <w:tcPr>
            <w:tcW w:w="2977" w:type="dxa"/>
          </w:tcPr>
          <w:p w14:paraId="60C4889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81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72-0.89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6EB9727B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82</w:t>
            </w:r>
          </w:p>
        </w:tc>
        <w:tc>
          <w:tcPr>
            <w:tcW w:w="1842" w:type="dxa"/>
          </w:tcPr>
          <w:p w14:paraId="5B69C029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%</w:t>
            </w:r>
          </w:p>
        </w:tc>
        <w:tc>
          <w:tcPr>
            <w:tcW w:w="1843" w:type="dxa"/>
            <w:vMerge w:val="restart"/>
          </w:tcPr>
          <w:p w14:paraId="02FDB8E5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b/>
                <w:sz w:val="22"/>
                <w:szCs w:val="22"/>
                <w:lang w:eastAsia="zh-TW"/>
              </w:rPr>
              <w:t>0.0087</w:t>
            </w:r>
          </w:p>
        </w:tc>
      </w:tr>
      <w:tr w:rsidR="004609A9" w:rsidRPr="00AE253F" w14:paraId="0BBAC5E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65AFD703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25D87C76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2154" w:type="dxa"/>
          </w:tcPr>
          <w:p w14:paraId="7D2B83B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2</w:t>
            </w:r>
          </w:p>
        </w:tc>
        <w:tc>
          <w:tcPr>
            <w:tcW w:w="2977" w:type="dxa"/>
          </w:tcPr>
          <w:p w14:paraId="7D710AE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61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49-0.72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74BB4CF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2.16</w:t>
            </w:r>
          </w:p>
        </w:tc>
        <w:tc>
          <w:tcPr>
            <w:tcW w:w="1842" w:type="dxa"/>
          </w:tcPr>
          <w:p w14:paraId="5084FABF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53.6%</w:t>
            </w:r>
          </w:p>
        </w:tc>
        <w:tc>
          <w:tcPr>
            <w:tcW w:w="1843" w:type="dxa"/>
            <w:vMerge/>
          </w:tcPr>
          <w:p w14:paraId="189448D5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AE253F" w14:paraId="7BCF233D" w14:textId="77777777" w:rsidTr="00E659A8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 w:val="restart"/>
          </w:tcPr>
          <w:p w14:paraId="174632E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Cough</w:t>
            </w:r>
          </w:p>
        </w:tc>
        <w:tc>
          <w:tcPr>
            <w:tcW w:w="12174" w:type="dxa"/>
            <w:gridSpan w:val="6"/>
          </w:tcPr>
          <w:p w14:paraId="7B1BFD3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8. Use of concurrent controls</w:t>
            </w:r>
          </w:p>
        </w:tc>
      </w:tr>
      <w:tr w:rsidR="004609A9" w:rsidRPr="00AE253F" w14:paraId="0439DCB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5487D4C5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79FA5BE9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2154" w:type="dxa"/>
          </w:tcPr>
          <w:p w14:paraId="14A4EB63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4</w:t>
            </w:r>
          </w:p>
        </w:tc>
        <w:tc>
          <w:tcPr>
            <w:tcW w:w="2977" w:type="dxa"/>
          </w:tcPr>
          <w:p w14:paraId="15E7049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66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 xml:space="preserve"> (0.51-0.80)</w:t>
            </w:r>
          </w:p>
        </w:tc>
        <w:tc>
          <w:tcPr>
            <w:tcW w:w="1843" w:type="dxa"/>
          </w:tcPr>
          <w:p w14:paraId="5AA8D818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5.85</w:t>
            </w:r>
          </w:p>
        </w:tc>
        <w:tc>
          <w:tcPr>
            <w:tcW w:w="1842" w:type="dxa"/>
          </w:tcPr>
          <w:p w14:paraId="1A77017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48.7%</w:t>
            </w:r>
          </w:p>
        </w:tc>
        <w:tc>
          <w:tcPr>
            <w:tcW w:w="1843" w:type="dxa"/>
            <w:vMerge w:val="restart"/>
          </w:tcPr>
          <w:p w14:paraId="6280DA0C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b/>
                <w:sz w:val="22"/>
                <w:szCs w:val="22"/>
                <w:lang w:eastAsia="zh-TW"/>
              </w:rPr>
              <w:t>0.86</w:t>
            </w:r>
          </w:p>
        </w:tc>
      </w:tr>
      <w:tr w:rsidR="004609A9" w:rsidRPr="00AE253F" w14:paraId="708C2FCB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3AD4667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016AC55C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2154" w:type="dxa"/>
          </w:tcPr>
          <w:p w14:paraId="782218C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</w:t>
            </w:r>
          </w:p>
        </w:tc>
        <w:tc>
          <w:tcPr>
            <w:tcW w:w="2977" w:type="dxa"/>
          </w:tcPr>
          <w:p w14:paraId="4F1CCF7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68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52-0.81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1F504A39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0</w:t>
            </w:r>
          </w:p>
        </w:tc>
        <w:tc>
          <w:tcPr>
            <w:tcW w:w="1842" w:type="dxa"/>
          </w:tcPr>
          <w:p w14:paraId="663C2A7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A</w:t>
            </w:r>
          </w:p>
        </w:tc>
        <w:tc>
          <w:tcPr>
            <w:tcW w:w="1843" w:type="dxa"/>
            <w:vMerge/>
          </w:tcPr>
          <w:p w14:paraId="2D354B08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AE253F" w14:paraId="3856F29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 w:val="restart"/>
          </w:tcPr>
          <w:p w14:paraId="4D12804C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S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putum production</w:t>
            </w:r>
          </w:p>
        </w:tc>
        <w:tc>
          <w:tcPr>
            <w:tcW w:w="12174" w:type="dxa"/>
            <w:gridSpan w:val="6"/>
          </w:tcPr>
          <w:p w14:paraId="59D0BFB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8. Use of concurrent controls</w:t>
            </w:r>
          </w:p>
        </w:tc>
      </w:tr>
      <w:tr w:rsidR="004609A9" w:rsidRPr="00AE253F" w14:paraId="134699E8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7AA49BE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17FD2CEF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2154" w:type="dxa"/>
          </w:tcPr>
          <w:p w14:paraId="66B17BC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</w:t>
            </w:r>
          </w:p>
        </w:tc>
        <w:tc>
          <w:tcPr>
            <w:tcW w:w="2977" w:type="dxa"/>
          </w:tcPr>
          <w:p w14:paraId="41E76367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</w:tcPr>
          <w:p w14:paraId="64DD50E4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2" w:type="dxa"/>
          </w:tcPr>
          <w:p w14:paraId="197518F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  <w:vMerge w:val="restart"/>
          </w:tcPr>
          <w:p w14:paraId="3C4A8E6C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b/>
                <w:sz w:val="22"/>
                <w:szCs w:val="22"/>
                <w:lang w:eastAsia="zh-TW"/>
              </w:rPr>
              <w:t>N</w:t>
            </w: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A</w:t>
            </w:r>
          </w:p>
        </w:tc>
      </w:tr>
      <w:tr w:rsidR="004609A9" w:rsidRPr="00AE253F" w14:paraId="372B1A8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168B1680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70EAEF55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2154" w:type="dxa"/>
          </w:tcPr>
          <w:p w14:paraId="7FEC90F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3</w:t>
            </w:r>
          </w:p>
        </w:tc>
        <w:tc>
          <w:tcPr>
            <w:tcW w:w="2977" w:type="dxa"/>
          </w:tcPr>
          <w:p w14:paraId="3182C5D3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31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12-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54)</w:t>
            </w:r>
          </w:p>
        </w:tc>
        <w:tc>
          <w:tcPr>
            <w:tcW w:w="1843" w:type="dxa"/>
          </w:tcPr>
          <w:p w14:paraId="00EC0500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9.34</w:t>
            </w:r>
          </w:p>
        </w:tc>
        <w:tc>
          <w:tcPr>
            <w:tcW w:w="1842" w:type="dxa"/>
          </w:tcPr>
          <w:p w14:paraId="79888034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78.6%</w:t>
            </w:r>
          </w:p>
        </w:tc>
        <w:tc>
          <w:tcPr>
            <w:tcW w:w="1843" w:type="dxa"/>
            <w:vMerge/>
          </w:tcPr>
          <w:p w14:paraId="04AB355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AE253F" w14:paraId="0763DBB7" w14:textId="77777777" w:rsidTr="00E659A8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 w:val="restart"/>
          </w:tcPr>
          <w:p w14:paraId="0BA4D26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S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ore throat</w:t>
            </w:r>
          </w:p>
        </w:tc>
        <w:tc>
          <w:tcPr>
            <w:tcW w:w="12174" w:type="dxa"/>
            <w:gridSpan w:val="6"/>
          </w:tcPr>
          <w:p w14:paraId="4D27B55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8. Use of concurrent controls</w:t>
            </w:r>
          </w:p>
        </w:tc>
      </w:tr>
      <w:tr w:rsidR="004609A9" w:rsidRPr="00AE253F" w14:paraId="048F93D1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1CF0B58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5971B34B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2154" w:type="dxa"/>
          </w:tcPr>
          <w:p w14:paraId="79F8329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3</w:t>
            </w:r>
          </w:p>
        </w:tc>
        <w:tc>
          <w:tcPr>
            <w:tcW w:w="2977" w:type="dxa"/>
          </w:tcPr>
          <w:p w14:paraId="41BAA03B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9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9-0.31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2FA1C03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79</w:t>
            </w:r>
          </w:p>
        </w:tc>
        <w:tc>
          <w:tcPr>
            <w:tcW w:w="1842" w:type="dxa"/>
          </w:tcPr>
          <w:p w14:paraId="6B56D996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%</w:t>
            </w:r>
          </w:p>
        </w:tc>
        <w:tc>
          <w:tcPr>
            <w:tcW w:w="1843" w:type="dxa"/>
            <w:vMerge w:val="restart"/>
          </w:tcPr>
          <w:p w14:paraId="7DE63BC3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b/>
                <w:sz w:val="22"/>
                <w:szCs w:val="22"/>
                <w:lang w:eastAsia="zh-TW"/>
              </w:rPr>
              <w:t>0.0304</w:t>
            </w:r>
          </w:p>
        </w:tc>
      </w:tr>
      <w:tr w:rsidR="004609A9" w:rsidRPr="00AE253F" w14:paraId="5C150ADA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132662A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42A3CDE7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2154" w:type="dxa"/>
          </w:tcPr>
          <w:p w14:paraId="211EEEF6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</w:t>
            </w:r>
          </w:p>
        </w:tc>
        <w:tc>
          <w:tcPr>
            <w:tcW w:w="2977" w:type="dxa"/>
          </w:tcPr>
          <w:p w14:paraId="3AC2174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5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009-0.14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4302E1D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0</w:t>
            </w:r>
          </w:p>
        </w:tc>
        <w:tc>
          <w:tcPr>
            <w:tcW w:w="1842" w:type="dxa"/>
          </w:tcPr>
          <w:p w14:paraId="609DFA85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A</w:t>
            </w:r>
          </w:p>
        </w:tc>
        <w:tc>
          <w:tcPr>
            <w:tcW w:w="1843" w:type="dxa"/>
            <w:vMerge/>
          </w:tcPr>
          <w:p w14:paraId="27A0BA3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AE253F" w14:paraId="46605349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 w:val="restart"/>
          </w:tcPr>
          <w:p w14:paraId="2E4E277C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Myalgia</w:t>
            </w:r>
          </w:p>
        </w:tc>
        <w:tc>
          <w:tcPr>
            <w:tcW w:w="12174" w:type="dxa"/>
            <w:gridSpan w:val="6"/>
          </w:tcPr>
          <w:p w14:paraId="074D952B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8. Use of concurrent controls</w:t>
            </w:r>
          </w:p>
        </w:tc>
      </w:tr>
      <w:tr w:rsidR="004609A9" w:rsidRPr="00AE253F" w14:paraId="59B13178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7867E7F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453BD84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2154" w:type="dxa"/>
          </w:tcPr>
          <w:p w14:paraId="23E445D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2</w:t>
            </w:r>
          </w:p>
        </w:tc>
        <w:tc>
          <w:tcPr>
            <w:tcW w:w="2977" w:type="dxa"/>
          </w:tcPr>
          <w:p w14:paraId="075888E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37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21-0.55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6A899F9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64</w:t>
            </w:r>
          </w:p>
        </w:tc>
        <w:tc>
          <w:tcPr>
            <w:tcW w:w="1842" w:type="dxa"/>
          </w:tcPr>
          <w:p w14:paraId="3CBB9C13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%</w:t>
            </w:r>
          </w:p>
        </w:tc>
        <w:tc>
          <w:tcPr>
            <w:tcW w:w="1843" w:type="dxa"/>
            <w:vMerge w:val="restart"/>
          </w:tcPr>
          <w:p w14:paraId="045F5E4C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b/>
                <w:sz w:val="22"/>
                <w:szCs w:val="22"/>
                <w:lang w:eastAsia="zh-TW"/>
              </w:rPr>
              <w:t>NA</w:t>
            </w:r>
          </w:p>
        </w:tc>
      </w:tr>
      <w:tr w:rsidR="004609A9" w:rsidRPr="00AE253F" w14:paraId="1FD8C2D1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7DC3BAB5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58DEA418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2154" w:type="dxa"/>
          </w:tcPr>
          <w:p w14:paraId="704A0DC0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</w:t>
            </w:r>
          </w:p>
        </w:tc>
        <w:tc>
          <w:tcPr>
            <w:tcW w:w="2977" w:type="dxa"/>
          </w:tcPr>
          <w:p w14:paraId="63FE6134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</w:tcPr>
          <w:p w14:paraId="30E3FBC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2" w:type="dxa"/>
          </w:tcPr>
          <w:p w14:paraId="353FE79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  <w:vMerge/>
          </w:tcPr>
          <w:p w14:paraId="6FA4C9A5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AE253F" w14:paraId="33D83942" w14:textId="77777777" w:rsidTr="00E659A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 w:val="restart"/>
          </w:tcPr>
          <w:p w14:paraId="59B699C6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Fatigue</w:t>
            </w:r>
          </w:p>
        </w:tc>
        <w:tc>
          <w:tcPr>
            <w:tcW w:w="12174" w:type="dxa"/>
            <w:gridSpan w:val="6"/>
          </w:tcPr>
          <w:p w14:paraId="4D36369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8. Use of concurrent controls</w:t>
            </w:r>
          </w:p>
        </w:tc>
      </w:tr>
      <w:tr w:rsidR="004609A9" w:rsidRPr="00AE253F" w14:paraId="1031931E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091977F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311CE4A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2154" w:type="dxa"/>
          </w:tcPr>
          <w:p w14:paraId="3C7D8A6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2</w:t>
            </w:r>
          </w:p>
        </w:tc>
        <w:tc>
          <w:tcPr>
            <w:tcW w:w="2977" w:type="dxa"/>
          </w:tcPr>
          <w:p w14:paraId="37345FA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34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01-0.84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6F472EC9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3.84</w:t>
            </w:r>
          </w:p>
        </w:tc>
        <w:tc>
          <w:tcPr>
            <w:tcW w:w="1842" w:type="dxa"/>
          </w:tcPr>
          <w:p w14:paraId="18DAC50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92.8%</w:t>
            </w:r>
          </w:p>
        </w:tc>
        <w:tc>
          <w:tcPr>
            <w:tcW w:w="1843" w:type="dxa"/>
            <w:vMerge w:val="restart"/>
          </w:tcPr>
          <w:p w14:paraId="1BC5D964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b/>
                <w:sz w:val="22"/>
                <w:szCs w:val="22"/>
                <w:lang w:eastAsia="zh-TW"/>
              </w:rPr>
              <w:t>0.278</w:t>
            </w:r>
          </w:p>
        </w:tc>
      </w:tr>
      <w:tr w:rsidR="004609A9" w:rsidRPr="00AE253F" w14:paraId="36CB64BC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58E5ABC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7DFCE9BB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2154" w:type="dxa"/>
          </w:tcPr>
          <w:p w14:paraId="6A9F9A5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</w:t>
            </w:r>
          </w:p>
        </w:tc>
        <w:tc>
          <w:tcPr>
            <w:tcW w:w="2977" w:type="dxa"/>
          </w:tcPr>
          <w:p w14:paraId="07F14C6F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0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2-0.22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4F0DFAB7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0</w:t>
            </w:r>
          </w:p>
        </w:tc>
        <w:tc>
          <w:tcPr>
            <w:tcW w:w="1842" w:type="dxa"/>
          </w:tcPr>
          <w:p w14:paraId="665827C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A</w:t>
            </w:r>
          </w:p>
        </w:tc>
        <w:tc>
          <w:tcPr>
            <w:tcW w:w="1843" w:type="dxa"/>
            <w:vMerge/>
          </w:tcPr>
          <w:p w14:paraId="5EF9F8D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AE253F" w14:paraId="6ACC87A5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 w:val="restart"/>
          </w:tcPr>
          <w:p w14:paraId="33E44EF9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Dyspnoea</w:t>
            </w:r>
          </w:p>
        </w:tc>
        <w:tc>
          <w:tcPr>
            <w:tcW w:w="12174" w:type="dxa"/>
            <w:gridSpan w:val="6"/>
          </w:tcPr>
          <w:p w14:paraId="58B675A8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8. Use of concurrent controls</w:t>
            </w:r>
          </w:p>
        </w:tc>
      </w:tr>
      <w:tr w:rsidR="004609A9" w:rsidRPr="00AE253F" w14:paraId="1AD56E6F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437CA81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2048A05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2154" w:type="dxa"/>
          </w:tcPr>
          <w:p w14:paraId="1D3D0A38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</w:t>
            </w:r>
          </w:p>
        </w:tc>
        <w:tc>
          <w:tcPr>
            <w:tcW w:w="2977" w:type="dxa"/>
          </w:tcPr>
          <w:p w14:paraId="49BDD88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9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0-0.35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132909F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2" w:type="dxa"/>
          </w:tcPr>
          <w:p w14:paraId="286F13E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  <w:vMerge w:val="restart"/>
          </w:tcPr>
          <w:p w14:paraId="485C5FD6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b/>
                <w:sz w:val="22"/>
                <w:szCs w:val="22"/>
                <w:lang w:eastAsia="zh-TW"/>
              </w:rPr>
              <w:t>NA</w:t>
            </w:r>
          </w:p>
        </w:tc>
      </w:tr>
      <w:tr w:rsidR="004609A9" w:rsidRPr="00AE253F" w14:paraId="2FA63CB0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08FA5C10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07AA8D16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2154" w:type="dxa"/>
          </w:tcPr>
          <w:p w14:paraId="34F32C1B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</w:t>
            </w:r>
          </w:p>
        </w:tc>
        <w:tc>
          <w:tcPr>
            <w:tcW w:w="2977" w:type="dxa"/>
          </w:tcPr>
          <w:p w14:paraId="6FEFDA9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</w:tcPr>
          <w:p w14:paraId="5FA23B2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2" w:type="dxa"/>
          </w:tcPr>
          <w:p w14:paraId="6DC3647C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  <w:vMerge/>
          </w:tcPr>
          <w:p w14:paraId="7BF2E0C7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AE253F" w14:paraId="5D5D758C" w14:textId="77777777" w:rsidTr="00E659A8">
        <w:trPr>
          <w:trHeight w:val="3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 w:val="restart"/>
          </w:tcPr>
          <w:p w14:paraId="1772F24C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Headache</w:t>
            </w:r>
          </w:p>
        </w:tc>
        <w:tc>
          <w:tcPr>
            <w:tcW w:w="12174" w:type="dxa"/>
            <w:gridSpan w:val="6"/>
          </w:tcPr>
          <w:p w14:paraId="2FC61697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8. Use of concurrent controls</w:t>
            </w:r>
          </w:p>
        </w:tc>
      </w:tr>
      <w:tr w:rsidR="004609A9" w:rsidRPr="00AE253F" w14:paraId="79E0E2F3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65735BC4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15945B3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2154" w:type="dxa"/>
          </w:tcPr>
          <w:p w14:paraId="777C7E8F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3</w:t>
            </w:r>
          </w:p>
        </w:tc>
        <w:tc>
          <w:tcPr>
            <w:tcW w:w="2977" w:type="dxa"/>
          </w:tcPr>
          <w:p w14:paraId="7E102084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2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2-0.28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4BBC6FCC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6.96</w:t>
            </w:r>
          </w:p>
        </w:tc>
        <w:tc>
          <w:tcPr>
            <w:tcW w:w="1842" w:type="dxa"/>
          </w:tcPr>
          <w:p w14:paraId="1719CB17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71.2%</w:t>
            </w:r>
          </w:p>
        </w:tc>
        <w:tc>
          <w:tcPr>
            <w:tcW w:w="1843" w:type="dxa"/>
            <w:vMerge w:val="restart"/>
          </w:tcPr>
          <w:p w14:paraId="5390ECFF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b/>
                <w:sz w:val="22"/>
                <w:szCs w:val="22"/>
                <w:lang w:eastAsia="zh-TW"/>
              </w:rPr>
              <w:t>NA</w:t>
            </w:r>
          </w:p>
        </w:tc>
      </w:tr>
      <w:tr w:rsidR="004609A9" w:rsidRPr="00AE253F" w14:paraId="11F5D2E8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436F8F3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29D54203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2154" w:type="dxa"/>
          </w:tcPr>
          <w:p w14:paraId="7552468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</w:t>
            </w:r>
          </w:p>
        </w:tc>
        <w:tc>
          <w:tcPr>
            <w:tcW w:w="2977" w:type="dxa"/>
          </w:tcPr>
          <w:p w14:paraId="70698AC7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</w:tcPr>
          <w:p w14:paraId="1BFDE25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2" w:type="dxa"/>
          </w:tcPr>
          <w:p w14:paraId="75E1DD2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  <w:vMerge/>
          </w:tcPr>
          <w:p w14:paraId="74EF0DE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AE253F" w14:paraId="55512011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 w:val="restart"/>
          </w:tcPr>
          <w:p w14:paraId="1EA8BC5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ausea</w:t>
            </w:r>
          </w:p>
        </w:tc>
        <w:tc>
          <w:tcPr>
            <w:tcW w:w="12174" w:type="dxa"/>
            <w:gridSpan w:val="6"/>
          </w:tcPr>
          <w:p w14:paraId="4A4F0A76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8. Use of concurrent controls</w:t>
            </w:r>
          </w:p>
        </w:tc>
      </w:tr>
      <w:tr w:rsidR="004609A9" w:rsidRPr="00AE253F" w14:paraId="3C5363A2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244805CB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7A12F98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2154" w:type="dxa"/>
          </w:tcPr>
          <w:p w14:paraId="44FAFC58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</w:t>
            </w:r>
          </w:p>
        </w:tc>
        <w:tc>
          <w:tcPr>
            <w:tcW w:w="2977" w:type="dxa"/>
          </w:tcPr>
          <w:p w14:paraId="6BAF8938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16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5-0.31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48300D99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2" w:type="dxa"/>
          </w:tcPr>
          <w:p w14:paraId="768681EB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  <w:vMerge w:val="restart"/>
          </w:tcPr>
          <w:p w14:paraId="2132FE5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b/>
                <w:sz w:val="22"/>
                <w:szCs w:val="22"/>
                <w:lang w:eastAsia="zh-TW"/>
              </w:rPr>
              <w:t>N</w:t>
            </w: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A</w:t>
            </w:r>
          </w:p>
        </w:tc>
      </w:tr>
      <w:tr w:rsidR="004609A9" w:rsidRPr="00AE253F" w14:paraId="371E0EA2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66222181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466C4208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2154" w:type="dxa"/>
          </w:tcPr>
          <w:p w14:paraId="422E0386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</w:t>
            </w:r>
          </w:p>
        </w:tc>
        <w:tc>
          <w:tcPr>
            <w:tcW w:w="2977" w:type="dxa"/>
          </w:tcPr>
          <w:p w14:paraId="7A4A049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</w:tcPr>
          <w:p w14:paraId="04A0128B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2" w:type="dxa"/>
          </w:tcPr>
          <w:p w14:paraId="0BF41CC4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N.A.</w:t>
            </w:r>
          </w:p>
        </w:tc>
        <w:tc>
          <w:tcPr>
            <w:tcW w:w="1843" w:type="dxa"/>
            <w:vMerge/>
          </w:tcPr>
          <w:p w14:paraId="2F003C8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  <w:tr w:rsidR="004609A9" w:rsidRPr="00AE253F" w14:paraId="5547170D" w14:textId="77777777" w:rsidTr="00E659A8">
        <w:trPr>
          <w:trHeight w:val="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 w:val="restart"/>
          </w:tcPr>
          <w:p w14:paraId="17243AA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Diarrhoea</w:t>
            </w:r>
          </w:p>
        </w:tc>
        <w:tc>
          <w:tcPr>
            <w:tcW w:w="12174" w:type="dxa"/>
            <w:gridSpan w:val="6"/>
          </w:tcPr>
          <w:p w14:paraId="63EB4F1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  <w:t>Q8. Use of concurrent controls</w:t>
            </w:r>
          </w:p>
        </w:tc>
      </w:tr>
      <w:tr w:rsidR="004609A9" w:rsidRPr="00AE253F" w14:paraId="5EB9CA2A" w14:textId="77777777" w:rsidTr="00E659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234C2FC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3CD2C2C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Yes</w:t>
            </w:r>
          </w:p>
        </w:tc>
        <w:tc>
          <w:tcPr>
            <w:tcW w:w="2154" w:type="dxa"/>
          </w:tcPr>
          <w:p w14:paraId="7C866CE8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4</w:t>
            </w:r>
          </w:p>
        </w:tc>
        <w:tc>
          <w:tcPr>
            <w:tcW w:w="2977" w:type="dxa"/>
          </w:tcPr>
          <w:p w14:paraId="4C0CF7B7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6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1-0.13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28881600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.27</w:t>
            </w:r>
          </w:p>
        </w:tc>
        <w:tc>
          <w:tcPr>
            <w:tcW w:w="1842" w:type="dxa"/>
          </w:tcPr>
          <w:p w14:paraId="07C0D4C5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%</w:t>
            </w:r>
          </w:p>
        </w:tc>
        <w:tc>
          <w:tcPr>
            <w:tcW w:w="1843" w:type="dxa"/>
            <w:vMerge w:val="restart"/>
          </w:tcPr>
          <w:p w14:paraId="0BAF4A15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b/>
                <w:sz w:val="22"/>
                <w:szCs w:val="22"/>
                <w:lang w:eastAsia="zh-TW"/>
              </w:rPr>
              <w:t>0.708</w:t>
            </w:r>
          </w:p>
        </w:tc>
      </w:tr>
      <w:tr w:rsidR="004609A9" w:rsidRPr="00AE253F" w14:paraId="290BA5C5" w14:textId="77777777" w:rsidTr="00E659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0" w:type="dxa"/>
            <w:vMerge/>
          </w:tcPr>
          <w:p w14:paraId="188D927D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</w:p>
        </w:tc>
        <w:tc>
          <w:tcPr>
            <w:tcW w:w="1515" w:type="dxa"/>
          </w:tcPr>
          <w:p w14:paraId="0A39881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o</w:t>
            </w:r>
          </w:p>
        </w:tc>
        <w:tc>
          <w:tcPr>
            <w:tcW w:w="2154" w:type="dxa"/>
          </w:tcPr>
          <w:p w14:paraId="5C26F3E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1</w:t>
            </w:r>
          </w:p>
        </w:tc>
        <w:tc>
          <w:tcPr>
            <w:tcW w:w="2977" w:type="dxa"/>
          </w:tcPr>
          <w:p w14:paraId="5D6705E8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5 (</w:t>
            </w:r>
            <w:r w:rsidRPr="00AE253F"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  <w:t>0.0009-0.14</w:t>
            </w: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)</w:t>
            </w:r>
          </w:p>
        </w:tc>
        <w:tc>
          <w:tcPr>
            <w:tcW w:w="1843" w:type="dxa"/>
          </w:tcPr>
          <w:p w14:paraId="545A8932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0.00</w:t>
            </w:r>
          </w:p>
        </w:tc>
        <w:tc>
          <w:tcPr>
            <w:tcW w:w="1842" w:type="dxa"/>
          </w:tcPr>
          <w:p w14:paraId="304E1CEE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sz w:val="22"/>
                <w:szCs w:val="22"/>
                <w:lang w:eastAsia="zh-TW"/>
              </w:rPr>
            </w:pPr>
            <w:r w:rsidRPr="00AE253F">
              <w:rPr>
                <w:rFonts w:ascii="Times New Roman" w:eastAsia="PMingLiU" w:hAnsi="Times New Roman" w:cs="Times New Roman" w:hint="eastAsia"/>
                <w:sz w:val="22"/>
                <w:szCs w:val="22"/>
                <w:lang w:eastAsia="zh-TW"/>
              </w:rPr>
              <w:t>NA</w:t>
            </w:r>
          </w:p>
        </w:tc>
        <w:tc>
          <w:tcPr>
            <w:tcW w:w="1843" w:type="dxa"/>
            <w:vMerge/>
          </w:tcPr>
          <w:p w14:paraId="3FB8A12A" w14:textId="77777777" w:rsidR="004609A9" w:rsidRPr="00AE253F" w:rsidRDefault="004609A9" w:rsidP="00E659A8">
            <w:pPr>
              <w:widowControl w:val="0"/>
              <w:spacing w:line="24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PMingLiU" w:hAnsi="Times New Roman" w:cs="Times New Roman"/>
                <w:b/>
                <w:sz w:val="22"/>
                <w:szCs w:val="22"/>
                <w:lang w:eastAsia="zh-TW"/>
              </w:rPr>
            </w:pPr>
          </w:p>
        </w:tc>
      </w:tr>
    </w:tbl>
    <w:p w14:paraId="3EE3446B" w14:textId="77777777" w:rsidR="004609A9" w:rsidRDefault="004609A9" w:rsidP="004609A9">
      <w:pPr>
        <w:spacing w:after="0" w:line="360" w:lineRule="auto"/>
        <w:ind w:firstLine="0"/>
        <w:rPr>
          <w:rFonts w:ascii="Times New Roman" w:eastAsia="PMingLiU" w:hAnsi="Times New Roman" w:cs="Times New Roman"/>
          <w:lang w:eastAsia="zh-TW"/>
        </w:rPr>
      </w:pPr>
    </w:p>
    <w:p w14:paraId="0E44BE7E" w14:textId="77777777" w:rsidR="00BD34EC" w:rsidRDefault="00BD34EC" w:rsidP="00184CCD">
      <w:pPr>
        <w:spacing w:after="0"/>
        <w:ind w:firstLine="0"/>
        <w:rPr>
          <w:rFonts w:ascii="Times New Roman" w:eastAsia="PMingLiU" w:hAnsi="Times New Roman" w:cs="Times New Roman"/>
          <w:b/>
          <w:bCs/>
          <w:lang w:eastAsia="zh-TW"/>
        </w:rPr>
        <w:sectPr w:rsidR="00BD34EC" w:rsidSect="004609A9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5236A7E0" w14:textId="238DB425" w:rsidR="004609A9" w:rsidRPr="004609A9" w:rsidRDefault="004609A9" w:rsidP="00AF0017">
      <w:pPr>
        <w:spacing w:after="0"/>
        <w:ind w:firstLine="0"/>
        <w:rPr>
          <w:rFonts w:ascii="Times New Roman" w:eastAsia="PMingLiU" w:hAnsi="Times New Roman" w:cs="Times New Roman"/>
          <w:b/>
          <w:bCs/>
          <w:lang w:eastAsia="zh-TW"/>
        </w:rPr>
      </w:pPr>
      <w:r>
        <w:rPr>
          <w:rFonts w:ascii="Times New Roman" w:eastAsia="PMingLiU" w:hAnsi="Times New Roman" w:cs="Times New Roman" w:hint="eastAsia"/>
          <w:b/>
          <w:bCs/>
          <w:lang w:eastAsia="zh-TW"/>
        </w:rPr>
        <w:lastRenderedPageBreak/>
        <w:t>R</w:t>
      </w:r>
      <w:r>
        <w:rPr>
          <w:rFonts w:ascii="Times New Roman" w:eastAsia="PMingLiU" w:hAnsi="Times New Roman" w:cs="Times New Roman"/>
          <w:b/>
          <w:bCs/>
          <w:lang w:eastAsia="zh-TW"/>
        </w:rPr>
        <w:t>eferences</w:t>
      </w:r>
      <w:r w:rsidR="00BD34EC">
        <w:rPr>
          <w:rFonts w:ascii="Times New Roman" w:eastAsia="PMingLiU" w:hAnsi="Times New Roman" w:cs="Times New Roman"/>
          <w:b/>
          <w:bCs/>
          <w:lang w:eastAsia="zh-TW"/>
        </w:rPr>
        <w:t>-Supplement</w:t>
      </w:r>
    </w:p>
    <w:p w14:paraId="722ABFDA" w14:textId="77777777" w:rsidR="000E4295" w:rsidRPr="000E4295" w:rsidRDefault="00C30C4A" w:rsidP="00AF0017">
      <w:pPr>
        <w:pStyle w:val="EndNoteBibliography0"/>
        <w:spacing w:after="0"/>
        <w:jc w:val="both"/>
      </w:pPr>
      <w:r>
        <w:rPr>
          <w:rFonts w:eastAsia="PMingLiU"/>
          <w:b/>
          <w:lang w:eastAsia="zh-TW"/>
        </w:rPr>
        <w:fldChar w:fldCharType="begin"/>
      </w:r>
      <w:r>
        <w:rPr>
          <w:rFonts w:eastAsia="PMingLiU"/>
          <w:b/>
          <w:lang w:eastAsia="zh-TW"/>
        </w:rPr>
        <w:instrText xml:space="preserve"> ADDIN EN.REFLIST </w:instrText>
      </w:r>
      <w:r>
        <w:rPr>
          <w:rFonts w:eastAsia="PMingLiU"/>
          <w:b/>
          <w:lang w:eastAsia="zh-TW"/>
        </w:rPr>
        <w:fldChar w:fldCharType="separate"/>
      </w:r>
      <w:r w:rsidR="000E4295" w:rsidRPr="000E4295">
        <w:t>1.</w:t>
      </w:r>
      <w:r w:rsidR="000E4295" w:rsidRPr="000E4295">
        <w:tab/>
        <w:t xml:space="preserve">Xia W, Shao J, Guo Y, Peng X, Li Z, Hu D. Clinical and CT features in pediatric patients with COVID-19 infection: Different points from adults. </w:t>
      </w:r>
      <w:r w:rsidR="000E4295" w:rsidRPr="000E4295">
        <w:rPr>
          <w:i/>
        </w:rPr>
        <w:t>Pediatr Pulmonol</w:t>
      </w:r>
      <w:r w:rsidR="000E4295" w:rsidRPr="000E4295">
        <w:t xml:space="preserve"> 2020; </w:t>
      </w:r>
      <w:r w:rsidR="000E4295" w:rsidRPr="000E4295">
        <w:rPr>
          <w:b/>
        </w:rPr>
        <w:t>55</w:t>
      </w:r>
      <w:r w:rsidR="000E4295" w:rsidRPr="000E4295">
        <w:t>(5): 1169-74.</w:t>
      </w:r>
    </w:p>
    <w:p w14:paraId="7C6CAE3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2.</w:t>
      </w:r>
      <w:r w:rsidRPr="000E4295">
        <w:tab/>
        <w:t xml:space="preserve">Li Y, Xia L. Coronavirus Disease 2019 (COVID-19): Role of Chest CT in Diagnosis and Management. </w:t>
      </w:r>
      <w:r w:rsidRPr="000E4295">
        <w:rPr>
          <w:i/>
        </w:rPr>
        <w:t>AJR Am J Roentgenol</w:t>
      </w:r>
      <w:r w:rsidRPr="000E4295">
        <w:t xml:space="preserve"> 2020; </w:t>
      </w:r>
      <w:r w:rsidRPr="000E4295">
        <w:rPr>
          <w:b/>
        </w:rPr>
        <w:t>214</w:t>
      </w:r>
      <w:r w:rsidRPr="000E4295">
        <w:t>(6): 1280-6.</w:t>
      </w:r>
    </w:p>
    <w:p w14:paraId="236AD836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3.</w:t>
      </w:r>
      <w:r w:rsidRPr="000E4295">
        <w:tab/>
        <w:t xml:space="preserve">Zhu ZW, Tang JJ, Chai XP, et al. [Comparison of heart failure and COVID-19 in chest CT features and clinical characteristics]. </w:t>
      </w:r>
      <w:r w:rsidRPr="000E4295">
        <w:rPr>
          <w:i/>
        </w:rPr>
        <w:t>Zhonghua Xin Xue Guan Bing Za Zhi</w:t>
      </w:r>
      <w:r w:rsidRPr="000E4295">
        <w:t xml:space="preserve"> 2020; </w:t>
      </w:r>
      <w:r w:rsidRPr="000E4295">
        <w:rPr>
          <w:b/>
        </w:rPr>
        <w:t>48</w:t>
      </w:r>
      <w:r w:rsidRPr="000E4295">
        <w:t>(6): 467-71.</w:t>
      </w:r>
    </w:p>
    <w:p w14:paraId="6129F53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.</w:t>
      </w:r>
      <w:r w:rsidRPr="000E4295">
        <w:tab/>
        <w:t xml:space="preserve">Zhang JJ, Dong X, Cao YY, et al. Clinical characteristics of 140 patients infected with SARS-CoV-2 in Wuhan, China. </w:t>
      </w:r>
      <w:r w:rsidRPr="000E4295">
        <w:rPr>
          <w:i/>
        </w:rPr>
        <w:t>Allergy</w:t>
      </w:r>
      <w:r w:rsidRPr="000E4295">
        <w:t xml:space="preserve"> 2020; </w:t>
      </w:r>
      <w:r w:rsidRPr="000E4295">
        <w:rPr>
          <w:b/>
        </w:rPr>
        <w:t>75</w:t>
      </w:r>
      <w:r w:rsidRPr="000E4295">
        <w:t>(7): 1730-41.</w:t>
      </w:r>
    </w:p>
    <w:p w14:paraId="489DD1F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5.</w:t>
      </w:r>
      <w:r w:rsidRPr="000E4295">
        <w:tab/>
        <w:t xml:space="preserve">Yao N, Wang SN, Lian JQ, et al. [Clinical characteristics and influencing factors of patients with novel coronavirus pneumonia combined with liver injury in Shaanxi region]. </w:t>
      </w:r>
      <w:r w:rsidRPr="000E4295">
        <w:rPr>
          <w:i/>
        </w:rPr>
        <w:t>Zhonghua Gan Zang Bing Za Zhi</w:t>
      </w:r>
      <w:r w:rsidRPr="000E4295">
        <w:t xml:space="preserve"> 2020; </w:t>
      </w:r>
      <w:r w:rsidRPr="000E4295">
        <w:rPr>
          <w:b/>
        </w:rPr>
        <w:t>28</w:t>
      </w:r>
      <w:r w:rsidRPr="000E4295">
        <w:t>(3): 234-9.</w:t>
      </w:r>
    </w:p>
    <w:p w14:paraId="75849525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.</w:t>
      </w:r>
      <w:r w:rsidRPr="000E4295">
        <w:tab/>
        <w:t xml:space="preserve">Qin C, Zhou L, Hu Z, et al. Dysregulation of Immune Response in Patients With Coronavirus 2019 (COVID-19) in Wuhan, China. </w:t>
      </w:r>
      <w:r w:rsidRPr="000E4295">
        <w:rPr>
          <w:i/>
        </w:rPr>
        <w:t>Clin Infect Dis</w:t>
      </w:r>
      <w:r w:rsidRPr="000E4295">
        <w:t xml:space="preserve"> 2020; </w:t>
      </w:r>
      <w:r w:rsidRPr="000E4295">
        <w:rPr>
          <w:b/>
        </w:rPr>
        <w:t>71</w:t>
      </w:r>
      <w:r w:rsidRPr="000E4295">
        <w:t>(15): 762-8.</w:t>
      </w:r>
    </w:p>
    <w:p w14:paraId="00792BE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7.</w:t>
      </w:r>
      <w:r w:rsidRPr="000E4295">
        <w:tab/>
        <w:t xml:space="preserve">Liu K, Chen Y, Lin R, Han K. Clinical features of COVID-19 in elderly patients: A comparison with young and middle-aged patients. </w:t>
      </w:r>
      <w:r w:rsidRPr="000E4295">
        <w:rPr>
          <w:i/>
        </w:rPr>
        <w:t>J Infect</w:t>
      </w:r>
      <w:r w:rsidRPr="000E4295">
        <w:t xml:space="preserve"> 2020; </w:t>
      </w:r>
      <w:r w:rsidRPr="000E4295">
        <w:rPr>
          <w:b/>
        </w:rPr>
        <w:t>80</w:t>
      </w:r>
      <w:r w:rsidRPr="000E4295">
        <w:t>(6): e14-e8.</w:t>
      </w:r>
    </w:p>
    <w:p w14:paraId="1098DAA6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.</w:t>
      </w:r>
      <w:r w:rsidRPr="000E4295">
        <w:tab/>
        <w:t xml:space="preserve">Chen J, Qi T, Liu L, et al. Clinical progression of patients with COVID-19 in Shanghai, China. </w:t>
      </w:r>
      <w:r w:rsidRPr="000E4295">
        <w:rPr>
          <w:i/>
        </w:rPr>
        <w:t>J Infect</w:t>
      </w:r>
      <w:r w:rsidRPr="000E4295">
        <w:t xml:space="preserve"> 2020; </w:t>
      </w:r>
      <w:r w:rsidRPr="000E4295">
        <w:rPr>
          <w:b/>
        </w:rPr>
        <w:t>80</w:t>
      </w:r>
      <w:r w:rsidRPr="000E4295">
        <w:t>(5): e1-e6.</w:t>
      </w:r>
    </w:p>
    <w:p w14:paraId="111CEC6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9.</w:t>
      </w:r>
      <w:r w:rsidRPr="000E4295">
        <w:tab/>
        <w:t xml:space="preserve">Bai HX, Hsieh B, Xiong Z, et al. Performance of Radiologists in Differentiating COVID-19 from Non-COVID-19 Viral Pneumonia at Chest CT. </w:t>
      </w:r>
      <w:r w:rsidRPr="000E4295">
        <w:rPr>
          <w:i/>
        </w:rPr>
        <w:t>Radiology</w:t>
      </w:r>
      <w:r w:rsidRPr="000E4295">
        <w:t xml:space="preserve"> 2020; </w:t>
      </w:r>
      <w:r w:rsidRPr="000E4295">
        <w:rPr>
          <w:b/>
        </w:rPr>
        <w:t>296</w:t>
      </w:r>
      <w:r w:rsidRPr="000E4295">
        <w:t>(2): E46-E54.</w:t>
      </w:r>
    </w:p>
    <w:p w14:paraId="64223245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.</w:t>
      </w:r>
      <w:r w:rsidRPr="000E4295">
        <w:tab/>
        <w:t xml:space="preserve">Zhou F, Yu T, Du R, et al. Clinical course and risk factors for mortality of adult inpatients with COVID-19 in Wuhan, China: a retrospective cohort study. </w:t>
      </w:r>
      <w:r w:rsidRPr="000E4295">
        <w:rPr>
          <w:i/>
        </w:rPr>
        <w:t>Lancet</w:t>
      </w:r>
      <w:r w:rsidRPr="000E4295">
        <w:t xml:space="preserve"> 2020; </w:t>
      </w:r>
      <w:r w:rsidRPr="000E4295">
        <w:rPr>
          <w:b/>
        </w:rPr>
        <w:t>395</w:t>
      </w:r>
      <w:r w:rsidRPr="000E4295">
        <w:t>(10229): 1054-62.</w:t>
      </w:r>
    </w:p>
    <w:p w14:paraId="18C3DC22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1.</w:t>
      </w:r>
      <w:r w:rsidRPr="000E4295">
        <w:tab/>
        <w:t xml:space="preserve">Xu X, Yu C, Qu J, et al. Imaging and clinical features of patients with 2019 novel coronavirus SARS-CoV-2. </w:t>
      </w:r>
      <w:r w:rsidRPr="000E4295">
        <w:rPr>
          <w:i/>
        </w:rPr>
        <w:t>Eur J Nucl Med Mol Imaging</w:t>
      </w:r>
      <w:r w:rsidRPr="000E4295">
        <w:t xml:space="preserve"> 2020; </w:t>
      </w:r>
      <w:r w:rsidRPr="000E4295">
        <w:rPr>
          <w:b/>
        </w:rPr>
        <w:t>47</w:t>
      </w:r>
      <w:r w:rsidRPr="000E4295">
        <w:t>(5): 1275-80.</w:t>
      </w:r>
    </w:p>
    <w:p w14:paraId="67E0E3E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.</w:t>
      </w:r>
      <w:r w:rsidRPr="000E4295">
        <w:tab/>
        <w:t xml:space="preserve">Xie C, Jiang L, Huang G, et al. Comparison of different samples for 2019 novel coronavirus detection by nucleic acid amplification tests. </w:t>
      </w:r>
      <w:r w:rsidRPr="000E4295">
        <w:rPr>
          <w:i/>
        </w:rPr>
        <w:t>Int J Infect Dis</w:t>
      </w:r>
      <w:r w:rsidRPr="000E4295">
        <w:t xml:space="preserve"> 2020; </w:t>
      </w:r>
      <w:r w:rsidRPr="000E4295">
        <w:rPr>
          <w:b/>
        </w:rPr>
        <w:t>93</w:t>
      </w:r>
      <w:r w:rsidRPr="000E4295">
        <w:t>: 264-7.</w:t>
      </w:r>
    </w:p>
    <w:p w14:paraId="7E0719F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3.</w:t>
      </w:r>
      <w:r w:rsidRPr="000E4295">
        <w:tab/>
        <w:t xml:space="preserve">Covid-19 National Emergency Response Center E, Case Management Team KCfDC, Prevention. Early Epidemiological and Clinical Characteristics of 28 Cases of Coronavirus Disease in South Korea. </w:t>
      </w:r>
      <w:r w:rsidRPr="000E4295">
        <w:rPr>
          <w:i/>
        </w:rPr>
        <w:t>Osong Public Health Res Perspect</w:t>
      </w:r>
      <w:r w:rsidRPr="000E4295">
        <w:t xml:space="preserve"> 2020; </w:t>
      </w:r>
      <w:r w:rsidRPr="000E4295">
        <w:rPr>
          <w:b/>
        </w:rPr>
        <w:t>11</w:t>
      </w:r>
      <w:r w:rsidRPr="000E4295">
        <w:t>(1): 8-14.</w:t>
      </w:r>
    </w:p>
    <w:p w14:paraId="02E183C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.</w:t>
      </w:r>
      <w:r w:rsidRPr="000E4295">
        <w:tab/>
        <w:t xml:space="preserve">Tian S, Hu N, Lou J, et al. Characteristics of COVID-19 infection in Beijing. </w:t>
      </w:r>
      <w:r w:rsidRPr="000E4295">
        <w:rPr>
          <w:i/>
        </w:rPr>
        <w:t>J Infect</w:t>
      </w:r>
      <w:r w:rsidRPr="000E4295">
        <w:t xml:space="preserve"> 2020; </w:t>
      </w:r>
      <w:r w:rsidRPr="000E4295">
        <w:rPr>
          <w:b/>
        </w:rPr>
        <w:t>80</w:t>
      </w:r>
      <w:r w:rsidRPr="000E4295">
        <w:t>(4): 401-6.</w:t>
      </w:r>
    </w:p>
    <w:p w14:paraId="3F8DE91E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5.</w:t>
      </w:r>
      <w:r w:rsidRPr="000E4295">
        <w:tab/>
        <w:t xml:space="preserve">Peng YD, Meng K, Guan HQ, et al. [Clinical characteristics and outcomes of 112 cardiovascular disease patients infected by 2019-nCoV]. </w:t>
      </w:r>
      <w:r w:rsidRPr="000E4295">
        <w:rPr>
          <w:i/>
        </w:rPr>
        <w:t>Zhonghua Xin Xue Guan Bing Za Zhi</w:t>
      </w:r>
      <w:r w:rsidRPr="000E4295">
        <w:t xml:space="preserve"> 2020; </w:t>
      </w:r>
      <w:r w:rsidRPr="000E4295">
        <w:rPr>
          <w:b/>
        </w:rPr>
        <w:t>48</w:t>
      </w:r>
      <w:r w:rsidRPr="000E4295">
        <w:t>(6): 450-5.</w:t>
      </w:r>
    </w:p>
    <w:p w14:paraId="04BDBB6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.</w:t>
      </w:r>
      <w:r w:rsidRPr="000E4295">
        <w:tab/>
        <w:t xml:space="preserve">Guan Q, Liu M, Zhuang YJ, et al. [Epidemiological investigation of a family clustering of COVID-19]. </w:t>
      </w:r>
      <w:r w:rsidRPr="000E4295">
        <w:rPr>
          <w:i/>
        </w:rPr>
        <w:t>Zhonghua Liu Xing Bing Xue Za Zhi</w:t>
      </w:r>
      <w:r w:rsidRPr="000E4295">
        <w:t xml:space="preserve"> 2020; </w:t>
      </w:r>
      <w:r w:rsidRPr="000E4295">
        <w:rPr>
          <w:b/>
        </w:rPr>
        <w:t>41</w:t>
      </w:r>
      <w:r w:rsidRPr="000E4295">
        <w:t>(5): 629-33.</w:t>
      </w:r>
    </w:p>
    <w:p w14:paraId="7B52CDD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7.</w:t>
      </w:r>
      <w:r w:rsidRPr="000E4295">
        <w:tab/>
        <w:t xml:space="preserve">Zhao D, Yao F, Wang L, et al. A Comparative Study on the Clinical Features of Coronavirus 2019 (COVID-19) Pneumonia With Other Pneumonias. </w:t>
      </w:r>
      <w:r w:rsidRPr="000E4295">
        <w:rPr>
          <w:i/>
        </w:rPr>
        <w:t>Clin Infect Dis</w:t>
      </w:r>
      <w:r w:rsidRPr="000E4295">
        <w:t xml:space="preserve"> 2020; </w:t>
      </w:r>
      <w:r w:rsidRPr="000E4295">
        <w:rPr>
          <w:b/>
        </w:rPr>
        <w:t>71</w:t>
      </w:r>
      <w:r w:rsidRPr="000E4295">
        <w:t>(15): 756-61.</w:t>
      </w:r>
    </w:p>
    <w:p w14:paraId="53BBC03C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8.</w:t>
      </w:r>
      <w:r w:rsidRPr="000E4295">
        <w:tab/>
        <w:t xml:space="preserve">Qiu YY, Wang SQ, Wang XL, et al. [Epidemiological analysis on a family cluster of COVID-19]. </w:t>
      </w:r>
      <w:r w:rsidRPr="000E4295">
        <w:rPr>
          <w:i/>
        </w:rPr>
        <w:t>Zhonghua Liu Xing Bing Xue Za Zhi</w:t>
      </w:r>
      <w:r w:rsidRPr="000E4295">
        <w:t xml:space="preserve"> 2020; </w:t>
      </w:r>
      <w:r w:rsidRPr="000E4295">
        <w:rPr>
          <w:b/>
        </w:rPr>
        <w:t>41</w:t>
      </w:r>
      <w:r w:rsidRPr="000E4295">
        <w:t>(4): 494-7.</w:t>
      </w:r>
    </w:p>
    <w:p w14:paraId="4CEE457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9.</w:t>
      </w:r>
      <w:r w:rsidRPr="000E4295">
        <w:tab/>
        <w:t xml:space="preserve">Wu WS, Li YG, Wei ZF, et al. [Investigation and analysis on characteristics of a cluster of COVID-19 associated with exposure in a department store in Tianjin]. </w:t>
      </w:r>
      <w:r w:rsidRPr="000E4295">
        <w:rPr>
          <w:i/>
        </w:rPr>
        <w:t>Zhonghua Liu Xing Bing Xue Za Zhi</w:t>
      </w:r>
      <w:r w:rsidRPr="000E4295">
        <w:t xml:space="preserve"> 2020; </w:t>
      </w:r>
      <w:r w:rsidRPr="000E4295">
        <w:rPr>
          <w:b/>
        </w:rPr>
        <w:t>41</w:t>
      </w:r>
      <w:r w:rsidRPr="000E4295">
        <w:t>(4): 489-93.</w:t>
      </w:r>
    </w:p>
    <w:p w14:paraId="11E19C3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lastRenderedPageBreak/>
        <w:t>20.</w:t>
      </w:r>
      <w:r w:rsidRPr="000E4295">
        <w:tab/>
        <w:t xml:space="preserve">Yang W, Cao Q, Qin L, et al. Clinical characteristics and imaging manifestations of the 2019 novel coronavirus disease (COVID-19):A multi-center study in Wenzhou city, Zhejiang, China. </w:t>
      </w:r>
      <w:r w:rsidRPr="000E4295">
        <w:rPr>
          <w:i/>
        </w:rPr>
        <w:t>J Infect</w:t>
      </w:r>
      <w:r w:rsidRPr="000E4295">
        <w:t xml:space="preserve"> 2020; </w:t>
      </w:r>
      <w:r w:rsidRPr="000E4295">
        <w:rPr>
          <w:b/>
        </w:rPr>
        <w:t>80</w:t>
      </w:r>
      <w:r w:rsidRPr="000E4295">
        <w:t>(4): 388-93.</w:t>
      </w:r>
    </w:p>
    <w:p w14:paraId="6A1F450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21.</w:t>
      </w:r>
      <w:r w:rsidRPr="000E4295">
        <w:tab/>
        <w:t xml:space="preserve">Chen L, Liu HG, Liu W, et al. [Analysis of clinical features of 29 patients with 2019 novel coronavirus pneumonia]. </w:t>
      </w:r>
      <w:r w:rsidRPr="000E4295">
        <w:rPr>
          <w:i/>
        </w:rPr>
        <w:t>Zhonghua Jie He He Hu Xi Za Zhi</w:t>
      </w:r>
      <w:r w:rsidRPr="000E4295">
        <w:t xml:space="preserve"> 2020; </w:t>
      </w:r>
      <w:r w:rsidRPr="000E4295">
        <w:rPr>
          <w:b/>
        </w:rPr>
        <w:t>43</w:t>
      </w:r>
      <w:r w:rsidRPr="000E4295">
        <w:t>(3): 203-8.</w:t>
      </w:r>
    </w:p>
    <w:p w14:paraId="6AC8E03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22.</w:t>
      </w:r>
      <w:r w:rsidRPr="000E4295">
        <w:tab/>
        <w:t xml:space="preserve">Song F, Shi N, Shan F, et al. Emerging 2019 Novel Coronavirus (2019-nCoV) Pneumonia. </w:t>
      </w:r>
      <w:r w:rsidRPr="000E4295">
        <w:rPr>
          <w:i/>
        </w:rPr>
        <w:t>Radiology</w:t>
      </w:r>
      <w:r w:rsidRPr="000E4295">
        <w:t xml:space="preserve"> 2020; </w:t>
      </w:r>
      <w:r w:rsidRPr="000E4295">
        <w:rPr>
          <w:b/>
        </w:rPr>
        <w:t>295</w:t>
      </w:r>
      <w:r w:rsidRPr="000E4295">
        <w:t>(1): 210-7.</w:t>
      </w:r>
    </w:p>
    <w:p w14:paraId="0697924E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23.</w:t>
      </w:r>
      <w:r w:rsidRPr="000E4295">
        <w:tab/>
        <w:t xml:space="preserve">Huang C, Wang Y, Li X, et al. Clinical features of patients infected with 2019 novel coronavirus in Wuhan, China. </w:t>
      </w:r>
      <w:r w:rsidRPr="000E4295">
        <w:rPr>
          <w:i/>
        </w:rPr>
        <w:t>Lancet</w:t>
      </w:r>
      <w:r w:rsidRPr="000E4295">
        <w:t xml:space="preserve"> 2020; </w:t>
      </w:r>
      <w:r w:rsidRPr="000E4295">
        <w:rPr>
          <w:b/>
        </w:rPr>
        <w:t>395</w:t>
      </w:r>
      <w:r w:rsidRPr="000E4295">
        <w:t>(10223): 497-506.</w:t>
      </w:r>
    </w:p>
    <w:p w14:paraId="26487F3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24.</w:t>
      </w:r>
      <w:r w:rsidRPr="000E4295">
        <w:tab/>
        <w:t xml:space="preserve">Chung M, Bernheim A, Mei X, et al. CT Imaging Features of 2019 Novel Coronavirus (2019-nCoV). </w:t>
      </w:r>
      <w:r w:rsidRPr="000E4295">
        <w:rPr>
          <w:i/>
        </w:rPr>
        <w:t>Radiology</w:t>
      </w:r>
      <w:r w:rsidRPr="000E4295">
        <w:t xml:space="preserve"> 2020; </w:t>
      </w:r>
      <w:r w:rsidRPr="000E4295">
        <w:rPr>
          <w:b/>
        </w:rPr>
        <w:t>295</w:t>
      </w:r>
      <w:r w:rsidRPr="000E4295">
        <w:t>(1): 202-7.</w:t>
      </w:r>
    </w:p>
    <w:p w14:paraId="66AC95F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25.</w:t>
      </w:r>
      <w:r w:rsidRPr="000E4295">
        <w:tab/>
        <w:t xml:space="preserve">Dai WC, Zhang HW, Yu J, et al. CT Imaging and Differential Diagnosis of COVID-19. </w:t>
      </w:r>
      <w:r w:rsidRPr="000E4295">
        <w:rPr>
          <w:i/>
        </w:rPr>
        <w:t>Can Assoc Radiol J</w:t>
      </w:r>
      <w:r w:rsidRPr="000E4295">
        <w:t xml:space="preserve"> 2020; </w:t>
      </w:r>
      <w:r w:rsidRPr="000E4295">
        <w:rPr>
          <w:b/>
        </w:rPr>
        <w:t>71</w:t>
      </w:r>
      <w:r w:rsidRPr="000E4295">
        <w:t>(2): 195-200.</w:t>
      </w:r>
    </w:p>
    <w:p w14:paraId="187AB8F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26.</w:t>
      </w:r>
      <w:r w:rsidRPr="000E4295">
        <w:tab/>
        <w:t xml:space="preserve">Ruan Q, Yang K, Wang W, Jiang L, Song J. Clinical predictors of mortality due to COVID-19 based on an analysis of data of 150 patients from Wuhan, China. </w:t>
      </w:r>
      <w:r w:rsidRPr="000E4295">
        <w:rPr>
          <w:i/>
        </w:rPr>
        <w:t>Intensive Care Med</w:t>
      </w:r>
      <w:r w:rsidRPr="000E4295">
        <w:t xml:space="preserve"> 2020; </w:t>
      </w:r>
      <w:r w:rsidRPr="000E4295">
        <w:rPr>
          <w:b/>
        </w:rPr>
        <w:t>46</w:t>
      </w:r>
      <w:r w:rsidRPr="000E4295">
        <w:t>(5): 846-8.</w:t>
      </w:r>
    </w:p>
    <w:p w14:paraId="1676091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27.</w:t>
      </w:r>
      <w:r w:rsidRPr="000E4295">
        <w:tab/>
        <w:t xml:space="preserve">Liu W, Tao ZW, Wang L, et al. Analysis of factors associated with disease outcomes in hospitalized patients with 2019 novel coronavirus disease. </w:t>
      </w:r>
      <w:r w:rsidRPr="000E4295">
        <w:rPr>
          <w:i/>
        </w:rPr>
        <w:t>Chin Med J (Engl)</w:t>
      </w:r>
      <w:r w:rsidRPr="000E4295">
        <w:t xml:space="preserve"> 2020; </w:t>
      </w:r>
      <w:r w:rsidRPr="000E4295">
        <w:rPr>
          <w:b/>
        </w:rPr>
        <w:t>133</w:t>
      </w:r>
      <w:r w:rsidRPr="000E4295">
        <w:t>(9): 1032-8.</w:t>
      </w:r>
    </w:p>
    <w:p w14:paraId="57CB31A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28.</w:t>
      </w:r>
      <w:r w:rsidRPr="000E4295">
        <w:tab/>
        <w:t xml:space="preserve">Zhao W, Zhong Z, Xie X, Yu Q, Liu J. Relation Between Chest CT Findings and Clinical Conditions of Coronavirus Disease (COVID-19) Pneumonia: A Multicenter Study. </w:t>
      </w:r>
      <w:r w:rsidRPr="000E4295">
        <w:rPr>
          <w:i/>
        </w:rPr>
        <w:t>AJR Am J Roentgenol</w:t>
      </w:r>
      <w:r w:rsidRPr="000E4295">
        <w:t xml:space="preserve"> 2020; </w:t>
      </w:r>
      <w:r w:rsidRPr="000E4295">
        <w:rPr>
          <w:b/>
        </w:rPr>
        <w:t>214</w:t>
      </w:r>
      <w:r w:rsidRPr="000E4295">
        <w:t>(5): 1072-7.</w:t>
      </w:r>
    </w:p>
    <w:p w14:paraId="0345841D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29.</w:t>
      </w:r>
      <w:r w:rsidRPr="000E4295">
        <w:tab/>
        <w:t xml:space="preserve">Zhang J, Wang S, Xue Y. Fecal specimen diagnosis 2019 novel coronavirus-infected pneumonia. </w:t>
      </w:r>
      <w:r w:rsidRPr="000E4295">
        <w:rPr>
          <w:i/>
        </w:rPr>
        <w:t>J Med Virol</w:t>
      </w:r>
      <w:r w:rsidRPr="000E4295">
        <w:t xml:space="preserve"> 2020; </w:t>
      </w:r>
      <w:r w:rsidRPr="000E4295">
        <w:rPr>
          <w:b/>
        </w:rPr>
        <w:t>92</w:t>
      </w:r>
      <w:r w:rsidRPr="000E4295">
        <w:t>(6): 680-2.</w:t>
      </w:r>
    </w:p>
    <w:p w14:paraId="58C1DAE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30.</w:t>
      </w:r>
      <w:r w:rsidRPr="000E4295">
        <w:tab/>
        <w:t xml:space="preserve">Young BE, Ong SWX, Kalimuddin S, et al. Epidemiologic Features and Clinical Course of Patients Infected With SARS-CoV-2 in Singapore. </w:t>
      </w:r>
      <w:r w:rsidRPr="000E4295">
        <w:rPr>
          <w:i/>
        </w:rPr>
        <w:t>JAMA</w:t>
      </w:r>
      <w:r w:rsidRPr="000E4295">
        <w:t xml:space="preserve"> 2020; </w:t>
      </w:r>
      <w:r w:rsidRPr="000E4295">
        <w:rPr>
          <w:b/>
        </w:rPr>
        <w:t>323</w:t>
      </w:r>
      <w:r w:rsidRPr="000E4295">
        <w:t>(15): 1488-94.</w:t>
      </w:r>
    </w:p>
    <w:p w14:paraId="6A214DF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31.</w:t>
      </w:r>
      <w:r w:rsidRPr="000E4295">
        <w:tab/>
        <w:t xml:space="preserve">Cao J, Hu X, Cheng W, Yu L, Tu WJ, Liu Q. Clinical features and short-term outcomes of 18 patients with corona virus disease 2019 in intensive care unit. </w:t>
      </w:r>
      <w:r w:rsidRPr="000E4295">
        <w:rPr>
          <w:i/>
        </w:rPr>
        <w:t>Intensive Care Med</w:t>
      </w:r>
      <w:r w:rsidRPr="000E4295">
        <w:t xml:space="preserve"> 2020; </w:t>
      </w:r>
      <w:r w:rsidRPr="000E4295">
        <w:rPr>
          <w:b/>
        </w:rPr>
        <w:t>46</w:t>
      </w:r>
      <w:r w:rsidRPr="000E4295">
        <w:t>(5): 851-3.</w:t>
      </w:r>
    </w:p>
    <w:p w14:paraId="3FD2847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32.</w:t>
      </w:r>
      <w:r w:rsidRPr="000E4295">
        <w:tab/>
        <w:t xml:space="preserve">Wang D, Ju XL, Xie F, et al. [Clinical analysis of 31 cases of 2019 novel coronavirus infection in children from six provinces (autonomous region) of northern China]. </w:t>
      </w:r>
      <w:r w:rsidRPr="000E4295">
        <w:rPr>
          <w:i/>
        </w:rPr>
        <w:t>Zhonghua Er Ke Za Zhi</w:t>
      </w:r>
      <w:r w:rsidRPr="000E4295">
        <w:t xml:space="preserve"> 2020; </w:t>
      </w:r>
      <w:r w:rsidRPr="000E4295">
        <w:rPr>
          <w:b/>
        </w:rPr>
        <w:t>58</w:t>
      </w:r>
      <w:r w:rsidRPr="000E4295">
        <w:t>(4): 269-74.</w:t>
      </w:r>
    </w:p>
    <w:p w14:paraId="1671E35C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33.</w:t>
      </w:r>
      <w:r w:rsidRPr="000E4295">
        <w:tab/>
        <w:t xml:space="preserve">Li K, Wu J, Wu F, et al. The Clinical and Chest CT Features Associated With Severe and Critical COVID-19 Pneumonia. </w:t>
      </w:r>
      <w:r w:rsidRPr="000E4295">
        <w:rPr>
          <w:i/>
        </w:rPr>
        <w:t>Invest Radiol</w:t>
      </w:r>
      <w:r w:rsidRPr="000E4295">
        <w:t xml:space="preserve"> 2020; </w:t>
      </w:r>
      <w:r w:rsidRPr="000E4295">
        <w:rPr>
          <w:b/>
        </w:rPr>
        <w:t>55</w:t>
      </w:r>
      <w:r w:rsidRPr="000E4295">
        <w:t>(6): 327-31.</w:t>
      </w:r>
    </w:p>
    <w:p w14:paraId="7943E60E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34.</w:t>
      </w:r>
      <w:r w:rsidRPr="000E4295">
        <w:tab/>
        <w:t xml:space="preserve">Huang Y, Tu M, Wang S, et al. Clinical characteristics of laboratory confirmed positive cases of SARS-CoV-2 infection in Wuhan, China: A retrospective single center analysis. </w:t>
      </w:r>
      <w:r w:rsidRPr="000E4295">
        <w:rPr>
          <w:i/>
        </w:rPr>
        <w:t>Travel Med Infect Dis</w:t>
      </w:r>
      <w:r w:rsidRPr="000E4295">
        <w:t xml:space="preserve"> 2020; </w:t>
      </w:r>
      <w:r w:rsidRPr="000E4295">
        <w:rPr>
          <w:b/>
        </w:rPr>
        <w:t>36</w:t>
      </w:r>
      <w:r w:rsidRPr="000E4295">
        <w:t>: 101606.</w:t>
      </w:r>
    </w:p>
    <w:p w14:paraId="1F5908C5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35.</w:t>
      </w:r>
      <w:r w:rsidRPr="000E4295">
        <w:tab/>
        <w:t xml:space="preserve">Wu J, Liu J, Zhao X, et al. Clinical Characteristics of Imported Cases of Coronavirus Disease 2019 (COVID-19) in Jiangsu Province: A Multicenter Descriptive Study. </w:t>
      </w:r>
      <w:r w:rsidRPr="000E4295">
        <w:rPr>
          <w:i/>
        </w:rPr>
        <w:t>Clin Infect Dis</w:t>
      </w:r>
      <w:r w:rsidRPr="000E4295">
        <w:t xml:space="preserve"> 2020; </w:t>
      </w:r>
      <w:r w:rsidRPr="000E4295">
        <w:rPr>
          <w:b/>
        </w:rPr>
        <w:t>71</w:t>
      </w:r>
      <w:r w:rsidRPr="000E4295">
        <w:t>(15): 706-12.</w:t>
      </w:r>
    </w:p>
    <w:p w14:paraId="2DEBA350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36.</w:t>
      </w:r>
      <w:r w:rsidRPr="000E4295">
        <w:tab/>
        <w:t xml:space="preserve">Guan WJ, Ni ZY, Hu Y, et al. Clinical Characteristics of Coronavirus Disease 2019 in China. </w:t>
      </w:r>
      <w:r w:rsidRPr="000E4295">
        <w:rPr>
          <w:i/>
        </w:rPr>
        <w:t>N Engl J Med</w:t>
      </w:r>
      <w:r w:rsidRPr="000E4295">
        <w:t xml:space="preserve"> 2020; </w:t>
      </w:r>
      <w:r w:rsidRPr="000E4295">
        <w:rPr>
          <w:b/>
        </w:rPr>
        <w:t>382</w:t>
      </w:r>
      <w:r w:rsidRPr="000E4295">
        <w:t>(18): 1708-20.</w:t>
      </w:r>
    </w:p>
    <w:p w14:paraId="59F83A2C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37.</w:t>
      </w:r>
      <w:r w:rsidRPr="000E4295">
        <w:tab/>
        <w:t xml:space="preserve">Jiehao C, Jin X, Daojiong L, et al. A Case Series of Children With 2019 Novel Coronavirus Infection: Clinical and Epidemiological Features. </w:t>
      </w:r>
      <w:r w:rsidRPr="000E4295">
        <w:rPr>
          <w:i/>
        </w:rPr>
        <w:t>Clin Infect Dis</w:t>
      </w:r>
      <w:r w:rsidRPr="000E4295">
        <w:t xml:space="preserve"> 2020; </w:t>
      </w:r>
      <w:r w:rsidRPr="000E4295">
        <w:rPr>
          <w:b/>
        </w:rPr>
        <w:t>71</w:t>
      </w:r>
      <w:r w:rsidRPr="000E4295">
        <w:t>(6): 1547-51.</w:t>
      </w:r>
    </w:p>
    <w:p w14:paraId="7FD6F18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lastRenderedPageBreak/>
        <w:t>38.</w:t>
      </w:r>
      <w:r w:rsidRPr="000E4295">
        <w:tab/>
        <w:t xml:space="preserve">Liu C, Jiang ZC, Shao CX, et al. [Preliminary study of the relationship between novel coronavirus pneumonia and liver function damage: a multicenter study]. </w:t>
      </w:r>
      <w:r w:rsidRPr="000E4295">
        <w:rPr>
          <w:i/>
        </w:rPr>
        <w:t>Zhonghua Gan Zang Bing Za Zhi</w:t>
      </w:r>
      <w:r w:rsidRPr="000E4295">
        <w:t xml:space="preserve"> 2020; </w:t>
      </w:r>
      <w:r w:rsidRPr="000E4295">
        <w:rPr>
          <w:b/>
        </w:rPr>
        <w:t>28</w:t>
      </w:r>
      <w:r w:rsidRPr="000E4295">
        <w:t>(2): 107-11.</w:t>
      </w:r>
    </w:p>
    <w:p w14:paraId="6FA91C9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39.</w:t>
      </w:r>
      <w:r w:rsidRPr="000E4295">
        <w:tab/>
        <w:t xml:space="preserve">Li YY, Wang WN, Lei Y, et al. [Comparison of the clinical characteristics between RNA positive and negative patients clinically diagnosed with coronavirus disease 2019]. </w:t>
      </w:r>
      <w:r w:rsidRPr="000E4295">
        <w:rPr>
          <w:i/>
        </w:rPr>
        <w:t>Zhonghua Jie He He Hu Xi Za Zhi</w:t>
      </w:r>
      <w:r w:rsidRPr="000E4295">
        <w:t xml:space="preserve"> 2020; </w:t>
      </w:r>
      <w:r w:rsidRPr="000E4295">
        <w:rPr>
          <w:b/>
        </w:rPr>
        <w:t>43</w:t>
      </w:r>
      <w:r w:rsidRPr="000E4295">
        <w:t>(5): 427-30.</w:t>
      </w:r>
    </w:p>
    <w:p w14:paraId="5DF27C7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0.</w:t>
      </w:r>
      <w:r w:rsidRPr="000E4295">
        <w:tab/>
        <w:t xml:space="preserve">Bernheim A, Mei X, Huang M, et al. Chest CT Findings in Coronavirus Disease-19 (COVID-19): Relationship to Duration of Infection. </w:t>
      </w:r>
      <w:r w:rsidRPr="000E4295">
        <w:rPr>
          <w:i/>
        </w:rPr>
        <w:t>Radiology</w:t>
      </w:r>
      <w:r w:rsidRPr="000E4295">
        <w:t xml:space="preserve"> 2020; </w:t>
      </w:r>
      <w:r w:rsidRPr="000E4295">
        <w:rPr>
          <w:b/>
        </w:rPr>
        <w:t>295</w:t>
      </w:r>
      <w:r w:rsidRPr="000E4295">
        <w:t>(3): 200463.</w:t>
      </w:r>
    </w:p>
    <w:p w14:paraId="59B544C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1.</w:t>
      </w:r>
      <w:r w:rsidRPr="000E4295">
        <w:tab/>
        <w:t xml:space="preserve">Bai Y, Yao L, Wei T, et al. Presumed Asymptomatic Carrier Transmission of COVID-19. </w:t>
      </w:r>
      <w:r w:rsidRPr="000E4295">
        <w:rPr>
          <w:i/>
        </w:rPr>
        <w:t>JAMA</w:t>
      </w:r>
      <w:r w:rsidRPr="000E4295">
        <w:t xml:space="preserve"> 2020; </w:t>
      </w:r>
      <w:r w:rsidRPr="000E4295">
        <w:rPr>
          <w:b/>
        </w:rPr>
        <w:t>323</w:t>
      </w:r>
      <w:r w:rsidRPr="000E4295">
        <w:t>(14): 1406-7.</w:t>
      </w:r>
    </w:p>
    <w:p w14:paraId="292CBB8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2.</w:t>
      </w:r>
      <w:r w:rsidRPr="000E4295">
        <w:tab/>
        <w:t xml:space="preserve">Liu Y, Yang Y, Zhang C, et al. Clinical and biochemical indexes from 2019-nCoV infected patients linked to viral loads and lung injury. </w:t>
      </w:r>
      <w:r w:rsidRPr="000E4295">
        <w:rPr>
          <w:i/>
        </w:rPr>
        <w:t>Sci China Life Sci</w:t>
      </w:r>
      <w:r w:rsidRPr="000E4295">
        <w:t xml:space="preserve"> 2020; </w:t>
      </w:r>
      <w:r w:rsidRPr="000E4295">
        <w:rPr>
          <w:b/>
        </w:rPr>
        <w:t>63</w:t>
      </w:r>
      <w:r w:rsidRPr="000E4295">
        <w:t>(3): 364-74.</w:t>
      </w:r>
    </w:p>
    <w:p w14:paraId="26E5F03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3.</w:t>
      </w:r>
      <w:r w:rsidRPr="000E4295">
        <w:tab/>
        <w:t xml:space="preserve">Liu K, Fang YY, Deng Y, et al. Clinical characteristics of novel coronavirus cases in tertiary hospitals in Hubei Province. </w:t>
      </w:r>
      <w:r w:rsidRPr="000E4295">
        <w:rPr>
          <w:i/>
        </w:rPr>
        <w:t>Chin Med J (Engl)</w:t>
      </w:r>
      <w:r w:rsidRPr="000E4295">
        <w:t xml:space="preserve"> 2020; </w:t>
      </w:r>
      <w:r w:rsidRPr="000E4295">
        <w:rPr>
          <w:b/>
        </w:rPr>
        <w:t>133</w:t>
      </w:r>
      <w:r w:rsidRPr="000E4295">
        <w:t>(9): 1025-31.</w:t>
      </w:r>
    </w:p>
    <w:p w14:paraId="55E2067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4.</w:t>
      </w:r>
      <w:r w:rsidRPr="000E4295">
        <w:tab/>
        <w:t xml:space="preserve">Ren LL, Wang YM, Wu ZQ, et al. Identification of a novel coronavirus causing severe pneumonia in human: a descriptive study. </w:t>
      </w:r>
      <w:r w:rsidRPr="000E4295">
        <w:rPr>
          <w:i/>
        </w:rPr>
        <w:t>Chin Med J (Engl)</w:t>
      </w:r>
      <w:r w:rsidRPr="000E4295">
        <w:t xml:space="preserve"> 2020; </w:t>
      </w:r>
      <w:r w:rsidRPr="000E4295">
        <w:rPr>
          <w:b/>
        </w:rPr>
        <w:t>133</w:t>
      </w:r>
      <w:r w:rsidRPr="000E4295">
        <w:t>(9): 1015-24.</w:t>
      </w:r>
    </w:p>
    <w:p w14:paraId="4950560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5.</w:t>
      </w:r>
      <w:r w:rsidRPr="000E4295">
        <w:tab/>
        <w:t xml:space="preserve">Yang X, Yu Y, Xu J, et al. Clinical course and outcomes of critically ill patients with SARS-CoV-2 pneumonia in Wuhan, China: a single-centered, retrospective, observational study. </w:t>
      </w:r>
      <w:r w:rsidRPr="000E4295">
        <w:rPr>
          <w:i/>
        </w:rPr>
        <w:t>Lancet Respir Med</w:t>
      </w:r>
      <w:r w:rsidRPr="000E4295">
        <w:t xml:space="preserve"> 2020; </w:t>
      </w:r>
      <w:r w:rsidRPr="000E4295">
        <w:rPr>
          <w:b/>
        </w:rPr>
        <w:t>8</w:t>
      </w:r>
      <w:r w:rsidRPr="000E4295">
        <w:t>(5): 475-81.</w:t>
      </w:r>
    </w:p>
    <w:p w14:paraId="07FFD34E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6.</w:t>
      </w:r>
      <w:r w:rsidRPr="000E4295">
        <w:tab/>
        <w:t xml:space="preserve">Wu J, Wu X, Zeng W, et al. Chest CT Findings in Patients With Coronavirus Disease 2019 and Its Relationship With Clinical Features. </w:t>
      </w:r>
      <w:r w:rsidRPr="000E4295">
        <w:rPr>
          <w:i/>
        </w:rPr>
        <w:t>Invest Radiol</w:t>
      </w:r>
      <w:r w:rsidRPr="000E4295">
        <w:t xml:space="preserve"> 2020; </w:t>
      </w:r>
      <w:r w:rsidRPr="000E4295">
        <w:rPr>
          <w:b/>
        </w:rPr>
        <w:t>55</w:t>
      </w:r>
      <w:r w:rsidRPr="000E4295">
        <w:t>(5): 257-61.</w:t>
      </w:r>
    </w:p>
    <w:p w14:paraId="5486EF2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7.</w:t>
      </w:r>
      <w:r w:rsidRPr="000E4295">
        <w:tab/>
        <w:t xml:space="preserve">Shi H, Han X, Jiang N, et al. Radiological findings from 81 patients with COVID-19 pneumonia in Wuhan, China: a descriptive study. </w:t>
      </w:r>
      <w:r w:rsidRPr="000E4295">
        <w:rPr>
          <w:i/>
        </w:rPr>
        <w:t>Lancet Infect Dis</w:t>
      </w:r>
      <w:r w:rsidRPr="000E4295">
        <w:t xml:space="preserve"> 2020; </w:t>
      </w:r>
      <w:r w:rsidRPr="000E4295">
        <w:rPr>
          <w:b/>
        </w:rPr>
        <w:t>20</w:t>
      </w:r>
      <w:r w:rsidRPr="000E4295">
        <w:t>(4): 425-34.</w:t>
      </w:r>
    </w:p>
    <w:p w14:paraId="369D100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8.</w:t>
      </w:r>
      <w:r w:rsidRPr="000E4295">
        <w:tab/>
        <w:t xml:space="preserve">Bai SL, Wang JY, Zhou YQ, et al. [Analysis of the first cluster of cases in a family of novel coronavirus pneumonia in Gansu Province]. </w:t>
      </w:r>
      <w:r w:rsidRPr="000E4295">
        <w:rPr>
          <w:i/>
        </w:rPr>
        <w:t>Zhonghua Yu Fang Yi Xue Za Zhi</w:t>
      </w:r>
      <w:r w:rsidRPr="000E4295">
        <w:t xml:space="preserve"> 2020; </w:t>
      </w:r>
      <w:r w:rsidRPr="000E4295">
        <w:rPr>
          <w:b/>
        </w:rPr>
        <w:t>54</w:t>
      </w:r>
      <w:r w:rsidRPr="000E4295">
        <w:t>(0): E005.</w:t>
      </w:r>
    </w:p>
    <w:p w14:paraId="45D23AB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49.</w:t>
      </w:r>
      <w:r w:rsidRPr="000E4295">
        <w:tab/>
        <w:t xml:space="preserve">Wang Z, Chen X, Lu Y, Chen F, Zhang W. Clinical characteristics and therapeutic procedure for four cases with 2019 novel coronavirus pneumonia receiving combined Chinese and Western medicine treatment. </w:t>
      </w:r>
      <w:r w:rsidRPr="000E4295">
        <w:rPr>
          <w:i/>
        </w:rPr>
        <w:t>Biosci Trends</w:t>
      </w:r>
      <w:r w:rsidRPr="000E4295">
        <w:t xml:space="preserve"> 2020; </w:t>
      </w:r>
      <w:r w:rsidRPr="000E4295">
        <w:rPr>
          <w:b/>
        </w:rPr>
        <w:t>14</w:t>
      </w:r>
      <w:r w:rsidRPr="000E4295">
        <w:t>(1): 64-8.</w:t>
      </w:r>
    </w:p>
    <w:p w14:paraId="2AC4149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50.</w:t>
      </w:r>
      <w:r w:rsidRPr="000E4295">
        <w:tab/>
        <w:t xml:space="preserve">Wang D, Hu B, Hu C, et al. Clinical Characteristics of 138 Hospitalized Patients With 2019 Novel Coronavirus-Infected Pneumonia in Wuhan, China. </w:t>
      </w:r>
      <w:r w:rsidRPr="000E4295">
        <w:rPr>
          <w:i/>
        </w:rPr>
        <w:t>JAMA</w:t>
      </w:r>
      <w:r w:rsidRPr="000E4295">
        <w:t xml:space="preserve"> 2020; </w:t>
      </w:r>
      <w:r w:rsidRPr="000E4295">
        <w:rPr>
          <w:b/>
        </w:rPr>
        <w:t>323</w:t>
      </w:r>
      <w:r w:rsidRPr="000E4295">
        <w:t>(11): 1061-9.</w:t>
      </w:r>
    </w:p>
    <w:p w14:paraId="4D24D989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51.</w:t>
      </w:r>
      <w:r w:rsidRPr="000E4295">
        <w:tab/>
        <w:t xml:space="preserve">Feng K, Yun YX, Wang XF, et al. [Analysis of CT features of 15 Children with 2019 novel coronavirus infection]. </w:t>
      </w:r>
      <w:r w:rsidRPr="000E4295">
        <w:rPr>
          <w:i/>
        </w:rPr>
        <w:t>Zhonghua Er Ke Za Zhi</w:t>
      </w:r>
      <w:r w:rsidRPr="000E4295">
        <w:t xml:space="preserve"> 2020; </w:t>
      </w:r>
      <w:r w:rsidRPr="000E4295">
        <w:rPr>
          <w:b/>
        </w:rPr>
        <w:t>58</w:t>
      </w:r>
      <w:r w:rsidRPr="000E4295">
        <w:t>(0): E007.</w:t>
      </w:r>
    </w:p>
    <w:p w14:paraId="47EAD00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52.</w:t>
      </w:r>
      <w:r w:rsidRPr="000E4295">
        <w:tab/>
        <w:t xml:space="preserve">Xie X, Zhong Z, Zhao W, Zheng C, Wang F, Liu J. Chest CT for Typical Coronavirus Disease 2019 (COVID-19) Pneumonia: Relationship to Negative RT-PCR Testing. </w:t>
      </w:r>
      <w:r w:rsidRPr="000E4295">
        <w:rPr>
          <w:i/>
        </w:rPr>
        <w:t>Radiology</w:t>
      </w:r>
      <w:r w:rsidRPr="000E4295">
        <w:t xml:space="preserve"> 2020; </w:t>
      </w:r>
      <w:r w:rsidRPr="000E4295">
        <w:rPr>
          <w:b/>
        </w:rPr>
        <w:t>296</w:t>
      </w:r>
      <w:r w:rsidRPr="000E4295">
        <w:t>(2): E41-E5.</w:t>
      </w:r>
    </w:p>
    <w:p w14:paraId="31CF7B3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53.</w:t>
      </w:r>
      <w:r w:rsidRPr="000E4295">
        <w:tab/>
        <w:t xml:space="preserve">Xu XW, Wu XX, Jiang XG, et al. Clinical findings in a group of patients infected with the 2019 novel coronavirus (SARS-Cov-2) outside of Wuhan, China: retrospective case series. </w:t>
      </w:r>
      <w:r w:rsidRPr="000E4295">
        <w:rPr>
          <w:i/>
        </w:rPr>
        <w:t>BMJ</w:t>
      </w:r>
      <w:r w:rsidRPr="000E4295">
        <w:t xml:space="preserve"> 2020; </w:t>
      </w:r>
      <w:r w:rsidRPr="000E4295">
        <w:rPr>
          <w:b/>
        </w:rPr>
        <w:t>368</w:t>
      </w:r>
      <w:r w:rsidRPr="000E4295">
        <w:t>: m606.</w:t>
      </w:r>
    </w:p>
    <w:p w14:paraId="1B6EC0A9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54.</w:t>
      </w:r>
      <w:r w:rsidRPr="000E4295">
        <w:tab/>
        <w:t xml:space="preserve">Xiong Y, Sun D, Liu Y, et al. Clinical and High-Resolution CT Features of the COVID-19 Infection: Comparison of the Initial and Follow-up Changes. </w:t>
      </w:r>
      <w:r w:rsidRPr="000E4295">
        <w:rPr>
          <w:i/>
        </w:rPr>
        <w:t>Invest Radiol</w:t>
      </w:r>
      <w:r w:rsidRPr="000E4295">
        <w:t xml:space="preserve"> 2020; </w:t>
      </w:r>
      <w:r w:rsidRPr="000E4295">
        <w:rPr>
          <w:b/>
        </w:rPr>
        <w:t>55</w:t>
      </w:r>
      <w:r w:rsidRPr="000E4295">
        <w:t>(6): 332-9.</w:t>
      </w:r>
    </w:p>
    <w:p w14:paraId="7BB8DBD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55.</w:t>
      </w:r>
      <w:r w:rsidRPr="000E4295">
        <w:tab/>
        <w:t xml:space="preserve">Zhou S, Wang Y, Zhu T, Xia L. CT Features of Coronavirus Disease 2019 (COVID-19) Pneumonia in 62 Patients in Wuhan, China. </w:t>
      </w:r>
      <w:r w:rsidRPr="000E4295">
        <w:rPr>
          <w:i/>
        </w:rPr>
        <w:t>AJR Am J Roentgenol</w:t>
      </w:r>
      <w:r w:rsidRPr="000E4295">
        <w:t xml:space="preserve"> 2020; </w:t>
      </w:r>
      <w:r w:rsidRPr="000E4295">
        <w:rPr>
          <w:b/>
        </w:rPr>
        <w:t>214</w:t>
      </w:r>
      <w:r w:rsidRPr="000E4295">
        <w:t>(6): 1287-94.</w:t>
      </w:r>
    </w:p>
    <w:p w14:paraId="44BA2ED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56.</w:t>
      </w:r>
      <w:r w:rsidRPr="000E4295">
        <w:tab/>
        <w:t xml:space="preserve">Xu Y, Li X, Zhu B, et al. Characteristics of pediatric SARS-CoV-2 infection and potential evidence for persistent fecal viral shedding. </w:t>
      </w:r>
      <w:r w:rsidRPr="000E4295">
        <w:rPr>
          <w:i/>
        </w:rPr>
        <w:t>Nat Med</w:t>
      </w:r>
      <w:r w:rsidRPr="000E4295">
        <w:t xml:space="preserve"> 2020; </w:t>
      </w:r>
      <w:r w:rsidRPr="000E4295">
        <w:rPr>
          <w:b/>
        </w:rPr>
        <w:t>26</w:t>
      </w:r>
      <w:r w:rsidRPr="000E4295">
        <w:t>(4): 502-5.</w:t>
      </w:r>
    </w:p>
    <w:p w14:paraId="0CCF4A2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57.</w:t>
      </w:r>
      <w:r w:rsidRPr="000E4295">
        <w:tab/>
        <w:t xml:space="preserve">Mo P, Xing Y, Xiao Y, et al. Clinical characteristics of refractory COVID-19 pneumonia in Wuhan, China. </w:t>
      </w:r>
      <w:r w:rsidRPr="000E4295">
        <w:rPr>
          <w:i/>
        </w:rPr>
        <w:t>Clin Infect Dis</w:t>
      </w:r>
      <w:r w:rsidRPr="000E4295">
        <w:t xml:space="preserve"> 2020.</w:t>
      </w:r>
    </w:p>
    <w:p w14:paraId="331DA61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lastRenderedPageBreak/>
        <w:t>58.</w:t>
      </w:r>
      <w:r w:rsidRPr="000E4295">
        <w:tab/>
        <w:t xml:space="preserve">Cheng Z, Lu Y, Cao Q, et al. Clinical Features and Chest CT Manifestations of Coronavirus Disease 2019 (COVID-19) in a Single-Center Study in Shanghai, China. </w:t>
      </w:r>
      <w:r w:rsidRPr="000E4295">
        <w:rPr>
          <w:i/>
        </w:rPr>
        <w:t>AJR Am J Roentgenol</w:t>
      </w:r>
      <w:r w:rsidRPr="000E4295">
        <w:t xml:space="preserve"> 2020; </w:t>
      </w:r>
      <w:r w:rsidRPr="000E4295">
        <w:rPr>
          <w:b/>
        </w:rPr>
        <w:t>215</w:t>
      </w:r>
      <w:r w:rsidRPr="000E4295">
        <w:t>(1): 121-6.</w:t>
      </w:r>
    </w:p>
    <w:p w14:paraId="15743399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59.</w:t>
      </w:r>
      <w:r w:rsidRPr="000E4295">
        <w:tab/>
        <w:t xml:space="preserve">Xu T, Chen C, Zhu Z, et al. Clinical features and dynamics of viral load in imported and non-imported patients with COVID-19. </w:t>
      </w:r>
      <w:r w:rsidRPr="000E4295">
        <w:rPr>
          <w:i/>
        </w:rPr>
        <w:t>Int J Infect Dis</w:t>
      </w:r>
      <w:r w:rsidRPr="000E4295">
        <w:t xml:space="preserve"> 2020; </w:t>
      </w:r>
      <w:r w:rsidRPr="000E4295">
        <w:rPr>
          <w:b/>
        </w:rPr>
        <w:t>94</w:t>
      </w:r>
      <w:r w:rsidRPr="000E4295">
        <w:t>: 68-71.</w:t>
      </w:r>
    </w:p>
    <w:p w14:paraId="2B9FA3E9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0.</w:t>
      </w:r>
      <w:r w:rsidRPr="000E4295">
        <w:tab/>
        <w:t xml:space="preserve">Wang Z, Yang B, Li Q, Wen L, Zhang R. Clinical Features of 69 Cases With Coronavirus Disease 2019 in Wuhan, China. </w:t>
      </w:r>
      <w:r w:rsidRPr="000E4295">
        <w:rPr>
          <w:i/>
        </w:rPr>
        <w:t>Clin Infect Dis</w:t>
      </w:r>
      <w:r w:rsidRPr="000E4295">
        <w:t xml:space="preserve"> 2020; </w:t>
      </w:r>
      <w:r w:rsidRPr="000E4295">
        <w:rPr>
          <w:b/>
        </w:rPr>
        <w:t>71</w:t>
      </w:r>
      <w:r w:rsidRPr="000E4295">
        <w:t>(15): 769-77.</w:t>
      </w:r>
    </w:p>
    <w:p w14:paraId="17661B50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1.</w:t>
      </w:r>
      <w:r w:rsidRPr="000E4295">
        <w:tab/>
        <w:t xml:space="preserve">Sun D, Li H, Lu XX, et al. Clinical features of severe pediatric patients with coronavirus disease 2019 in Wuhan: a single center's observational study. </w:t>
      </w:r>
      <w:r w:rsidRPr="000E4295">
        <w:rPr>
          <w:i/>
        </w:rPr>
        <w:t>World J Pediatr</w:t>
      </w:r>
      <w:r w:rsidRPr="000E4295">
        <w:t xml:space="preserve"> 2020; </w:t>
      </w:r>
      <w:r w:rsidRPr="000E4295">
        <w:rPr>
          <w:b/>
        </w:rPr>
        <w:t>16</w:t>
      </w:r>
      <w:r w:rsidRPr="000E4295">
        <w:t>(3): 251-9.</w:t>
      </w:r>
    </w:p>
    <w:p w14:paraId="443B23A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2.</w:t>
      </w:r>
      <w:r w:rsidRPr="000E4295">
        <w:tab/>
        <w:t xml:space="preserve">Wang Y, Liu Y, Liu L, Wang X, Luo N, Li L. Clinical Outcomes in 55 Patients With Severe Acute Respiratory Syndrome Coronavirus 2 Who Were Asymptomatic at Hospital Admission in Shenzhen, China. </w:t>
      </w:r>
      <w:r w:rsidRPr="000E4295">
        <w:rPr>
          <w:i/>
        </w:rPr>
        <w:t>J Infect Dis</w:t>
      </w:r>
      <w:r w:rsidRPr="000E4295">
        <w:t xml:space="preserve"> 2020; </w:t>
      </w:r>
      <w:r w:rsidRPr="000E4295">
        <w:rPr>
          <w:b/>
        </w:rPr>
        <w:t>221</w:t>
      </w:r>
      <w:r w:rsidRPr="000E4295">
        <w:t>(11): 1770-4.</w:t>
      </w:r>
    </w:p>
    <w:p w14:paraId="6E5FB3C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3.</w:t>
      </w:r>
      <w:r w:rsidRPr="000E4295">
        <w:tab/>
        <w:t xml:space="preserve">Zhang Q, Pan J, Zhao MX, Lu YQ. Clinical value of the emergency department in screening and diagnosis of COVID-19 in China. </w:t>
      </w:r>
      <w:r w:rsidRPr="000E4295">
        <w:rPr>
          <w:i/>
        </w:rPr>
        <w:t>J Zhejiang Univ Sci B</w:t>
      </w:r>
      <w:r w:rsidRPr="000E4295">
        <w:t xml:space="preserve"> 2020; </w:t>
      </w:r>
      <w:r w:rsidRPr="000E4295">
        <w:rPr>
          <w:b/>
        </w:rPr>
        <w:t>21</w:t>
      </w:r>
      <w:r w:rsidRPr="000E4295">
        <w:t>(5): 388-93.</w:t>
      </w:r>
    </w:p>
    <w:p w14:paraId="097DC7C2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4.</w:t>
      </w:r>
      <w:r w:rsidRPr="000E4295">
        <w:tab/>
        <w:t xml:space="preserve">Lin D, Liu L, Zhang M, et al. Co-infections of SARS-CoV-2 with multiple common respiratory pathogens in infected patients. </w:t>
      </w:r>
      <w:r w:rsidRPr="000E4295">
        <w:rPr>
          <w:i/>
        </w:rPr>
        <w:t>Sci China Life Sci</w:t>
      </w:r>
      <w:r w:rsidRPr="000E4295">
        <w:t xml:space="preserve"> 2020; </w:t>
      </w:r>
      <w:r w:rsidRPr="000E4295">
        <w:rPr>
          <w:b/>
        </w:rPr>
        <w:t>63</w:t>
      </w:r>
      <w:r w:rsidRPr="000E4295">
        <w:t>(4): 606-9.</w:t>
      </w:r>
    </w:p>
    <w:p w14:paraId="5E0B6B83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5.</w:t>
      </w:r>
      <w:r w:rsidRPr="000E4295">
        <w:tab/>
        <w:t xml:space="preserve">Liu KC, Xu P, Lv WF, et al. CT manifestations of coronavirus disease-2019: A retrospective analysis of 73 cases by disease severity. </w:t>
      </w:r>
      <w:r w:rsidRPr="000E4295">
        <w:rPr>
          <w:i/>
        </w:rPr>
        <w:t>Eur J Radiol</w:t>
      </w:r>
      <w:r w:rsidRPr="000E4295">
        <w:t xml:space="preserve"> 2020; </w:t>
      </w:r>
      <w:r w:rsidRPr="000E4295">
        <w:rPr>
          <w:b/>
        </w:rPr>
        <w:t>126</w:t>
      </w:r>
      <w:r w:rsidRPr="000E4295">
        <w:t>: 108941.</w:t>
      </w:r>
    </w:p>
    <w:p w14:paraId="6494A370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6.</w:t>
      </w:r>
      <w:r w:rsidRPr="000E4295">
        <w:tab/>
        <w:t xml:space="preserve">Liu W, Zhang Q, Chen J, et al. Detection of Covid-19 in Children in Early January 2020 in Wuhan, China. </w:t>
      </w:r>
      <w:r w:rsidRPr="000E4295">
        <w:rPr>
          <w:i/>
        </w:rPr>
        <w:t>N Engl J Med</w:t>
      </w:r>
      <w:r w:rsidRPr="000E4295">
        <w:t xml:space="preserve"> 2020; </w:t>
      </w:r>
      <w:r w:rsidRPr="000E4295">
        <w:rPr>
          <w:b/>
        </w:rPr>
        <w:t>382</w:t>
      </w:r>
      <w:r w:rsidRPr="000E4295">
        <w:t>(14): 1370-1.</w:t>
      </w:r>
    </w:p>
    <w:p w14:paraId="1E5FCAF2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7.</w:t>
      </w:r>
      <w:r w:rsidRPr="000E4295">
        <w:tab/>
        <w:t xml:space="preserve">Han R, Huang L, Jiang H, Dong J, Peng H, Zhang D. Early Clinical and CT Manifestations of Coronavirus Disease 2019 (COVID-19) Pneumonia. </w:t>
      </w:r>
      <w:r w:rsidRPr="000E4295">
        <w:rPr>
          <w:i/>
        </w:rPr>
        <w:t>AJR Am J Roentgenol</w:t>
      </w:r>
      <w:r w:rsidRPr="000E4295">
        <w:t xml:space="preserve"> 2020; </w:t>
      </w:r>
      <w:r w:rsidRPr="000E4295">
        <w:rPr>
          <w:b/>
        </w:rPr>
        <w:t>215</w:t>
      </w:r>
      <w:r w:rsidRPr="000E4295">
        <w:t>(2): 338-43.</w:t>
      </w:r>
    </w:p>
    <w:p w14:paraId="5480CBA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8.</w:t>
      </w:r>
      <w:r w:rsidRPr="000E4295">
        <w:tab/>
        <w:t xml:space="preserve">Ki M, Task Force for -nCo V. Epidemiologic characteristics of early cases with 2019 novel coronavirus (2019-nCoV) disease in Korea. </w:t>
      </w:r>
      <w:r w:rsidRPr="000E4295">
        <w:rPr>
          <w:i/>
        </w:rPr>
        <w:t>Epidemiol Health</w:t>
      </w:r>
      <w:r w:rsidRPr="000E4295">
        <w:t xml:space="preserve"> 2020; </w:t>
      </w:r>
      <w:r w:rsidRPr="000E4295">
        <w:rPr>
          <w:b/>
        </w:rPr>
        <w:t>42</w:t>
      </w:r>
      <w:r w:rsidRPr="000E4295">
        <w:t>: e2020007.</w:t>
      </w:r>
    </w:p>
    <w:p w14:paraId="0EE9EC0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69.</w:t>
      </w:r>
      <w:r w:rsidRPr="000E4295">
        <w:tab/>
        <w:t xml:space="preserve">Cai Q, Yang M, Liu D, et al. Experimental Treatment with Favipiravir for COVID-19: An Open-Label Control Study. </w:t>
      </w:r>
      <w:r w:rsidRPr="000E4295">
        <w:rPr>
          <w:i/>
        </w:rPr>
        <w:t>Engineering (Beijing)</w:t>
      </w:r>
      <w:r w:rsidRPr="000E4295">
        <w:t xml:space="preserve"> 2020.</w:t>
      </w:r>
    </w:p>
    <w:p w14:paraId="722F2E00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70.</w:t>
      </w:r>
      <w:r w:rsidRPr="000E4295">
        <w:tab/>
        <w:t xml:space="preserve">He XW, Lai JS, Cheng J, et al. [Impact of complicated myocardial injury on the clinical outcome of severe or critically ill COVID-19 patients]. </w:t>
      </w:r>
      <w:r w:rsidRPr="000E4295">
        <w:rPr>
          <w:i/>
        </w:rPr>
        <w:t>Zhonghua Xin Xue Guan Bing Za Zhi</w:t>
      </w:r>
      <w:r w:rsidRPr="000E4295">
        <w:t xml:space="preserve"> 2020; </w:t>
      </w:r>
      <w:r w:rsidRPr="000E4295">
        <w:rPr>
          <w:b/>
        </w:rPr>
        <w:t>48</w:t>
      </w:r>
      <w:r w:rsidRPr="000E4295">
        <w:t>(6): 456-60.</w:t>
      </w:r>
    </w:p>
    <w:p w14:paraId="4AC8DD5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71.</w:t>
      </w:r>
      <w:r w:rsidRPr="000E4295">
        <w:tab/>
        <w:t xml:space="preserve">Zhu W, Xie K, Lu H, Xu L, Zhou S, Fang S. Initial clinical features of suspected coronavirus disease 2019 in two emergency departments outside of Hubei, China. </w:t>
      </w:r>
      <w:r w:rsidRPr="000E4295">
        <w:rPr>
          <w:i/>
        </w:rPr>
        <w:t>J Med Virol</w:t>
      </w:r>
      <w:r w:rsidRPr="000E4295">
        <w:t xml:space="preserve"> 2020.</w:t>
      </w:r>
    </w:p>
    <w:p w14:paraId="3046EC66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72.</w:t>
      </w:r>
      <w:r w:rsidRPr="000E4295">
        <w:tab/>
        <w:t xml:space="preserve">Pung R, Chiew CJ, Young BE, et al. Investigation of three clusters of COVID-19 in Singapore: implications for surveillance and response measures. </w:t>
      </w:r>
      <w:r w:rsidRPr="000E4295">
        <w:rPr>
          <w:i/>
        </w:rPr>
        <w:t>Lancet</w:t>
      </w:r>
      <w:r w:rsidRPr="000E4295">
        <w:t xml:space="preserve"> 2020; </w:t>
      </w:r>
      <w:r w:rsidRPr="000E4295">
        <w:rPr>
          <w:b/>
        </w:rPr>
        <w:t>395</w:t>
      </w:r>
      <w:r w:rsidRPr="000E4295">
        <w:t>(10229): 1039-46.</w:t>
      </w:r>
    </w:p>
    <w:p w14:paraId="193DE33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73.</w:t>
      </w:r>
      <w:r w:rsidRPr="000E4295">
        <w:tab/>
        <w:t xml:space="preserve">Cheng Y, Luo R, Wang K, et al. Kidney disease is associated with in-hospital death of patients with COVID-19. </w:t>
      </w:r>
      <w:r w:rsidRPr="000E4295">
        <w:rPr>
          <w:i/>
        </w:rPr>
        <w:t>Kidney Int</w:t>
      </w:r>
      <w:r w:rsidRPr="000E4295">
        <w:t xml:space="preserve"> 2020; </w:t>
      </w:r>
      <w:r w:rsidRPr="000E4295">
        <w:rPr>
          <w:b/>
        </w:rPr>
        <w:t>97</w:t>
      </w:r>
      <w:r w:rsidRPr="000E4295">
        <w:t>(5): 829-38.</w:t>
      </w:r>
    </w:p>
    <w:p w14:paraId="34E8C856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74.</w:t>
      </w:r>
      <w:r w:rsidRPr="000E4295">
        <w:tab/>
        <w:t xml:space="preserve">Liu F, Xu A, Zhang Y, et al. Patients of COVID-19 may benefit from sustained Lopinavir-combined regimen and the increase of Eosinophil may predict the outcome of COVID-19 progression. </w:t>
      </w:r>
      <w:r w:rsidRPr="000E4295">
        <w:rPr>
          <w:i/>
        </w:rPr>
        <w:t>Int J Infect Dis</w:t>
      </w:r>
      <w:r w:rsidRPr="000E4295">
        <w:t xml:space="preserve"> 2020; </w:t>
      </w:r>
      <w:r w:rsidRPr="000E4295">
        <w:rPr>
          <w:b/>
        </w:rPr>
        <w:t>95</w:t>
      </w:r>
      <w:r w:rsidRPr="000E4295">
        <w:t>: 183-91.</w:t>
      </w:r>
    </w:p>
    <w:p w14:paraId="61B9E142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75.</w:t>
      </w:r>
      <w:r w:rsidRPr="000E4295">
        <w:tab/>
        <w:t xml:space="preserve">Lu X, Zhang L, Du H, et al. SARS-CoV-2 Infection in Children. </w:t>
      </w:r>
      <w:r w:rsidRPr="000E4295">
        <w:rPr>
          <w:i/>
        </w:rPr>
        <w:t>N Engl J Med</w:t>
      </w:r>
      <w:r w:rsidRPr="000E4295">
        <w:t xml:space="preserve"> 2020; </w:t>
      </w:r>
      <w:r w:rsidRPr="000E4295">
        <w:rPr>
          <w:b/>
        </w:rPr>
        <w:t>382</w:t>
      </w:r>
      <w:r w:rsidRPr="000E4295">
        <w:t>(17): 1663-5.</w:t>
      </w:r>
    </w:p>
    <w:p w14:paraId="1FA9E9A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76.</w:t>
      </w:r>
      <w:r w:rsidRPr="000E4295">
        <w:tab/>
        <w:t xml:space="preserve">Chen Q, Quan B, Li X, et al. A report of clinical diagnosis and treatment of nine cases of coronavirus disease 2019. </w:t>
      </w:r>
      <w:r w:rsidRPr="000E4295">
        <w:rPr>
          <w:i/>
        </w:rPr>
        <w:t>J Med Virol</w:t>
      </w:r>
      <w:r w:rsidRPr="000E4295">
        <w:t xml:space="preserve"> 2020; </w:t>
      </w:r>
      <w:r w:rsidRPr="000E4295">
        <w:rPr>
          <w:b/>
        </w:rPr>
        <w:t>92</w:t>
      </w:r>
      <w:r w:rsidRPr="000E4295">
        <w:t>(6): 683-7.</w:t>
      </w:r>
    </w:p>
    <w:p w14:paraId="150C197D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lastRenderedPageBreak/>
        <w:t>77.</w:t>
      </w:r>
      <w:r w:rsidRPr="000E4295">
        <w:tab/>
        <w:t xml:space="preserve">Cao B, Wang Y, Wen D, et al. A Trial of Lopinavir-Ritonavir in Adults Hospitalized with Severe Covid-19. </w:t>
      </w:r>
      <w:r w:rsidRPr="000E4295">
        <w:rPr>
          <w:i/>
        </w:rPr>
        <w:t>N Engl J Med</w:t>
      </w:r>
      <w:r w:rsidRPr="000E4295">
        <w:t xml:space="preserve"> 2020; </w:t>
      </w:r>
      <w:r w:rsidRPr="000E4295">
        <w:rPr>
          <w:b/>
        </w:rPr>
        <w:t>382</w:t>
      </w:r>
      <w:r w:rsidRPr="000E4295">
        <w:t>(19): 1787-99.</w:t>
      </w:r>
    </w:p>
    <w:p w14:paraId="2F38002D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78.</w:t>
      </w:r>
      <w:r w:rsidRPr="000E4295">
        <w:tab/>
        <w:t xml:space="preserve">Wang Y, Dong C, Hu Y, et al. Temporal Changes of CT Findings in 90 Patients with COVID-19 Pneumonia: A Longitudinal Study. </w:t>
      </w:r>
      <w:r w:rsidRPr="000E4295">
        <w:rPr>
          <w:i/>
        </w:rPr>
        <w:t>Radiology</w:t>
      </w:r>
      <w:r w:rsidRPr="000E4295">
        <w:t xml:space="preserve"> 2020; </w:t>
      </w:r>
      <w:r w:rsidRPr="000E4295">
        <w:rPr>
          <w:b/>
        </w:rPr>
        <w:t>296</w:t>
      </w:r>
      <w:r w:rsidRPr="000E4295">
        <w:t>(2): E55-E64.</w:t>
      </w:r>
    </w:p>
    <w:p w14:paraId="6AC058D3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79.</w:t>
      </w:r>
      <w:r w:rsidRPr="000E4295">
        <w:tab/>
        <w:t xml:space="preserve">Zhao X, Liu B, Yu Y, et al. The characteristics and clinical value of chest CT images of novel coronavirus pneumonia. </w:t>
      </w:r>
      <w:r w:rsidRPr="000E4295">
        <w:rPr>
          <w:i/>
        </w:rPr>
        <w:t>Clin Radiol</w:t>
      </w:r>
      <w:r w:rsidRPr="000E4295">
        <w:t xml:space="preserve"> 2020; </w:t>
      </w:r>
      <w:r w:rsidRPr="000E4295">
        <w:rPr>
          <w:b/>
        </w:rPr>
        <w:t>75</w:t>
      </w:r>
      <w:r w:rsidRPr="000E4295">
        <w:t>(5): 335-40.</w:t>
      </w:r>
    </w:p>
    <w:p w14:paraId="0FE60E7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0.</w:t>
      </w:r>
      <w:r w:rsidRPr="000E4295">
        <w:tab/>
        <w:t xml:space="preserve">Yuan M, Yin W, Tao Z, Tan W, Hu Y. Association of radiologic findings with mortality of patients infected with 2019 novel coronavirus in Wuhan, China. </w:t>
      </w:r>
      <w:r w:rsidRPr="000E4295">
        <w:rPr>
          <w:i/>
        </w:rPr>
        <w:t>PLoS One</w:t>
      </w:r>
      <w:r w:rsidRPr="000E4295">
        <w:t xml:space="preserve"> 2020; </w:t>
      </w:r>
      <w:r w:rsidRPr="000E4295">
        <w:rPr>
          <w:b/>
        </w:rPr>
        <w:t>15</w:t>
      </w:r>
      <w:r w:rsidRPr="000E4295">
        <w:t>(3): e0230548.</w:t>
      </w:r>
    </w:p>
    <w:p w14:paraId="6957215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1.</w:t>
      </w:r>
      <w:r w:rsidRPr="000E4295">
        <w:tab/>
        <w:t xml:space="preserve">Arentz M, Yim E, Klaff L, et al. Characteristics and Outcomes of 21 Critically Ill Patients With COVID-19 in Washington State. </w:t>
      </w:r>
      <w:r w:rsidRPr="000E4295">
        <w:rPr>
          <w:i/>
        </w:rPr>
        <w:t>JAMA</w:t>
      </w:r>
      <w:r w:rsidRPr="000E4295">
        <w:t xml:space="preserve"> 2020; </w:t>
      </w:r>
      <w:r w:rsidRPr="000E4295">
        <w:rPr>
          <w:b/>
        </w:rPr>
        <w:t>323</w:t>
      </w:r>
      <w:r w:rsidRPr="000E4295">
        <w:t>(16): 1612-4.</w:t>
      </w:r>
    </w:p>
    <w:p w14:paraId="2E2E212D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2.</w:t>
      </w:r>
      <w:r w:rsidRPr="000E4295">
        <w:tab/>
        <w:t xml:space="preserve">Qiu L, Liu X, Xiao M, et al. SARS-CoV-2 Is Not Detectable in the Vaginal Fluid of Women With Severe COVID-19 Infection. </w:t>
      </w:r>
      <w:r w:rsidRPr="000E4295">
        <w:rPr>
          <w:i/>
        </w:rPr>
        <w:t>Clin Infect Dis</w:t>
      </w:r>
      <w:r w:rsidRPr="000E4295">
        <w:t xml:space="preserve"> 2020; </w:t>
      </w:r>
      <w:r w:rsidRPr="000E4295">
        <w:rPr>
          <w:b/>
        </w:rPr>
        <w:t>71</w:t>
      </w:r>
      <w:r w:rsidRPr="000E4295">
        <w:t>(15): 813-7.</w:t>
      </w:r>
    </w:p>
    <w:p w14:paraId="48712E75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3.</w:t>
      </w:r>
      <w:r w:rsidRPr="000E4295">
        <w:tab/>
        <w:t xml:space="preserve">Chu J, Yang N, Wei Y, et al. Clinical characteristics of 54 medical staff with COVID-19: A retrospective study in a single center in Wuhan, China. </w:t>
      </w:r>
      <w:r w:rsidRPr="000E4295">
        <w:rPr>
          <w:i/>
        </w:rPr>
        <w:t>J Med Virol</w:t>
      </w:r>
      <w:r w:rsidRPr="000E4295">
        <w:t xml:space="preserve"> 2020; </w:t>
      </w:r>
      <w:r w:rsidRPr="000E4295">
        <w:rPr>
          <w:b/>
        </w:rPr>
        <w:t>92</w:t>
      </w:r>
      <w:r w:rsidRPr="000E4295">
        <w:t>(7): 807-13.</w:t>
      </w:r>
    </w:p>
    <w:p w14:paraId="383C1D5E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4.</w:t>
      </w:r>
      <w:r w:rsidRPr="000E4295">
        <w:tab/>
        <w:t xml:space="preserve">Ding Q, Lu P, Fan Y, Xia Y, Liu M. The clinical characteristics of pneumonia patients coinfected with 2019 novel coronavirus and influenza virus in Wuhan, China. </w:t>
      </w:r>
      <w:r w:rsidRPr="000E4295">
        <w:rPr>
          <w:i/>
        </w:rPr>
        <w:t>J Med Virol</w:t>
      </w:r>
      <w:r w:rsidRPr="000E4295">
        <w:t xml:space="preserve"> 2020.</w:t>
      </w:r>
    </w:p>
    <w:p w14:paraId="6177309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5.</w:t>
      </w:r>
      <w:r w:rsidRPr="000E4295">
        <w:tab/>
        <w:t xml:space="preserve">Hu Z, Song C, Xu C, et al. Clinical characteristics of 24 asymptomatic infections with COVID-19 screened among close contacts in Nanjing, China. </w:t>
      </w:r>
      <w:r w:rsidRPr="000E4295">
        <w:rPr>
          <w:i/>
        </w:rPr>
        <w:t>Sci China Life Sci</w:t>
      </w:r>
      <w:r w:rsidRPr="000E4295">
        <w:t xml:space="preserve"> 2020; </w:t>
      </w:r>
      <w:r w:rsidRPr="000E4295">
        <w:rPr>
          <w:b/>
        </w:rPr>
        <w:t>63</w:t>
      </w:r>
      <w:r w:rsidRPr="000E4295">
        <w:t>(5): 706-11.</w:t>
      </w:r>
    </w:p>
    <w:p w14:paraId="72F130F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6.</w:t>
      </w:r>
      <w:r w:rsidRPr="000E4295">
        <w:tab/>
        <w:t xml:space="preserve">Li W, Cui H, Li K, Fang Y, Li S. Chest computed tomography in children with COVID-19 respiratory infection. </w:t>
      </w:r>
      <w:r w:rsidRPr="000E4295">
        <w:rPr>
          <w:i/>
        </w:rPr>
        <w:t>Pediatr Radiol</w:t>
      </w:r>
      <w:r w:rsidRPr="000E4295">
        <w:t xml:space="preserve"> 2020; </w:t>
      </w:r>
      <w:r w:rsidRPr="000E4295">
        <w:rPr>
          <w:b/>
        </w:rPr>
        <w:t>50</w:t>
      </w:r>
      <w:r w:rsidRPr="000E4295">
        <w:t>(6): 796-9.</w:t>
      </w:r>
    </w:p>
    <w:p w14:paraId="6B186A43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7.</w:t>
      </w:r>
      <w:r w:rsidRPr="000E4295">
        <w:tab/>
        <w:t xml:space="preserve">Wang F, Nie J, Wang H, et al. Characteristics of Peripheral Lymphocyte Subset Alteration in COVID-19 Pneumonia. </w:t>
      </w:r>
      <w:r w:rsidRPr="000E4295">
        <w:rPr>
          <w:i/>
        </w:rPr>
        <w:t>J Infect Dis</w:t>
      </w:r>
      <w:r w:rsidRPr="000E4295">
        <w:t xml:space="preserve"> 2020; </w:t>
      </w:r>
      <w:r w:rsidRPr="000E4295">
        <w:rPr>
          <w:b/>
        </w:rPr>
        <w:t>221</w:t>
      </w:r>
      <w:r w:rsidRPr="000E4295">
        <w:t>(11): 1762-9.</w:t>
      </w:r>
    </w:p>
    <w:p w14:paraId="430CA3C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8.</w:t>
      </w:r>
      <w:r w:rsidRPr="000E4295">
        <w:tab/>
        <w:t xml:space="preserve">Wang L, He W, Yu X, et al. Coronavirus disease 2019 in elderly patients: Characteristics and prognostic factors based on 4-week follow-up. </w:t>
      </w:r>
      <w:r w:rsidRPr="000E4295">
        <w:rPr>
          <w:i/>
        </w:rPr>
        <w:t>J Infect</w:t>
      </w:r>
      <w:r w:rsidRPr="000E4295">
        <w:t xml:space="preserve"> 2020; </w:t>
      </w:r>
      <w:r w:rsidRPr="000E4295">
        <w:rPr>
          <w:b/>
        </w:rPr>
        <w:t>80</w:t>
      </w:r>
      <w:r w:rsidRPr="000E4295">
        <w:t>(6): 639-45.</w:t>
      </w:r>
    </w:p>
    <w:p w14:paraId="6671549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89.</w:t>
      </w:r>
      <w:r w:rsidRPr="000E4295">
        <w:tab/>
        <w:t xml:space="preserve">Xu YH, Dong JH, An WM, et al. Clinical and computed tomographic imaging features of novel coronavirus pneumonia caused by SARS-CoV-2. </w:t>
      </w:r>
      <w:r w:rsidRPr="000E4295">
        <w:rPr>
          <w:i/>
        </w:rPr>
        <w:t>J Infect</w:t>
      </w:r>
      <w:r w:rsidRPr="000E4295">
        <w:t xml:space="preserve"> 2020; </w:t>
      </w:r>
      <w:r w:rsidRPr="000E4295">
        <w:rPr>
          <w:b/>
        </w:rPr>
        <w:t>80</w:t>
      </w:r>
      <w:r w:rsidRPr="000E4295">
        <w:t>(4): 394-400.</w:t>
      </w:r>
    </w:p>
    <w:p w14:paraId="5F642EE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90.</w:t>
      </w:r>
      <w:r w:rsidRPr="000E4295">
        <w:tab/>
        <w:t xml:space="preserve">Zhang MQ, Wang XH, Chen YL, et al. [Clinical features of 2019 novel coronavirus pneumonia in the early stage from a fever clinic in Beijing]. </w:t>
      </w:r>
      <w:r w:rsidRPr="000E4295">
        <w:rPr>
          <w:i/>
        </w:rPr>
        <w:t>Zhonghua Jie He He Hu Xi Za Zhi</w:t>
      </w:r>
      <w:r w:rsidRPr="000E4295">
        <w:t xml:space="preserve"> 2020; </w:t>
      </w:r>
      <w:r w:rsidRPr="000E4295">
        <w:rPr>
          <w:b/>
        </w:rPr>
        <w:t>43</w:t>
      </w:r>
      <w:r w:rsidRPr="000E4295">
        <w:t>(3): 215-8.</w:t>
      </w:r>
    </w:p>
    <w:p w14:paraId="67EA25D0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91.</w:t>
      </w:r>
      <w:r w:rsidRPr="000E4295">
        <w:tab/>
        <w:t xml:space="preserve">Zhou Y, Zhang Z, Tian J, Xiong S. Risk factors associated with disease progression in a cohort of patients infected with the 2019 novel coronavirus. </w:t>
      </w:r>
      <w:r w:rsidRPr="000E4295">
        <w:rPr>
          <w:i/>
        </w:rPr>
        <w:t>Ann Palliat Med</w:t>
      </w:r>
      <w:r w:rsidRPr="000E4295">
        <w:t xml:space="preserve"> 2020; </w:t>
      </w:r>
      <w:r w:rsidRPr="000E4295">
        <w:rPr>
          <w:b/>
        </w:rPr>
        <w:t>9</w:t>
      </w:r>
      <w:r w:rsidRPr="000E4295">
        <w:t>(2): 428-36.</w:t>
      </w:r>
    </w:p>
    <w:p w14:paraId="127319E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92.</w:t>
      </w:r>
      <w:r w:rsidRPr="000E4295">
        <w:tab/>
        <w:t xml:space="preserve">Tolia VM, Chan TC, Castillo EM. Preliminary Results of Initial Testing for Coronavirus (COVID-19) in the Emergency Department. </w:t>
      </w:r>
      <w:r w:rsidRPr="000E4295">
        <w:rPr>
          <w:i/>
        </w:rPr>
        <w:t>West J Emerg Med</w:t>
      </w:r>
      <w:r w:rsidRPr="000E4295">
        <w:t xml:space="preserve"> 2020; </w:t>
      </w:r>
      <w:r w:rsidRPr="000E4295">
        <w:rPr>
          <w:b/>
        </w:rPr>
        <w:t>21</w:t>
      </w:r>
      <w:r w:rsidRPr="000E4295">
        <w:t>(3): 503-6.</w:t>
      </w:r>
    </w:p>
    <w:p w14:paraId="63E3108C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93.</w:t>
      </w:r>
      <w:r w:rsidRPr="000E4295">
        <w:tab/>
        <w:t xml:space="preserve">Lo IL, Lio CF, Cheong HH, et al. Evaluation of SARS-CoV-2 RNA shedding in clinical specimens and clinical characteristics of 10 patients with COVID-19 in Macau. </w:t>
      </w:r>
      <w:r w:rsidRPr="000E4295">
        <w:rPr>
          <w:i/>
        </w:rPr>
        <w:t>Int J Biol Sci</w:t>
      </w:r>
      <w:r w:rsidRPr="000E4295">
        <w:t xml:space="preserve"> 2020; </w:t>
      </w:r>
      <w:r w:rsidRPr="000E4295">
        <w:rPr>
          <w:b/>
        </w:rPr>
        <w:t>16</w:t>
      </w:r>
      <w:r w:rsidRPr="000E4295">
        <w:t>(10): 1698-707.</w:t>
      </w:r>
    </w:p>
    <w:p w14:paraId="5DA3B1C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94.</w:t>
      </w:r>
      <w:r w:rsidRPr="000E4295">
        <w:tab/>
        <w:t xml:space="preserve">Huang G, Gong T, Wang G, et al. Timely Diagnosis and Treatment Shortens the Time to Resolution of Coronavirus Disease (COVID-19) Pneumonia and Lowers the Highest and Last CT Scores From Sequential Chest CT. </w:t>
      </w:r>
      <w:r w:rsidRPr="000E4295">
        <w:rPr>
          <w:i/>
        </w:rPr>
        <w:t>AJR Am J Roentgenol</w:t>
      </w:r>
      <w:r w:rsidRPr="000E4295">
        <w:t xml:space="preserve"> 2020; </w:t>
      </w:r>
      <w:r w:rsidRPr="000E4295">
        <w:rPr>
          <w:b/>
        </w:rPr>
        <w:t>215</w:t>
      </w:r>
      <w:r w:rsidRPr="000E4295">
        <w:t>(2): 367-73.</w:t>
      </w:r>
    </w:p>
    <w:p w14:paraId="3E46887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95.</w:t>
      </w:r>
      <w:r w:rsidRPr="000E4295">
        <w:tab/>
        <w:t xml:space="preserve">Gou FX, Zhang XS, Yao JX, et al. [Epidemiological characteristics of COVID-19 in Gansu province]. </w:t>
      </w:r>
      <w:r w:rsidRPr="000E4295">
        <w:rPr>
          <w:i/>
        </w:rPr>
        <w:t>Zhonghua Liu Xing Bing Xue Za Zhi</w:t>
      </w:r>
      <w:r w:rsidRPr="000E4295">
        <w:t xml:space="preserve"> 2020; </w:t>
      </w:r>
      <w:r w:rsidRPr="000E4295">
        <w:rPr>
          <w:b/>
        </w:rPr>
        <w:t>41</w:t>
      </w:r>
      <w:r w:rsidRPr="000E4295">
        <w:t>(0): E032.</w:t>
      </w:r>
    </w:p>
    <w:p w14:paraId="7BA5EB6E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96.</w:t>
      </w:r>
      <w:r w:rsidRPr="000E4295">
        <w:tab/>
        <w:t xml:space="preserve">Escalera-Antezana JP, Lizon-Ferrufino NF, Maldonado-Alanoca A, et al. Clinical features of the first cases and a cluster of Coronavirus Disease 2019 (COVID-19) in Bolivia imported from Italy and Spain. </w:t>
      </w:r>
      <w:r w:rsidRPr="000E4295">
        <w:rPr>
          <w:i/>
        </w:rPr>
        <w:t>Travel Med Infect Dis</w:t>
      </w:r>
      <w:r w:rsidRPr="000E4295">
        <w:t xml:space="preserve"> 2020; </w:t>
      </w:r>
      <w:r w:rsidRPr="000E4295">
        <w:rPr>
          <w:b/>
        </w:rPr>
        <w:t>35</w:t>
      </w:r>
      <w:r w:rsidRPr="000E4295">
        <w:t>: 101653.</w:t>
      </w:r>
    </w:p>
    <w:p w14:paraId="0D38F27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lastRenderedPageBreak/>
        <w:t>97.</w:t>
      </w:r>
      <w:r w:rsidRPr="000E4295">
        <w:tab/>
        <w:t xml:space="preserve">Cao J, Tu WJ, Cheng W, et al. Clinical Features and Short-term Outcomes of 102 Patients with Coronavirus Disease 2019 in Wuhan, China. </w:t>
      </w:r>
      <w:r w:rsidRPr="000E4295">
        <w:rPr>
          <w:i/>
        </w:rPr>
        <w:t>Clin Infect Dis</w:t>
      </w:r>
      <w:r w:rsidRPr="000E4295">
        <w:t xml:space="preserve"> 2020; </w:t>
      </w:r>
      <w:r w:rsidRPr="000E4295">
        <w:rPr>
          <w:b/>
        </w:rPr>
        <w:t>71</w:t>
      </w:r>
      <w:r w:rsidRPr="000E4295">
        <w:t>(15): 748-55.</w:t>
      </w:r>
    </w:p>
    <w:p w14:paraId="7E9D4D0D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98.</w:t>
      </w:r>
      <w:r w:rsidRPr="000E4295">
        <w:tab/>
        <w:t xml:space="preserve">Cai Q, Huang D, Ou P, et al. COVID-19 in a designated infectious diseases hospital outside Hubei Province, China. </w:t>
      </w:r>
      <w:r w:rsidRPr="000E4295">
        <w:rPr>
          <w:i/>
        </w:rPr>
        <w:t>Allergy</w:t>
      </w:r>
      <w:r w:rsidRPr="000E4295">
        <w:t xml:space="preserve"> 2020; </w:t>
      </w:r>
      <w:r w:rsidRPr="000E4295">
        <w:rPr>
          <w:b/>
        </w:rPr>
        <w:t>75</w:t>
      </w:r>
      <w:r w:rsidRPr="000E4295">
        <w:t>(7): 1742-52.</w:t>
      </w:r>
    </w:p>
    <w:p w14:paraId="3293790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99.</w:t>
      </w:r>
      <w:r w:rsidRPr="000E4295">
        <w:tab/>
        <w:t xml:space="preserve">Jin X, Lian JS, Hu JH, et al. Epidemiological, clinical and virological characteristics of 74 cases of coronavirus-infected disease 2019 (COVID-19) with gastrointestinal symptoms. </w:t>
      </w:r>
      <w:r w:rsidRPr="000E4295">
        <w:rPr>
          <w:i/>
        </w:rPr>
        <w:t>Gut</w:t>
      </w:r>
      <w:r w:rsidRPr="000E4295">
        <w:t xml:space="preserve"> 2020; </w:t>
      </w:r>
      <w:r w:rsidRPr="000E4295">
        <w:rPr>
          <w:b/>
        </w:rPr>
        <w:t>69</w:t>
      </w:r>
      <w:r w:rsidRPr="000E4295">
        <w:t>(6): 1002-9.</w:t>
      </w:r>
    </w:p>
    <w:p w14:paraId="0F29F03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0.</w:t>
      </w:r>
      <w:r w:rsidRPr="000E4295">
        <w:tab/>
        <w:t xml:space="preserve">Guo T, Fan Y, Chen M, et al. Cardiovascular Implications of Fatal Outcomes of Patients With Coronavirus Disease 2019 (COVID-19). </w:t>
      </w:r>
      <w:r w:rsidRPr="000E4295">
        <w:rPr>
          <w:i/>
        </w:rPr>
        <w:t>JAMA Cardiol</w:t>
      </w:r>
      <w:r w:rsidRPr="000E4295">
        <w:t xml:space="preserve"> 2020; </w:t>
      </w:r>
      <w:r w:rsidRPr="000E4295">
        <w:rPr>
          <w:b/>
        </w:rPr>
        <w:t>5</w:t>
      </w:r>
      <w:r w:rsidRPr="000E4295">
        <w:t>(7): 811-8.</w:t>
      </w:r>
    </w:p>
    <w:p w14:paraId="1193DA3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1.</w:t>
      </w:r>
      <w:r w:rsidRPr="000E4295">
        <w:tab/>
        <w:t xml:space="preserve">Guo W, Li M, Dong Y, et al. Diabetes is a risk factor for the progression and prognosis of COVID-19. </w:t>
      </w:r>
      <w:r w:rsidRPr="000E4295">
        <w:rPr>
          <w:i/>
        </w:rPr>
        <w:t>Diabetes Metab Res Rev</w:t>
      </w:r>
      <w:r w:rsidRPr="000E4295">
        <w:t xml:space="preserve"> 2020: e3319.</w:t>
      </w:r>
    </w:p>
    <w:p w14:paraId="25B43FF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2.</w:t>
      </w:r>
      <w:r w:rsidRPr="000E4295">
        <w:tab/>
        <w:t xml:space="preserve">Chen T, Wu D, Chen H, et al. Clinical characteristics of 113 deceased patients with coronavirus disease 2019: retrospective study. </w:t>
      </w:r>
      <w:r w:rsidRPr="000E4295">
        <w:rPr>
          <w:i/>
        </w:rPr>
        <w:t>BMJ</w:t>
      </w:r>
      <w:r w:rsidRPr="000E4295">
        <w:t xml:space="preserve"> 2020; </w:t>
      </w:r>
      <w:r w:rsidRPr="000E4295">
        <w:rPr>
          <w:b/>
        </w:rPr>
        <w:t>368</w:t>
      </w:r>
      <w:r w:rsidRPr="000E4295">
        <w:t>: m1091.</w:t>
      </w:r>
    </w:p>
    <w:p w14:paraId="1CE38AC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3.</w:t>
      </w:r>
      <w:r w:rsidRPr="000E4295">
        <w:tab/>
        <w:t xml:space="preserve">Bhatraju PK, Ghassemieh BJ, Nichols M, et al. Covid-19 in Critically Ill Patients in the Seattle Region - Case Series. </w:t>
      </w:r>
      <w:r w:rsidRPr="000E4295">
        <w:rPr>
          <w:i/>
        </w:rPr>
        <w:t>N Engl J Med</w:t>
      </w:r>
      <w:r w:rsidRPr="000E4295">
        <w:t xml:space="preserve"> 2020; </w:t>
      </w:r>
      <w:r w:rsidRPr="000E4295">
        <w:rPr>
          <w:b/>
        </w:rPr>
        <w:t>382</w:t>
      </w:r>
      <w:r w:rsidRPr="000E4295">
        <w:t>(21): 2012-22.</w:t>
      </w:r>
    </w:p>
    <w:p w14:paraId="5DE674B5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4.</w:t>
      </w:r>
      <w:r w:rsidRPr="000E4295">
        <w:tab/>
        <w:t xml:space="preserve">Chen G, Wu D, Guo W, et al. Clinical and immunological features of severe and moderate coronavirus disease 2019. </w:t>
      </w:r>
      <w:r w:rsidRPr="000E4295">
        <w:rPr>
          <w:i/>
        </w:rPr>
        <w:t>J Clin Invest</w:t>
      </w:r>
      <w:r w:rsidRPr="000E4295">
        <w:t xml:space="preserve"> 2020; </w:t>
      </w:r>
      <w:r w:rsidRPr="000E4295">
        <w:rPr>
          <w:b/>
        </w:rPr>
        <w:t>130</w:t>
      </w:r>
      <w:r w:rsidRPr="000E4295">
        <w:t>(5): 2620-9.</w:t>
      </w:r>
    </w:p>
    <w:p w14:paraId="02B86DF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5.</w:t>
      </w:r>
      <w:r w:rsidRPr="000E4295">
        <w:tab/>
        <w:t xml:space="preserve">Tang X, Du RH, Wang R, et al. Comparison of Hospitalized Patients With ARDS Caused by COVID-19 and H1N1. </w:t>
      </w:r>
      <w:r w:rsidRPr="000E4295">
        <w:rPr>
          <w:i/>
        </w:rPr>
        <w:t>Chest</w:t>
      </w:r>
      <w:r w:rsidRPr="000E4295">
        <w:t xml:space="preserve"> 2020; </w:t>
      </w:r>
      <w:r w:rsidRPr="000E4295">
        <w:rPr>
          <w:b/>
        </w:rPr>
        <w:t>158</w:t>
      </w:r>
      <w:r w:rsidRPr="000E4295">
        <w:t>(1): 195-205.</w:t>
      </w:r>
    </w:p>
    <w:p w14:paraId="56B21BC3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6.</w:t>
      </w:r>
      <w:r w:rsidRPr="000E4295">
        <w:tab/>
        <w:t xml:space="preserve">Yu J, Ouyang W, Chua MLK, Xie C. SARS-CoV-2 Transmission in Patients With Cancer at a Tertiary Care Hospital in Wuhan, China. </w:t>
      </w:r>
      <w:r w:rsidRPr="000E4295">
        <w:rPr>
          <w:i/>
        </w:rPr>
        <w:t>JAMA Oncol</w:t>
      </w:r>
      <w:r w:rsidRPr="000E4295">
        <w:t xml:space="preserve"> 2020; </w:t>
      </w:r>
      <w:r w:rsidRPr="000E4295">
        <w:rPr>
          <w:b/>
        </w:rPr>
        <w:t>6</w:t>
      </w:r>
      <w:r w:rsidRPr="000E4295">
        <w:t>(7): 1108-10.</w:t>
      </w:r>
    </w:p>
    <w:p w14:paraId="090F7A4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7.</w:t>
      </w:r>
      <w:r w:rsidRPr="000E4295">
        <w:tab/>
        <w:t xml:space="preserve">Li K, Fang Y, Li W, et al. CT image visual quantitative evaluation and clinical classification of coronavirus disease (COVID-19). </w:t>
      </w:r>
      <w:r w:rsidRPr="000E4295">
        <w:rPr>
          <w:i/>
        </w:rPr>
        <w:t>Eur Radiol</w:t>
      </w:r>
      <w:r w:rsidRPr="000E4295">
        <w:t xml:space="preserve"> 2020; </w:t>
      </w:r>
      <w:r w:rsidRPr="000E4295">
        <w:rPr>
          <w:b/>
        </w:rPr>
        <w:t>30</w:t>
      </w:r>
      <w:r w:rsidRPr="000E4295">
        <w:t>(8): 4407-16.</w:t>
      </w:r>
    </w:p>
    <w:p w14:paraId="4BC4CE8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8.</w:t>
      </w:r>
      <w:r w:rsidRPr="000E4295">
        <w:tab/>
        <w:t xml:space="preserve">Iwasawa T, Sato M, Yamaya T, et al. Ultra-high-resolution computed tomography can demonstrate alveolar collapse in novel coronavirus (COVID-19) pneumonia. </w:t>
      </w:r>
      <w:r w:rsidRPr="000E4295">
        <w:rPr>
          <w:i/>
        </w:rPr>
        <w:t>Jpn J Radiol</w:t>
      </w:r>
      <w:r w:rsidRPr="000E4295">
        <w:t xml:space="preserve"> 2020; </w:t>
      </w:r>
      <w:r w:rsidRPr="000E4295">
        <w:rPr>
          <w:b/>
        </w:rPr>
        <w:t>38</w:t>
      </w:r>
      <w:r w:rsidRPr="000E4295">
        <w:t>(5): 394-8.</w:t>
      </w:r>
    </w:p>
    <w:p w14:paraId="5A45579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09.</w:t>
      </w:r>
      <w:r w:rsidRPr="000E4295">
        <w:tab/>
        <w:t xml:space="preserve">Wang R, Liao C, He H, et al. COVID-19 in Hemodialysis Patients: A Report of 5 Cases. </w:t>
      </w:r>
      <w:r w:rsidRPr="000E4295">
        <w:rPr>
          <w:i/>
        </w:rPr>
        <w:t>Am J Kidney Dis</w:t>
      </w:r>
      <w:r w:rsidRPr="000E4295">
        <w:t xml:space="preserve"> 2020; </w:t>
      </w:r>
      <w:r w:rsidRPr="000E4295">
        <w:rPr>
          <w:b/>
        </w:rPr>
        <w:t>76</w:t>
      </w:r>
      <w:r w:rsidRPr="000E4295">
        <w:t>(1): 141-3.</w:t>
      </w:r>
    </w:p>
    <w:p w14:paraId="5932239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10.</w:t>
      </w:r>
      <w:r w:rsidRPr="000E4295">
        <w:tab/>
        <w:t xml:space="preserve">Lescure FX, Bouadma L, Nguyen D, et al. Clinical and virological data of the first cases of COVID-19 in Europe: a case series. </w:t>
      </w:r>
      <w:r w:rsidRPr="000E4295">
        <w:rPr>
          <w:i/>
        </w:rPr>
        <w:t>Lancet Infect Dis</w:t>
      </w:r>
      <w:r w:rsidRPr="000E4295">
        <w:t xml:space="preserve"> 2020; </w:t>
      </w:r>
      <w:r w:rsidRPr="000E4295">
        <w:rPr>
          <w:b/>
        </w:rPr>
        <w:t>20</w:t>
      </w:r>
      <w:r w:rsidRPr="000E4295">
        <w:t>(6): 697-706.</w:t>
      </w:r>
    </w:p>
    <w:p w14:paraId="7480D15D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11.</w:t>
      </w:r>
      <w:r w:rsidRPr="000E4295">
        <w:tab/>
        <w:t xml:space="preserve">Zheng C, Wang J, Guo H, et al. Risk-adapted Treatment Strategy For COVID-19 Patients. </w:t>
      </w:r>
      <w:r w:rsidRPr="000E4295">
        <w:rPr>
          <w:i/>
        </w:rPr>
        <w:t>Int J Infect Dis</w:t>
      </w:r>
      <w:r w:rsidRPr="000E4295">
        <w:t xml:space="preserve"> 2020; </w:t>
      </w:r>
      <w:r w:rsidRPr="000E4295">
        <w:rPr>
          <w:b/>
        </w:rPr>
        <w:t>94</w:t>
      </w:r>
      <w:r w:rsidRPr="000E4295">
        <w:t>: 74-7.</w:t>
      </w:r>
    </w:p>
    <w:p w14:paraId="5884238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12.</w:t>
      </w:r>
      <w:r w:rsidRPr="000E4295">
        <w:tab/>
        <w:t xml:space="preserve">Zhang Y, Cao W, Xiao M, et al. [Clinical and coagulation characteristics of 7 patients with critical COVID-2019 pneumonia and acro-ischemia]. </w:t>
      </w:r>
      <w:r w:rsidRPr="000E4295">
        <w:rPr>
          <w:i/>
        </w:rPr>
        <w:t>Zhonghua Xue Ye Xue Za Zhi</w:t>
      </w:r>
      <w:r w:rsidRPr="000E4295">
        <w:t xml:space="preserve"> 2020; </w:t>
      </w:r>
      <w:r w:rsidRPr="000E4295">
        <w:rPr>
          <w:b/>
        </w:rPr>
        <w:t>41</w:t>
      </w:r>
      <w:r w:rsidRPr="000E4295">
        <w:t>(0): E006.</w:t>
      </w:r>
    </w:p>
    <w:p w14:paraId="7801319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13.</w:t>
      </w:r>
      <w:r w:rsidRPr="000E4295">
        <w:tab/>
        <w:t xml:space="preserve">Zhang G, Zhang J, Wang B, Zhu X, Wang Q, Qiu S. Analysis of clinical characteristics and laboratory findings of 95 cases of 2019 novel coronavirus pneumonia in Wuhan, China: a retrospective analysis. </w:t>
      </w:r>
      <w:r w:rsidRPr="000E4295">
        <w:rPr>
          <w:i/>
        </w:rPr>
        <w:t>Respir Res</w:t>
      </w:r>
      <w:r w:rsidRPr="000E4295">
        <w:t xml:space="preserve"> 2020; </w:t>
      </w:r>
      <w:r w:rsidRPr="000E4295">
        <w:rPr>
          <w:b/>
        </w:rPr>
        <w:t>21</w:t>
      </w:r>
      <w:r w:rsidRPr="000E4295">
        <w:t>(1): 74.</w:t>
      </w:r>
    </w:p>
    <w:p w14:paraId="2249CC6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14.</w:t>
      </w:r>
      <w:r w:rsidRPr="000E4295">
        <w:tab/>
        <w:t xml:space="preserve">Yuan J, Zou R, Zeng L, et al. The correlation between viral clearance and biochemical outcomes of 94 COVID-19 infected discharged patients. </w:t>
      </w:r>
      <w:r w:rsidRPr="000E4295">
        <w:rPr>
          <w:i/>
        </w:rPr>
        <w:t>Inflamm Res</w:t>
      </w:r>
      <w:r w:rsidRPr="000E4295">
        <w:t xml:space="preserve"> 2020; </w:t>
      </w:r>
      <w:r w:rsidRPr="000E4295">
        <w:rPr>
          <w:b/>
        </w:rPr>
        <w:t>69</w:t>
      </w:r>
      <w:r w:rsidRPr="000E4295">
        <w:t>(6): 599-606.</w:t>
      </w:r>
    </w:p>
    <w:p w14:paraId="5103026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15.</w:t>
      </w:r>
      <w:r w:rsidRPr="000E4295">
        <w:tab/>
        <w:t xml:space="preserve">Wu J, Li W, Shi X, et al. Early antiviral treatment contributes to alleviate the severity and improve the prognosis of patients with novel coronavirus disease (COVID-19). </w:t>
      </w:r>
      <w:r w:rsidRPr="000E4295">
        <w:rPr>
          <w:i/>
        </w:rPr>
        <w:t>J Intern Med</w:t>
      </w:r>
      <w:r w:rsidRPr="000E4295">
        <w:t xml:space="preserve"> 2020; </w:t>
      </w:r>
      <w:r w:rsidRPr="000E4295">
        <w:rPr>
          <w:b/>
        </w:rPr>
        <w:t>288</w:t>
      </w:r>
      <w:r w:rsidRPr="000E4295">
        <w:t>(1): 128-38.</w:t>
      </w:r>
    </w:p>
    <w:p w14:paraId="1733F65C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16.</w:t>
      </w:r>
      <w:r w:rsidRPr="000E4295">
        <w:tab/>
        <w:t xml:space="preserve">Wong HYF, Lam HYS, Fong AH, et al. Frequency and Distribution of Chest Radiographic Findings in Patients Positive for COVID-19. </w:t>
      </w:r>
      <w:r w:rsidRPr="000E4295">
        <w:rPr>
          <w:i/>
        </w:rPr>
        <w:t>Radiology</w:t>
      </w:r>
      <w:r w:rsidRPr="000E4295">
        <w:t xml:space="preserve"> 2020; </w:t>
      </w:r>
      <w:r w:rsidRPr="000E4295">
        <w:rPr>
          <w:b/>
        </w:rPr>
        <w:t>296</w:t>
      </w:r>
      <w:r w:rsidRPr="000E4295">
        <w:t>(2): E72-E8.</w:t>
      </w:r>
    </w:p>
    <w:p w14:paraId="1609C076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lastRenderedPageBreak/>
        <w:t>117.</w:t>
      </w:r>
      <w:r w:rsidRPr="000E4295">
        <w:tab/>
        <w:t xml:space="preserve">Qiu H, Wu J, Hong L, Luo Y, Song Q, Chen D. Clinical and epidemiological features of 36 children with coronavirus disease 2019 (COVID-19) in Zhejiang, China: an observational cohort study. </w:t>
      </w:r>
      <w:r w:rsidRPr="000E4295">
        <w:rPr>
          <w:i/>
        </w:rPr>
        <w:t>Lancet Infect Dis</w:t>
      </w:r>
      <w:r w:rsidRPr="000E4295">
        <w:t xml:space="preserve"> 2020; </w:t>
      </w:r>
      <w:r w:rsidRPr="000E4295">
        <w:rPr>
          <w:b/>
        </w:rPr>
        <w:t>20</w:t>
      </w:r>
      <w:r w:rsidRPr="000E4295">
        <w:t>(6): 689-96.</w:t>
      </w:r>
    </w:p>
    <w:p w14:paraId="519733D0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18.</w:t>
      </w:r>
      <w:r w:rsidRPr="000E4295">
        <w:tab/>
        <w:t xml:space="preserve">Zheng F, Liao C, Fan QH, et al. Clinical Characteristics of Children with Coronavirus Disease 2019 in Hubei, China. </w:t>
      </w:r>
      <w:r w:rsidRPr="000E4295">
        <w:rPr>
          <w:i/>
        </w:rPr>
        <w:t>Curr Med Sci</w:t>
      </w:r>
      <w:r w:rsidRPr="000E4295">
        <w:t xml:space="preserve"> 2020; </w:t>
      </w:r>
      <w:r w:rsidRPr="000E4295">
        <w:rPr>
          <w:b/>
        </w:rPr>
        <w:t>40</w:t>
      </w:r>
      <w:r w:rsidRPr="000E4295">
        <w:t>(2): 275-80.</w:t>
      </w:r>
    </w:p>
    <w:p w14:paraId="409AB890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19.</w:t>
      </w:r>
      <w:r w:rsidRPr="000E4295">
        <w:tab/>
        <w:t xml:space="preserve">Zhang X, Cai H, Hu J, et al. Epidemiological, clinical characteristics of cases of SARS-CoV-2 infection with abnormal imaging findings. </w:t>
      </w:r>
      <w:r w:rsidRPr="000E4295">
        <w:rPr>
          <w:i/>
        </w:rPr>
        <w:t>Int J Infect Dis</w:t>
      </w:r>
      <w:r w:rsidRPr="000E4295">
        <w:t xml:space="preserve"> 2020; </w:t>
      </w:r>
      <w:r w:rsidRPr="000E4295">
        <w:rPr>
          <w:b/>
        </w:rPr>
        <w:t>94</w:t>
      </w:r>
      <w:r w:rsidRPr="000E4295">
        <w:t>: 81-7.</w:t>
      </w:r>
    </w:p>
    <w:p w14:paraId="323CD1B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0.</w:t>
      </w:r>
      <w:r w:rsidRPr="000E4295">
        <w:tab/>
        <w:t xml:space="preserve">Zhang L, Zhu F, Xie L, et al. Clinical characteristics of COVID-19-infected cancer patients: a retrospective case study in three hospitals within Wuhan, China. </w:t>
      </w:r>
      <w:r w:rsidRPr="000E4295">
        <w:rPr>
          <w:i/>
        </w:rPr>
        <w:t>Ann Oncol</w:t>
      </w:r>
      <w:r w:rsidRPr="000E4295">
        <w:t xml:space="preserve"> 2020; </w:t>
      </w:r>
      <w:r w:rsidRPr="000E4295">
        <w:rPr>
          <w:b/>
        </w:rPr>
        <w:t>31</w:t>
      </w:r>
      <w:r w:rsidRPr="000E4295">
        <w:t>(7): 894-901.</w:t>
      </w:r>
    </w:p>
    <w:p w14:paraId="3DFB1F2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1.</w:t>
      </w:r>
      <w:r w:rsidRPr="000E4295">
        <w:tab/>
        <w:t xml:space="preserve">Zhou Z, Guo D, Li C, et al. Coronavirus disease 2019: initial chest CT findings. </w:t>
      </w:r>
      <w:r w:rsidRPr="000E4295">
        <w:rPr>
          <w:i/>
        </w:rPr>
        <w:t>Eur Radiol</w:t>
      </w:r>
      <w:r w:rsidRPr="000E4295">
        <w:t xml:space="preserve"> 2020; </w:t>
      </w:r>
      <w:r w:rsidRPr="000E4295">
        <w:rPr>
          <w:b/>
        </w:rPr>
        <w:t>30</w:t>
      </w:r>
      <w:r w:rsidRPr="000E4295">
        <w:t>(8): 4398-406.</w:t>
      </w:r>
    </w:p>
    <w:p w14:paraId="78F8FF9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2.</w:t>
      </w:r>
      <w:r w:rsidRPr="000E4295">
        <w:tab/>
        <w:t xml:space="preserve">Liu M, Song Z, Xiao K. High-Resolution Computed Tomography Manifestations of 5 Pediatric Patients With 2019 Novel Coronavirus. </w:t>
      </w:r>
      <w:r w:rsidRPr="000E4295">
        <w:rPr>
          <w:i/>
        </w:rPr>
        <w:t>J Comput Assist Tomogr</w:t>
      </w:r>
      <w:r w:rsidRPr="000E4295">
        <w:t xml:space="preserve"> 2020; </w:t>
      </w:r>
      <w:r w:rsidRPr="000E4295">
        <w:rPr>
          <w:b/>
        </w:rPr>
        <w:t>44</w:t>
      </w:r>
      <w:r w:rsidRPr="000E4295">
        <w:t>(3): 311-3.</w:t>
      </w:r>
    </w:p>
    <w:p w14:paraId="7575C38C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3.</w:t>
      </w:r>
      <w:r w:rsidRPr="000E4295">
        <w:tab/>
        <w:t xml:space="preserve">Wang K, Kang S, Tian R, Zhang X, Zhang X, Wang Y. Imaging manifestations and diagnostic value of chest CT of coronavirus disease 2019 (COVID-19) in the Xiaogan area. </w:t>
      </w:r>
      <w:r w:rsidRPr="000E4295">
        <w:rPr>
          <w:i/>
        </w:rPr>
        <w:t>Clin Radiol</w:t>
      </w:r>
      <w:r w:rsidRPr="000E4295">
        <w:t xml:space="preserve"> 2020; </w:t>
      </w:r>
      <w:r w:rsidRPr="000E4295">
        <w:rPr>
          <w:b/>
        </w:rPr>
        <w:t>75</w:t>
      </w:r>
      <w:r w:rsidRPr="000E4295">
        <w:t>(5): 341-7.</w:t>
      </w:r>
    </w:p>
    <w:p w14:paraId="224F816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4.</w:t>
      </w:r>
      <w:r w:rsidRPr="000E4295">
        <w:tab/>
        <w:t xml:space="preserve">Xie H, Zhao J, Lian N, Lin S, Xie Q, Zhuo H. Clinical characteristics of non-ICU hospitalized patients with coronavirus disease 2019 and liver injury: A retrospective study. </w:t>
      </w:r>
      <w:r w:rsidRPr="000E4295">
        <w:rPr>
          <w:i/>
        </w:rPr>
        <w:t>Liver Int</w:t>
      </w:r>
      <w:r w:rsidRPr="000E4295">
        <w:t xml:space="preserve"> 2020; </w:t>
      </w:r>
      <w:r w:rsidRPr="000E4295">
        <w:rPr>
          <w:b/>
        </w:rPr>
        <w:t>40</w:t>
      </w:r>
      <w:r w:rsidRPr="000E4295">
        <w:t>(6): 1321-6.</w:t>
      </w:r>
    </w:p>
    <w:p w14:paraId="0988FBE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5.</w:t>
      </w:r>
      <w:r w:rsidRPr="000E4295">
        <w:tab/>
        <w:t xml:space="preserve">Wan S, Xiang Y, Fang W, et al. Clinical features and treatment of COVID-19 patients in northeast Chongqing. </w:t>
      </w:r>
      <w:r w:rsidRPr="000E4295">
        <w:rPr>
          <w:i/>
        </w:rPr>
        <w:t>J Med Virol</w:t>
      </w:r>
      <w:r w:rsidRPr="000E4295">
        <w:t xml:space="preserve"> 2020; </w:t>
      </w:r>
      <w:r w:rsidRPr="000E4295">
        <w:rPr>
          <w:b/>
        </w:rPr>
        <w:t>92</w:t>
      </w:r>
      <w:r w:rsidRPr="000E4295">
        <w:t>(7): 797-806.</w:t>
      </w:r>
    </w:p>
    <w:p w14:paraId="7F2E92B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6.</w:t>
      </w:r>
      <w:r w:rsidRPr="000E4295">
        <w:tab/>
        <w:t xml:space="preserve">Lu T, Pu H. Computed Tomography Manifestations of 5 Cases of the Novel Coronavirus Disease 2019 (COVID-19) Pneumonia From Patients Outside Wuhan. </w:t>
      </w:r>
      <w:r w:rsidRPr="000E4295">
        <w:rPr>
          <w:i/>
        </w:rPr>
        <w:t>J Thorac Imaging</w:t>
      </w:r>
      <w:r w:rsidRPr="000E4295">
        <w:t xml:space="preserve"> 2020; </w:t>
      </w:r>
      <w:r w:rsidRPr="000E4295">
        <w:rPr>
          <w:b/>
        </w:rPr>
        <w:t>35</w:t>
      </w:r>
      <w:r w:rsidRPr="000E4295">
        <w:t>(3): W90-W3.</w:t>
      </w:r>
    </w:p>
    <w:p w14:paraId="1A67F5F3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7.</w:t>
      </w:r>
      <w:r w:rsidRPr="000E4295">
        <w:tab/>
        <w:t xml:space="preserve">Dong X, Cao YY, Lu XX, et al. Eleven faces of coronavirus disease 2019. </w:t>
      </w:r>
      <w:r w:rsidRPr="000E4295">
        <w:rPr>
          <w:i/>
        </w:rPr>
        <w:t>Allergy</w:t>
      </w:r>
      <w:r w:rsidRPr="000E4295">
        <w:t xml:space="preserve"> 2020; </w:t>
      </w:r>
      <w:r w:rsidRPr="000E4295">
        <w:rPr>
          <w:b/>
        </w:rPr>
        <w:t>75</w:t>
      </w:r>
      <w:r w:rsidRPr="000E4295">
        <w:t>(7): 1699-709.</w:t>
      </w:r>
    </w:p>
    <w:p w14:paraId="0FEEBFD6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8.</w:t>
      </w:r>
      <w:r w:rsidRPr="000E4295">
        <w:tab/>
        <w:t xml:space="preserve">Albano D, Bertagna F, Bertoli M, et al. Incidental Findings Suggestive of COVID-19 in Asymptomatic Patients Undergoing Nuclear Medicine Procedures in a High-Prevalence Region. </w:t>
      </w:r>
      <w:r w:rsidRPr="000E4295">
        <w:rPr>
          <w:i/>
        </w:rPr>
        <w:t>J Nucl Med</w:t>
      </w:r>
      <w:r w:rsidRPr="000E4295">
        <w:t xml:space="preserve"> 2020; </w:t>
      </w:r>
      <w:r w:rsidRPr="000E4295">
        <w:rPr>
          <w:b/>
        </w:rPr>
        <w:t>61</w:t>
      </w:r>
      <w:r w:rsidRPr="000E4295">
        <w:t>(5): 632-6.</w:t>
      </w:r>
    </w:p>
    <w:p w14:paraId="49D9F1D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29.</w:t>
      </w:r>
      <w:r w:rsidRPr="000E4295">
        <w:tab/>
        <w:t xml:space="preserve">Zhu T, Wang Y, Zhou S, Zhang N, Xia L. A Comparative Study of Chest Computed Tomography Features in Young and Older Adults With Corona Virus Disease (COVID-19). </w:t>
      </w:r>
      <w:r w:rsidRPr="000E4295">
        <w:rPr>
          <w:i/>
        </w:rPr>
        <w:t>J Thorac Imaging</w:t>
      </w:r>
      <w:r w:rsidRPr="000E4295">
        <w:t xml:space="preserve"> 2020; </w:t>
      </w:r>
      <w:r w:rsidRPr="000E4295">
        <w:rPr>
          <w:b/>
        </w:rPr>
        <w:t>35</w:t>
      </w:r>
      <w:r w:rsidRPr="000E4295">
        <w:t>(4): W97-W101.</w:t>
      </w:r>
    </w:p>
    <w:p w14:paraId="08C50ADD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30.</w:t>
      </w:r>
      <w:r w:rsidRPr="000E4295">
        <w:tab/>
        <w:t xml:space="preserve">Yu P, Zhu J, Zhang Z, Han Y. A Familial Cluster of Infection Associated With the 2019 Novel Coronavirus Indicating Possible Person-to-Person Transmission During the Incubation Period. </w:t>
      </w:r>
      <w:r w:rsidRPr="000E4295">
        <w:rPr>
          <w:i/>
        </w:rPr>
        <w:t>J Infect Dis</w:t>
      </w:r>
      <w:r w:rsidRPr="000E4295">
        <w:t xml:space="preserve"> 2020; </w:t>
      </w:r>
      <w:r w:rsidRPr="000E4295">
        <w:rPr>
          <w:b/>
        </w:rPr>
        <w:t>221</w:t>
      </w:r>
      <w:r w:rsidRPr="000E4295">
        <w:t>(11): 1757-61.</w:t>
      </w:r>
    </w:p>
    <w:p w14:paraId="3946C2B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31.</w:t>
      </w:r>
      <w:r w:rsidRPr="000E4295">
        <w:tab/>
        <w:t xml:space="preserve">Pan F, Ye T, Sun P, et al. Time Course of Lung Changes at Chest CT during Recovery from Coronavirus Disease 2019 (COVID-19). </w:t>
      </w:r>
      <w:r w:rsidRPr="000E4295">
        <w:rPr>
          <w:i/>
        </w:rPr>
        <w:t>Radiology</w:t>
      </w:r>
      <w:r w:rsidRPr="000E4295">
        <w:t xml:space="preserve"> 2020; </w:t>
      </w:r>
      <w:r w:rsidRPr="000E4295">
        <w:rPr>
          <w:b/>
        </w:rPr>
        <w:t>295</w:t>
      </w:r>
      <w:r w:rsidRPr="000E4295">
        <w:t>(3): 715-21.</w:t>
      </w:r>
    </w:p>
    <w:p w14:paraId="16D79FC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32.</w:t>
      </w:r>
      <w:r w:rsidRPr="000E4295">
        <w:tab/>
        <w:t xml:space="preserve">Chen N, Zhou M, Dong X, et al. Epidemiological and clinical characteristics of 99 cases of 2019 novel coronavirus pneumonia in Wuhan, China: a descriptive study. </w:t>
      </w:r>
      <w:r w:rsidRPr="000E4295">
        <w:rPr>
          <w:i/>
        </w:rPr>
        <w:t>Lancet</w:t>
      </w:r>
      <w:r w:rsidRPr="000E4295">
        <w:t xml:space="preserve"> 2020; </w:t>
      </w:r>
      <w:r w:rsidRPr="000E4295">
        <w:rPr>
          <w:b/>
        </w:rPr>
        <w:t>395</w:t>
      </w:r>
      <w:r w:rsidRPr="000E4295">
        <w:t>(10223): 507-13.</w:t>
      </w:r>
    </w:p>
    <w:p w14:paraId="66F59340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33.</w:t>
      </w:r>
      <w:r w:rsidRPr="000E4295">
        <w:tab/>
        <w:t xml:space="preserve">Chen X, Yang Y, Huang M, et al. Differences between COVID-19 and suspected then confirmed SARS-CoV-2-negative pneumonia: A retrospective study from a single center. </w:t>
      </w:r>
      <w:r w:rsidRPr="000E4295">
        <w:rPr>
          <w:i/>
        </w:rPr>
        <w:t>J Med Virol</w:t>
      </w:r>
      <w:r w:rsidRPr="000E4295">
        <w:t xml:space="preserve"> 2020.</w:t>
      </w:r>
    </w:p>
    <w:p w14:paraId="2A9BCDC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34.</w:t>
      </w:r>
      <w:r w:rsidRPr="000E4295">
        <w:tab/>
        <w:t xml:space="preserve">Diao K, Han P, Pang T, Li Y, Yang Z. HRCT imaging features in representative imported cases of 2019 novel coronavirus pneumonia. </w:t>
      </w:r>
      <w:r w:rsidRPr="000E4295">
        <w:rPr>
          <w:i/>
        </w:rPr>
        <w:t>Precision Clinical Medicine</w:t>
      </w:r>
      <w:r w:rsidRPr="000E4295">
        <w:t xml:space="preserve"> 2020; </w:t>
      </w:r>
      <w:r w:rsidRPr="000E4295">
        <w:rPr>
          <w:b/>
        </w:rPr>
        <w:t>3</w:t>
      </w:r>
      <w:r w:rsidRPr="000E4295">
        <w:t>(1): 9-13.</w:t>
      </w:r>
    </w:p>
    <w:p w14:paraId="3AADBCC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lastRenderedPageBreak/>
        <w:t>135.</w:t>
      </w:r>
      <w:r w:rsidRPr="000E4295">
        <w:tab/>
        <w:t xml:space="preserve">Chen Z, Fan H, Cai J, et al. High-resolution computed tomography manifestations of COVID-19 infections in patients of different ages. </w:t>
      </w:r>
      <w:r w:rsidRPr="000E4295">
        <w:rPr>
          <w:i/>
        </w:rPr>
        <w:t>Eur J Radiol</w:t>
      </w:r>
      <w:r w:rsidRPr="000E4295">
        <w:t xml:space="preserve"> 2020; </w:t>
      </w:r>
      <w:r w:rsidRPr="000E4295">
        <w:rPr>
          <w:b/>
        </w:rPr>
        <w:t>126</w:t>
      </w:r>
      <w:r w:rsidRPr="000E4295">
        <w:t>: 108972.</w:t>
      </w:r>
    </w:p>
    <w:p w14:paraId="7DA797AE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36.</w:t>
      </w:r>
      <w:r w:rsidRPr="000E4295">
        <w:tab/>
        <w:t xml:space="preserve">Chan JF, Yuan S, Kok KH, et al. A familial cluster of pneumonia associated with the 2019 novel coronavirus indicating person-to-person transmission: a study of a family cluster. </w:t>
      </w:r>
      <w:r w:rsidRPr="000E4295">
        <w:rPr>
          <w:i/>
        </w:rPr>
        <w:t>Lancet</w:t>
      </w:r>
      <w:r w:rsidRPr="000E4295">
        <w:t xml:space="preserve"> 2020; </w:t>
      </w:r>
      <w:r w:rsidRPr="000E4295">
        <w:rPr>
          <w:b/>
        </w:rPr>
        <w:t>395</w:t>
      </w:r>
      <w:r w:rsidRPr="000E4295">
        <w:t>(10223): 514-23.</w:t>
      </w:r>
    </w:p>
    <w:p w14:paraId="5A0AD8F2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37.</w:t>
      </w:r>
      <w:r w:rsidRPr="000E4295">
        <w:tab/>
        <w:t xml:space="preserve">Luo S, Zhang X, Xu H. Don't Overlook Digestive Symptoms in Patients With 2019 Novel Coronavirus Disease (COVID-19). </w:t>
      </w:r>
      <w:r w:rsidRPr="000E4295">
        <w:rPr>
          <w:i/>
        </w:rPr>
        <w:t>Clin Gastroenterol Hepatol</w:t>
      </w:r>
      <w:r w:rsidRPr="000E4295">
        <w:t xml:space="preserve"> 2020; </w:t>
      </w:r>
      <w:r w:rsidRPr="000E4295">
        <w:rPr>
          <w:b/>
        </w:rPr>
        <w:t>18</w:t>
      </w:r>
      <w:r w:rsidRPr="000E4295">
        <w:t>(7): 1636-7.</w:t>
      </w:r>
    </w:p>
    <w:p w14:paraId="6E06D660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38.</w:t>
      </w:r>
      <w:r w:rsidRPr="000E4295">
        <w:tab/>
        <w:t xml:space="preserve">Wu C, Chen X, Cai Y, et al. Risk Factors Associated With Acute Respiratory Distress Syndrome and Death in Patients With Coronavirus Disease 2019 Pneumonia in Wuhan, China. </w:t>
      </w:r>
      <w:r w:rsidRPr="000E4295">
        <w:rPr>
          <w:i/>
        </w:rPr>
        <w:t>JAMA Intern Med</w:t>
      </w:r>
      <w:r w:rsidRPr="000E4295">
        <w:t xml:space="preserve"> 2020; </w:t>
      </w:r>
      <w:r w:rsidRPr="000E4295">
        <w:rPr>
          <w:b/>
        </w:rPr>
        <w:t>180</w:t>
      </w:r>
      <w:r w:rsidRPr="000E4295">
        <w:t>(7): 934-43.</w:t>
      </w:r>
    </w:p>
    <w:p w14:paraId="694AAAF5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39.</w:t>
      </w:r>
      <w:r w:rsidRPr="000E4295">
        <w:tab/>
      </w:r>
      <w:r w:rsidRPr="000E4295">
        <w:rPr>
          <w:rFonts w:hint="eastAsia"/>
        </w:rPr>
        <w:t>傅京力</w:t>
      </w:r>
      <w:r w:rsidRPr="000E4295">
        <w:t xml:space="preserve">. </w:t>
      </w:r>
      <w:r w:rsidRPr="000E4295">
        <w:rPr>
          <w:rFonts w:hint="eastAsia"/>
        </w:rPr>
        <w:t>李龙黄郭吴周</w:t>
      </w:r>
      <w:r w:rsidRPr="000E4295">
        <w:t xml:space="preserve">. Clinical Characteristics of 80 Patients with COVID-19 in Zhuzhou City. </w:t>
      </w:r>
      <w:r w:rsidRPr="000E4295">
        <w:rPr>
          <w:rFonts w:hint="eastAsia"/>
          <w:i/>
        </w:rPr>
        <w:t>中国感染控制杂志</w:t>
      </w:r>
      <w:r w:rsidRPr="000E4295">
        <w:t xml:space="preserve"> 2020; </w:t>
      </w:r>
      <w:r w:rsidRPr="000E4295">
        <w:rPr>
          <w:b/>
        </w:rPr>
        <w:t>19</w:t>
      </w:r>
      <w:r w:rsidRPr="000E4295">
        <w:t>(3): 227-33.</w:t>
      </w:r>
    </w:p>
    <w:p w14:paraId="71DB1AE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0.</w:t>
      </w:r>
      <w:r w:rsidRPr="000E4295">
        <w:tab/>
        <w:t xml:space="preserve">CHEN Xing OJ, HUANG Ying, TAN Mingkai, CHEN Jiabin, LIN Luping, LIANG Zhiwei, SHI Yaling. iagnostic roles of several parameters in corona virus disease 2019. </w:t>
      </w:r>
      <w:r w:rsidRPr="000E4295">
        <w:rPr>
          <w:i/>
        </w:rPr>
        <w:t>Labratory Medicine</w:t>
      </w:r>
      <w:r w:rsidRPr="000E4295">
        <w:t xml:space="preserve"> 2020; </w:t>
      </w:r>
      <w:r w:rsidRPr="000E4295">
        <w:rPr>
          <w:b/>
        </w:rPr>
        <w:t>35</w:t>
      </w:r>
      <w:r w:rsidRPr="000E4295">
        <w:t>(4): 295-9.</w:t>
      </w:r>
    </w:p>
    <w:p w14:paraId="48D028A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1.</w:t>
      </w:r>
      <w:r w:rsidRPr="000E4295">
        <w:tab/>
        <w:t xml:space="preserve">Liu J, Li S, Liu J, et al. Longitudinal characteristics of lymphocyte responses and cytokine profiles in the peripheral blood of SARS-CoV-2 infected patients. </w:t>
      </w:r>
      <w:r w:rsidRPr="000E4295">
        <w:rPr>
          <w:i/>
        </w:rPr>
        <w:t>EBioMedicine</w:t>
      </w:r>
      <w:r w:rsidRPr="000E4295">
        <w:t xml:space="preserve"> 2020; </w:t>
      </w:r>
      <w:r w:rsidRPr="000E4295">
        <w:rPr>
          <w:b/>
        </w:rPr>
        <w:t>55</w:t>
      </w:r>
      <w:r w:rsidRPr="000E4295">
        <w:t>: 102763.</w:t>
      </w:r>
    </w:p>
    <w:p w14:paraId="301C7250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2.</w:t>
      </w:r>
      <w:r w:rsidRPr="000E4295">
        <w:tab/>
        <w:t xml:space="preserve">Yang AP, Liu JP, Tao WQ, Li HM. The diagnostic and predictive role of NLR, d-NLR and PLR in COVID-19 patients. </w:t>
      </w:r>
      <w:r w:rsidRPr="000E4295">
        <w:rPr>
          <w:i/>
        </w:rPr>
        <w:t>Int Immunopharmacol</w:t>
      </w:r>
      <w:r w:rsidRPr="000E4295">
        <w:t xml:space="preserve"> 2020; </w:t>
      </w:r>
      <w:r w:rsidRPr="000E4295">
        <w:rPr>
          <w:b/>
        </w:rPr>
        <w:t>84</w:t>
      </w:r>
      <w:r w:rsidRPr="000E4295">
        <w:t>: 106504.</w:t>
      </w:r>
    </w:p>
    <w:p w14:paraId="4755AB9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3.</w:t>
      </w:r>
      <w:r w:rsidRPr="000E4295">
        <w:tab/>
        <w:t xml:space="preserve">Garg S, Kim L, Whitaker M, et al. Hospitalization Rates and Characteristics of Patients Hospitalized with Laboratory-Confirmed Coronavirus Disease 2019 - COVID-NET, 14 States, March 1-30, 2020. </w:t>
      </w:r>
      <w:r w:rsidRPr="000E4295">
        <w:rPr>
          <w:i/>
        </w:rPr>
        <w:t>MMWR Morb Mortal Wkly Rep</w:t>
      </w:r>
      <w:r w:rsidRPr="000E4295">
        <w:t xml:space="preserve"> 2020; </w:t>
      </w:r>
      <w:r w:rsidRPr="000E4295">
        <w:rPr>
          <w:b/>
        </w:rPr>
        <w:t>69</w:t>
      </w:r>
      <w:r w:rsidRPr="000E4295">
        <w:t>(15): 458-64.</w:t>
      </w:r>
    </w:p>
    <w:p w14:paraId="777D486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4.</w:t>
      </w:r>
      <w:r w:rsidRPr="000E4295">
        <w:tab/>
        <w:t xml:space="preserve">Chen YS, Lili; Pang, XiaoHua; Mou, HuaMing; Wang, JianBing; Lang, ChunHui; Lyu, JingLong; Sun, Kai; Li, WenFa; Xiao, KaiHu. Clinical features of coronavirus disease 2019 in northeast area of Chongqing: analysis of 143 cases. </w:t>
      </w:r>
      <w:r w:rsidRPr="000E4295">
        <w:rPr>
          <w:i/>
        </w:rPr>
        <w:t>Journal of Third Military Medical University</w:t>
      </w:r>
      <w:r w:rsidRPr="000E4295">
        <w:t xml:space="preserve"> 2020; </w:t>
      </w:r>
      <w:r w:rsidRPr="000E4295">
        <w:rPr>
          <w:b/>
        </w:rPr>
        <w:t>42</w:t>
      </w:r>
      <w:r w:rsidRPr="000E4295">
        <w:t>(06): 549-54.</w:t>
      </w:r>
    </w:p>
    <w:p w14:paraId="536EE612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5.</w:t>
      </w:r>
      <w:r w:rsidRPr="000E4295">
        <w:tab/>
        <w:t xml:space="preserve">Docherty AB, Harrison EM, Green CA, et al. Features of 20 133 UK patients in hospital with covid-19 using the ISARIC WHO Clinical Characterisation Protocol: prospective observational cohort study. </w:t>
      </w:r>
      <w:r w:rsidRPr="000E4295">
        <w:rPr>
          <w:i/>
        </w:rPr>
        <w:t>BMJ</w:t>
      </w:r>
      <w:r w:rsidRPr="000E4295">
        <w:t xml:space="preserve"> 2020; </w:t>
      </w:r>
      <w:r w:rsidRPr="000E4295">
        <w:rPr>
          <w:b/>
        </w:rPr>
        <w:t>369</w:t>
      </w:r>
      <w:r w:rsidRPr="000E4295">
        <w:t>: m1985.</w:t>
      </w:r>
    </w:p>
    <w:p w14:paraId="3A08114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6.</w:t>
      </w:r>
      <w:r w:rsidRPr="000E4295">
        <w:tab/>
        <w:t xml:space="preserve">Grasselli G, Zangrillo A, Zanella A, et al. Baseline Characteristics and Outcomes of 1591 Patients Infected With SARS-CoV-2 Admitted to ICUs of the Lombardy Region, Italy. </w:t>
      </w:r>
      <w:r w:rsidRPr="000E4295">
        <w:rPr>
          <w:i/>
        </w:rPr>
        <w:t>JAMA</w:t>
      </w:r>
      <w:r w:rsidRPr="000E4295">
        <w:t xml:space="preserve"> 2020; </w:t>
      </w:r>
      <w:r w:rsidRPr="000E4295">
        <w:rPr>
          <w:b/>
        </w:rPr>
        <w:t>323</w:t>
      </w:r>
      <w:r w:rsidRPr="000E4295">
        <w:t>(16): 1574-81.</w:t>
      </w:r>
    </w:p>
    <w:p w14:paraId="6F57445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7.</w:t>
      </w:r>
      <w:r w:rsidRPr="000E4295">
        <w:tab/>
        <w:t xml:space="preserve">Richardson S, Hirsch JS, Narasimhan M, et al. Presenting Characteristics, Comorbidities, and Outcomes Among 5700 Patients Hospitalized With COVID-19 in the New York City Area. </w:t>
      </w:r>
      <w:r w:rsidRPr="000E4295">
        <w:rPr>
          <w:i/>
        </w:rPr>
        <w:t>JAMA</w:t>
      </w:r>
      <w:r w:rsidRPr="000E4295">
        <w:t xml:space="preserve"> 2020; </w:t>
      </w:r>
      <w:r w:rsidRPr="000E4295">
        <w:rPr>
          <w:b/>
        </w:rPr>
        <w:t>323</w:t>
      </w:r>
      <w:r w:rsidRPr="000E4295">
        <w:t>(20): 2052-9.</w:t>
      </w:r>
    </w:p>
    <w:p w14:paraId="20C24EFB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8.</w:t>
      </w:r>
      <w:r w:rsidRPr="000E4295">
        <w:tab/>
        <w:t xml:space="preserve">LU Yunfei YZ, WANG Mei,SHI Jia,WANG Zhenwei,LYU Ying,TANG Bozong,YE Chen,XU Qingnian,YIN Keshan. Analysis on Chinese medical clinical characteristics of 50 patients with novel coronavirus-infected pneumonia. </w:t>
      </w:r>
      <w:r w:rsidRPr="000E4295">
        <w:rPr>
          <w:i/>
        </w:rPr>
        <w:t>Academic Journal of Shanghai University of Traditional Chinese Medicine</w:t>
      </w:r>
      <w:r w:rsidRPr="000E4295">
        <w:t xml:space="preserve"> 2020; </w:t>
      </w:r>
      <w:r w:rsidRPr="000E4295">
        <w:rPr>
          <w:b/>
        </w:rPr>
        <w:t>34</w:t>
      </w:r>
      <w:r w:rsidRPr="000E4295">
        <w:t>(2): 1-5.</w:t>
      </w:r>
    </w:p>
    <w:p w14:paraId="3A3459D9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49.</w:t>
      </w:r>
      <w:r w:rsidRPr="000E4295">
        <w:tab/>
        <w:t xml:space="preserve">Wang J, Liu J, Wang Y, et al. [Dynamic changes of chest CT imaging in patients with corona virus disease-19 (COVID-19)]. </w:t>
      </w:r>
      <w:r w:rsidRPr="000E4295">
        <w:rPr>
          <w:i/>
        </w:rPr>
        <w:t>Zhejiang Da Xue Xue Bao Yi Xue Ban</w:t>
      </w:r>
      <w:r w:rsidRPr="000E4295">
        <w:t xml:space="preserve"> 2020; </w:t>
      </w:r>
      <w:r w:rsidRPr="000E4295">
        <w:rPr>
          <w:b/>
        </w:rPr>
        <w:t>49</w:t>
      </w:r>
      <w:r w:rsidRPr="000E4295">
        <w:t>(1): 191-7.</w:t>
      </w:r>
    </w:p>
    <w:p w14:paraId="06688873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50.</w:t>
      </w:r>
      <w:r w:rsidRPr="000E4295">
        <w:tab/>
      </w:r>
      <w:r w:rsidRPr="000E4295">
        <w:rPr>
          <w:rFonts w:hint="eastAsia"/>
        </w:rPr>
        <w:t>李小虎</w:t>
      </w:r>
      <w:r w:rsidRPr="000E4295">
        <w:t>;</w:t>
      </w:r>
      <w:r w:rsidRPr="000E4295">
        <w:rPr>
          <w:rFonts w:hint="eastAsia"/>
        </w:rPr>
        <w:t>潘红利</w:t>
      </w:r>
      <w:r w:rsidRPr="000E4295">
        <w:t>;</w:t>
      </w:r>
      <w:r w:rsidRPr="000E4295">
        <w:rPr>
          <w:rFonts w:hint="eastAsia"/>
        </w:rPr>
        <w:t>束晶苇</w:t>
      </w:r>
      <w:r w:rsidRPr="000E4295">
        <w:t>;</w:t>
      </w:r>
      <w:r w:rsidRPr="000E4295">
        <w:rPr>
          <w:rFonts w:hint="eastAsia"/>
        </w:rPr>
        <w:t>钱银锋</w:t>
      </w:r>
      <w:r w:rsidRPr="000E4295">
        <w:t>;</w:t>
      </w:r>
      <w:r w:rsidRPr="000E4295">
        <w:rPr>
          <w:rFonts w:hint="eastAsia"/>
        </w:rPr>
        <w:t>吴兴旺</w:t>
      </w:r>
      <w:r w:rsidRPr="000E4295">
        <w:t>;</w:t>
      </w:r>
      <w:r w:rsidRPr="000E4295">
        <w:rPr>
          <w:rFonts w:hint="eastAsia"/>
        </w:rPr>
        <w:t>王海宝</w:t>
      </w:r>
      <w:r w:rsidRPr="000E4295">
        <w:t>;</w:t>
      </w:r>
      <w:r w:rsidRPr="000E4295">
        <w:rPr>
          <w:rFonts w:hint="eastAsia"/>
        </w:rPr>
        <w:t>李晓舒</w:t>
      </w:r>
      <w:r w:rsidRPr="000E4295">
        <w:t>;</w:t>
      </w:r>
      <w:r w:rsidRPr="000E4295">
        <w:rPr>
          <w:rFonts w:hint="eastAsia"/>
        </w:rPr>
        <w:t>束宏敏</w:t>
      </w:r>
      <w:r w:rsidRPr="000E4295">
        <w:t>;</w:t>
      </w:r>
      <w:r w:rsidRPr="000E4295">
        <w:rPr>
          <w:rFonts w:hint="eastAsia"/>
        </w:rPr>
        <w:t>李仁民</w:t>
      </w:r>
      <w:r w:rsidRPr="000E4295">
        <w:t>;</w:t>
      </w:r>
      <w:r w:rsidRPr="000E4295">
        <w:rPr>
          <w:rFonts w:hint="eastAsia"/>
        </w:rPr>
        <w:t>刘咸英</w:t>
      </w:r>
      <w:r w:rsidRPr="000E4295">
        <w:t>;</w:t>
      </w:r>
      <w:r w:rsidRPr="000E4295">
        <w:rPr>
          <w:rFonts w:hint="eastAsia"/>
        </w:rPr>
        <w:t>王玉萍</w:t>
      </w:r>
      <w:r w:rsidRPr="000E4295">
        <w:t>;</w:t>
      </w:r>
      <w:r w:rsidRPr="000E4295">
        <w:rPr>
          <w:rFonts w:hint="eastAsia"/>
        </w:rPr>
        <w:t>刘斌</w:t>
      </w:r>
      <w:r w:rsidRPr="000E4295">
        <w:t>;</w:t>
      </w:r>
      <w:r w:rsidRPr="000E4295">
        <w:rPr>
          <w:rFonts w:hint="eastAsia"/>
        </w:rPr>
        <w:t>余永强</w:t>
      </w:r>
      <w:r w:rsidRPr="000E4295">
        <w:t xml:space="preserve">. </w:t>
      </w:r>
      <w:r w:rsidRPr="000E4295">
        <w:rPr>
          <w:rFonts w:hint="eastAsia"/>
        </w:rPr>
        <w:t>输入性新型冠状病毒肺炎临床和</w:t>
      </w:r>
      <w:r w:rsidRPr="000E4295">
        <w:t>CT</w:t>
      </w:r>
      <w:r w:rsidRPr="000E4295">
        <w:rPr>
          <w:rFonts w:hint="eastAsia"/>
        </w:rPr>
        <w:t>特征</w:t>
      </w:r>
      <w:r w:rsidRPr="000E4295">
        <w:t xml:space="preserve">. </w:t>
      </w:r>
      <w:r w:rsidRPr="000E4295">
        <w:rPr>
          <w:rFonts w:hint="eastAsia"/>
          <w:i/>
        </w:rPr>
        <w:t>中国医学影像技术</w:t>
      </w:r>
      <w:r w:rsidRPr="000E4295">
        <w:rPr>
          <w:i/>
        </w:rPr>
        <w:t>2020</w:t>
      </w:r>
      <w:r w:rsidRPr="000E4295">
        <w:rPr>
          <w:rFonts w:ascii="Microsoft JhengHei" w:eastAsia="Microsoft JhengHei" w:hAnsi="Microsoft JhengHei" w:cs="Microsoft JhengHei" w:hint="eastAsia"/>
          <w:i/>
        </w:rPr>
        <w:t>年第</w:t>
      </w:r>
      <w:r w:rsidRPr="000E4295">
        <w:rPr>
          <w:rFonts w:hint="eastAsia"/>
          <w:i/>
        </w:rPr>
        <w:t>02</w:t>
      </w:r>
      <w:r w:rsidRPr="000E4295">
        <w:rPr>
          <w:rFonts w:hint="eastAsia"/>
          <w:i/>
        </w:rPr>
        <w:t>期</w:t>
      </w:r>
      <w:r w:rsidRPr="000E4295">
        <w:rPr>
          <w:rFonts w:hint="eastAsia"/>
        </w:rPr>
        <w:t xml:space="preserve"> 2020; </w:t>
      </w:r>
      <w:r w:rsidRPr="000E4295">
        <w:rPr>
          <w:rFonts w:hint="eastAsia"/>
          <w:b/>
        </w:rPr>
        <w:t>36</w:t>
      </w:r>
      <w:r w:rsidRPr="000E4295">
        <w:rPr>
          <w:rFonts w:hint="eastAsia"/>
        </w:rPr>
        <w:t>: 248-51.</w:t>
      </w:r>
    </w:p>
    <w:p w14:paraId="2AED41DD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lastRenderedPageBreak/>
        <w:t>151.</w:t>
      </w:r>
      <w:r w:rsidRPr="000E4295">
        <w:tab/>
      </w:r>
      <w:r w:rsidRPr="000E4295">
        <w:rPr>
          <w:rFonts w:hint="eastAsia"/>
        </w:rPr>
        <w:t>钟飞扬</w:t>
      </w:r>
      <w:r w:rsidRPr="000E4295">
        <w:t xml:space="preserve">, </w:t>
      </w:r>
      <w:r w:rsidRPr="000E4295">
        <w:rPr>
          <w:rFonts w:hint="eastAsia"/>
        </w:rPr>
        <w:t>张寒菲</w:t>
      </w:r>
      <w:r w:rsidRPr="000E4295">
        <w:t xml:space="preserve">, </w:t>
      </w:r>
      <w:r w:rsidRPr="000E4295">
        <w:rPr>
          <w:rFonts w:hint="eastAsia"/>
        </w:rPr>
        <w:t>王彬宸</w:t>
      </w:r>
      <w:r w:rsidRPr="000E4295">
        <w:t xml:space="preserve">, </w:t>
      </w:r>
      <w:r w:rsidRPr="000E4295">
        <w:rPr>
          <w:rFonts w:hint="eastAsia"/>
        </w:rPr>
        <w:t>安文婷</w:t>
      </w:r>
      <w:r w:rsidRPr="000E4295">
        <w:t xml:space="preserve">, </w:t>
      </w:r>
      <w:r w:rsidRPr="000E4295">
        <w:rPr>
          <w:rFonts w:hint="eastAsia"/>
        </w:rPr>
        <w:t>廖美焱</w:t>
      </w:r>
      <w:r w:rsidRPr="000E4295">
        <w:t xml:space="preserve">. </w:t>
      </w:r>
      <w:r w:rsidRPr="000E4295">
        <w:rPr>
          <w:rFonts w:hint="eastAsia"/>
        </w:rPr>
        <w:t>新型冠状病毒肺炎的</w:t>
      </w:r>
      <w:r w:rsidRPr="000E4295">
        <w:t xml:space="preserve"> CT </w:t>
      </w:r>
      <w:r w:rsidRPr="000E4295">
        <w:rPr>
          <w:rFonts w:hint="eastAsia"/>
        </w:rPr>
        <w:t>影像学表现</w:t>
      </w:r>
      <w:r w:rsidRPr="000E4295">
        <w:t xml:space="preserve">. </w:t>
      </w:r>
      <w:r w:rsidRPr="000E4295">
        <w:rPr>
          <w:rFonts w:hint="eastAsia"/>
          <w:i/>
        </w:rPr>
        <w:t>武汉大学学报</w:t>
      </w:r>
      <w:r w:rsidRPr="000E4295">
        <w:rPr>
          <w:i/>
        </w:rPr>
        <w:t xml:space="preserve"> (</w:t>
      </w:r>
      <w:r w:rsidRPr="000E4295">
        <w:rPr>
          <w:rFonts w:ascii="Microsoft JhengHei" w:eastAsia="Microsoft JhengHei" w:hAnsi="Microsoft JhengHei" w:cs="Microsoft JhengHei" w:hint="eastAsia"/>
          <w:i/>
        </w:rPr>
        <w:t>医学版</w:t>
      </w:r>
      <w:r w:rsidRPr="000E4295">
        <w:rPr>
          <w:i/>
        </w:rPr>
        <w:t>)</w:t>
      </w:r>
      <w:r w:rsidRPr="000E4295">
        <w:t xml:space="preserve"> 2020; (3): 1.</w:t>
      </w:r>
    </w:p>
    <w:p w14:paraId="07E270C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52.</w:t>
      </w:r>
      <w:r w:rsidRPr="000E4295">
        <w:tab/>
      </w:r>
      <w:r w:rsidRPr="000E4295">
        <w:rPr>
          <w:rFonts w:hint="eastAsia"/>
        </w:rPr>
        <w:t>庄英杰</w:t>
      </w:r>
      <w:r w:rsidRPr="000E4295">
        <w:t xml:space="preserve">, </w:t>
      </w:r>
      <w:r w:rsidRPr="000E4295">
        <w:rPr>
          <w:rFonts w:hint="eastAsia"/>
        </w:rPr>
        <w:t>陈竹</w:t>
      </w:r>
      <w:r w:rsidRPr="000E4295">
        <w:t xml:space="preserve">, </w:t>
      </w:r>
      <w:r w:rsidRPr="000E4295">
        <w:rPr>
          <w:rFonts w:hint="eastAsia"/>
        </w:rPr>
        <w:t>李进</w:t>
      </w:r>
      <w:r w:rsidRPr="000E4295">
        <w:t xml:space="preserve">, et al. 26 </w:t>
      </w:r>
      <w:r w:rsidRPr="000E4295">
        <w:rPr>
          <w:rFonts w:hint="eastAsia"/>
        </w:rPr>
        <w:t>例新型冠状病毒肺炎确诊病例临床和流行病学特征</w:t>
      </w:r>
      <w:r w:rsidRPr="000E4295">
        <w:t xml:space="preserve">. </w:t>
      </w:r>
      <w:r w:rsidRPr="000E4295">
        <w:rPr>
          <w:rFonts w:hint="eastAsia"/>
          <w:i/>
        </w:rPr>
        <w:t>中华医院感染学杂志</w:t>
      </w:r>
      <w:r w:rsidRPr="000E4295">
        <w:t xml:space="preserve"> 2020; (6): 8.</w:t>
      </w:r>
    </w:p>
    <w:p w14:paraId="04ACA2CE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53.</w:t>
      </w:r>
      <w:r w:rsidRPr="000E4295">
        <w:tab/>
      </w:r>
      <w:r w:rsidRPr="000E4295">
        <w:rPr>
          <w:rFonts w:hint="eastAsia"/>
        </w:rPr>
        <w:t>孙宏源</w:t>
      </w:r>
      <w:r w:rsidRPr="000E4295">
        <w:t xml:space="preserve">, </w:t>
      </w:r>
      <w:r w:rsidRPr="000E4295">
        <w:rPr>
          <w:rFonts w:hint="eastAsia"/>
        </w:rPr>
        <w:t>毕颖斐</w:t>
      </w:r>
      <w:r w:rsidRPr="000E4295">
        <w:t xml:space="preserve">, </w:t>
      </w:r>
      <w:r w:rsidRPr="000E4295">
        <w:rPr>
          <w:rFonts w:hint="eastAsia"/>
        </w:rPr>
        <w:t>朱振刚</w:t>
      </w:r>
      <w:r w:rsidRPr="000E4295">
        <w:t xml:space="preserve">, et al. </w:t>
      </w:r>
      <w:r w:rsidRPr="000E4295">
        <w:rPr>
          <w:rFonts w:hint="eastAsia"/>
        </w:rPr>
        <w:t>天津地区</w:t>
      </w:r>
      <w:r w:rsidRPr="000E4295">
        <w:t xml:space="preserve"> 88 </w:t>
      </w:r>
      <w:r w:rsidRPr="000E4295">
        <w:rPr>
          <w:rFonts w:hint="eastAsia"/>
        </w:rPr>
        <w:t>例新型冠状病毒肺炎患者中医证候特征初探</w:t>
      </w:r>
      <w:r w:rsidRPr="000E4295">
        <w:t xml:space="preserve">. </w:t>
      </w:r>
      <w:r w:rsidRPr="000E4295">
        <w:rPr>
          <w:rFonts w:hint="eastAsia"/>
          <w:i/>
        </w:rPr>
        <w:t>中医杂志</w:t>
      </w:r>
      <w:r w:rsidRPr="000E4295">
        <w:t xml:space="preserve"> 2020; </w:t>
      </w:r>
      <w:r w:rsidRPr="000E4295">
        <w:rPr>
          <w:b/>
        </w:rPr>
        <w:t>61</w:t>
      </w:r>
      <w:r w:rsidRPr="000E4295">
        <w:t>(10): 837-41.</w:t>
      </w:r>
    </w:p>
    <w:p w14:paraId="4462761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54.</w:t>
      </w:r>
      <w:r w:rsidRPr="000E4295">
        <w:tab/>
        <w:t xml:space="preserve">Technology CDLYTPaHoWUoSa. </w:t>
      </w:r>
      <w:r w:rsidRPr="000E4295">
        <w:rPr>
          <w:rFonts w:hint="eastAsia"/>
        </w:rPr>
        <w:t>连花清瘟颗粒治疗</w:t>
      </w:r>
      <w:r w:rsidRPr="000E4295">
        <w:t>54</w:t>
      </w:r>
      <w:r w:rsidRPr="000E4295">
        <w:rPr>
          <w:rFonts w:hint="eastAsia"/>
        </w:rPr>
        <w:t>例新型冠状病毒肺炎患者临床分析及典型病例报道</w:t>
      </w:r>
      <w:r w:rsidRPr="000E4295">
        <w:t xml:space="preserve">. </w:t>
      </w:r>
      <w:r w:rsidRPr="000E4295">
        <w:rPr>
          <w:rFonts w:hint="eastAsia"/>
          <w:i/>
        </w:rPr>
        <w:t>世界中医药</w:t>
      </w:r>
      <w:r w:rsidRPr="000E4295">
        <w:t xml:space="preserve"> 2020; </w:t>
      </w:r>
      <w:r w:rsidRPr="000E4295">
        <w:rPr>
          <w:b/>
        </w:rPr>
        <w:t>15</w:t>
      </w:r>
      <w:r w:rsidRPr="000E4295">
        <w:t>: 150-4.</w:t>
      </w:r>
    </w:p>
    <w:p w14:paraId="23819D8E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55.</w:t>
      </w:r>
      <w:r w:rsidRPr="000E4295">
        <w:tab/>
        <w:t xml:space="preserve">XIANG Tianxin LJ, XU Fei, CHENG Na, LIU Yang, QIAN Kejian, ZHANG Wei. Analysis of clinical characteristics of 49 patients with coronavirus disease 2019 in Jaingxi. </w:t>
      </w:r>
      <w:r w:rsidRPr="000E4295">
        <w:rPr>
          <w:i/>
        </w:rPr>
        <w:t>Chinese Journal of Respiratory and Critical Care Medicine</w:t>
      </w:r>
      <w:r w:rsidRPr="000E4295">
        <w:t xml:space="preserve"> 2020; </w:t>
      </w:r>
      <w:r w:rsidRPr="000E4295">
        <w:rPr>
          <w:b/>
        </w:rPr>
        <w:t>19</w:t>
      </w:r>
      <w:r w:rsidRPr="000E4295">
        <w:t>: 154-60.</w:t>
      </w:r>
    </w:p>
    <w:p w14:paraId="39088C72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56.</w:t>
      </w:r>
      <w:r w:rsidRPr="000E4295">
        <w:tab/>
        <w:t xml:space="preserve">Xiong J, Jiang W, Zhou Q, Hu X, Liu C. Clinical characteristics, treatment, and prognosis in 89 cases of COVID-19. </w:t>
      </w:r>
      <w:r w:rsidRPr="000E4295">
        <w:rPr>
          <w:i/>
        </w:rPr>
        <w:t>Medical Journal of Wuhan University</w:t>
      </w:r>
      <w:r w:rsidRPr="000E4295">
        <w:t xml:space="preserve"> 2020.</w:t>
      </w:r>
    </w:p>
    <w:p w14:paraId="5829F85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57.</w:t>
      </w:r>
      <w:r w:rsidRPr="000E4295">
        <w:tab/>
        <w:t>Min FL</w:t>
      </w:r>
      <w:r w:rsidRPr="000E4295">
        <w:rPr>
          <w:rFonts w:hint="eastAsia"/>
        </w:rPr>
        <w:t xml:space="preserve">ZQCWZCFXGCLZYFF. </w:t>
      </w:r>
      <w:r w:rsidRPr="000E4295">
        <w:rPr>
          <w:rFonts w:hint="eastAsia"/>
        </w:rPr>
        <w:t>Ｒ</w:t>
      </w:r>
      <w:r w:rsidRPr="000E4295">
        <w:rPr>
          <w:rFonts w:hint="eastAsia"/>
        </w:rPr>
        <w:t xml:space="preserve">etrospective analysis on 308 cases of COVID-19 and clinical application protocol of Kangyi Qiangshen Gong exercise prescription. </w:t>
      </w:r>
      <w:r w:rsidRPr="000E4295">
        <w:rPr>
          <w:rFonts w:hint="eastAsia"/>
          <w:i/>
        </w:rPr>
        <w:t>SH</w:t>
      </w:r>
      <w:r w:rsidRPr="000E4295">
        <w:rPr>
          <w:rFonts w:ascii="Microsoft JhengHei" w:eastAsia="Microsoft JhengHei" w:hAnsi="Microsoft JhengHei" w:cs="Microsoft JhengHei" w:hint="eastAsia"/>
          <w:i/>
        </w:rPr>
        <w:t>．</w:t>
      </w:r>
      <w:r w:rsidRPr="000E4295">
        <w:rPr>
          <w:rFonts w:hint="eastAsia"/>
          <w:i/>
        </w:rPr>
        <w:t>J</w:t>
      </w:r>
      <w:r w:rsidRPr="000E4295">
        <w:rPr>
          <w:rFonts w:ascii="Microsoft JhengHei" w:eastAsia="Microsoft JhengHei" w:hAnsi="Microsoft JhengHei" w:cs="Microsoft JhengHei" w:hint="eastAsia"/>
          <w:i/>
        </w:rPr>
        <w:t>．</w:t>
      </w:r>
      <w:r w:rsidRPr="000E4295">
        <w:rPr>
          <w:rFonts w:hint="eastAsia"/>
          <w:i/>
        </w:rPr>
        <w:t>TCM</w:t>
      </w:r>
      <w:r w:rsidRPr="000E4295">
        <w:rPr>
          <w:rFonts w:hint="eastAsia"/>
        </w:rPr>
        <w:t xml:space="preserve"> 2020; </w:t>
      </w:r>
      <w:r w:rsidRPr="000E4295">
        <w:rPr>
          <w:rFonts w:hint="eastAsia"/>
          <w:b/>
        </w:rPr>
        <w:t>54</w:t>
      </w:r>
      <w:r w:rsidRPr="000E4295">
        <w:rPr>
          <w:rFonts w:hint="eastAsia"/>
        </w:rPr>
        <w:t>: 40-5.</w:t>
      </w:r>
    </w:p>
    <w:p w14:paraId="3B27FA2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58.</w:t>
      </w:r>
      <w:r w:rsidRPr="000E4295">
        <w:tab/>
        <w:t xml:space="preserve">CHENG Kebin WM, SHEN Hong, WU Chaomin,CHEN Dechang, XIONG Weining, ZHOU Xin, ZHANG Dingyu, ZHENG Junhua . Clinical characteristics of 463 patients with common and severe type coronavirus disease 2019. </w:t>
      </w:r>
      <w:r w:rsidRPr="000E4295">
        <w:rPr>
          <w:i/>
        </w:rPr>
        <w:t>Shanghai Medical Journal</w:t>
      </w:r>
      <w:r w:rsidRPr="000E4295">
        <w:t xml:space="preserve"> 2020.</w:t>
      </w:r>
    </w:p>
    <w:p w14:paraId="197FD9C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59.</w:t>
      </w:r>
      <w:r w:rsidRPr="000E4295">
        <w:tab/>
        <w:t xml:space="preserve">CHEN Tian JZ, XU Wei, ZHANG Qing Clinical features and CT imaging analysis of 76 patiens with Corona Virus Disease 2019. </w:t>
      </w:r>
      <w:r w:rsidRPr="000E4295">
        <w:rPr>
          <w:i/>
        </w:rPr>
        <w:t>Journal of Jinan University</w:t>
      </w:r>
      <w:r w:rsidRPr="000E4295">
        <w:t xml:space="preserve"> 2020.</w:t>
      </w:r>
    </w:p>
    <w:p w14:paraId="3F47082D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0.</w:t>
      </w:r>
      <w:r w:rsidRPr="000E4295">
        <w:tab/>
        <w:t xml:space="preserve">Cheng J, Huang C, Zhang G, et al. Epidemiological characteristics of novel coronavirus pneumonia in Henan. </w:t>
      </w:r>
      <w:r w:rsidRPr="000E4295">
        <w:rPr>
          <w:i/>
        </w:rPr>
        <w:t>Zhonghua jie he he hu xi za zhi= Zhonghua Jiehe he Huxi Zazhi= Chinese Journal of Tuberculosis and Respiratory Diseases</w:t>
      </w:r>
      <w:r w:rsidRPr="000E4295">
        <w:t xml:space="preserve"> 2020; </w:t>
      </w:r>
      <w:r w:rsidRPr="000E4295">
        <w:rPr>
          <w:b/>
        </w:rPr>
        <w:t>43</w:t>
      </w:r>
      <w:r w:rsidRPr="000E4295">
        <w:t>: E027-E.</w:t>
      </w:r>
    </w:p>
    <w:p w14:paraId="6E0E4A09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1.</w:t>
      </w:r>
      <w:r w:rsidRPr="000E4295">
        <w:tab/>
        <w:t xml:space="preserve">Xu S, Hu H, Hu Y, Shui H. Clinical features of 62 cases of coronavirus disease 2019 complicated with acute renal injury. </w:t>
      </w:r>
      <w:r w:rsidRPr="000E4295">
        <w:rPr>
          <w:i/>
        </w:rPr>
        <w:t>Med J Wuhan Univ</w:t>
      </w:r>
      <w:r w:rsidRPr="000E4295">
        <w:t xml:space="preserve"> 2020: 537-41.</w:t>
      </w:r>
    </w:p>
    <w:p w14:paraId="1F140BD2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2.</w:t>
      </w:r>
      <w:r w:rsidRPr="000E4295">
        <w:tab/>
        <w:t xml:space="preserve">Sun W, Ling F, Pan J, et al. Epidemiological characteristics of 2019 novel coronavirus family clustering in Zhejiang Province. </w:t>
      </w:r>
      <w:r w:rsidRPr="000E4295">
        <w:rPr>
          <w:i/>
        </w:rPr>
        <w:t>Zhonghua yu Fang yi xue za zhi [Chinese Journal of Preventive Medicine]</w:t>
      </w:r>
      <w:r w:rsidRPr="000E4295">
        <w:t xml:space="preserve"> 2020; </w:t>
      </w:r>
      <w:r w:rsidRPr="000E4295">
        <w:rPr>
          <w:b/>
        </w:rPr>
        <w:t>54</w:t>
      </w:r>
      <w:r w:rsidRPr="000E4295">
        <w:t>: E027-E.</w:t>
      </w:r>
    </w:p>
    <w:p w14:paraId="1386EB3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3.</w:t>
      </w:r>
      <w:r w:rsidRPr="000E4295">
        <w:tab/>
      </w:r>
      <w:r w:rsidRPr="000E4295">
        <w:rPr>
          <w:rFonts w:hint="eastAsia"/>
        </w:rPr>
        <w:t>余思邈</w:t>
      </w:r>
      <w:r w:rsidRPr="000E4295">
        <w:t xml:space="preserve">, </w:t>
      </w:r>
      <w:r w:rsidRPr="000E4295">
        <w:rPr>
          <w:rFonts w:hint="eastAsia"/>
        </w:rPr>
        <w:t>崔延飞</w:t>
      </w:r>
      <w:r w:rsidRPr="000E4295">
        <w:t xml:space="preserve">, </w:t>
      </w:r>
      <w:r w:rsidRPr="000E4295">
        <w:rPr>
          <w:rFonts w:hint="eastAsia"/>
        </w:rPr>
        <w:t>王仲霞</w:t>
      </w:r>
      <w:r w:rsidRPr="000E4295">
        <w:t xml:space="preserve">, et al. </w:t>
      </w:r>
      <w:r w:rsidRPr="000E4295">
        <w:rPr>
          <w:rFonts w:hint="eastAsia"/>
        </w:rPr>
        <w:t>新型冠状病毒肺炎患者</w:t>
      </w:r>
      <w:r w:rsidRPr="000E4295">
        <w:t xml:space="preserve"> 40 </w:t>
      </w:r>
      <w:r w:rsidRPr="000E4295">
        <w:rPr>
          <w:rFonts w:hint="eastAsia"/>
        </w:rPr>
        <w:t>例临床特点与舌象关系研究</w:t>
      </w:r>
      <w:r w:rsidRPr="000E4295">
        <w:t xml:space="preserve">. </w:t>
      </w:r>
      <w:r w:rsidRPr="000E4295">
        <w:rPr>
          <w:rFonts w:hint="eastAsia"/>
          <w:i/>
        </w:rPr>
        <w:t>北京中医药</w:t>
      </w:r>
      <w:r w:rsidRPr="000E4295">
        <w:t xml:space="preserve"> 2020; </w:t>
      </w:r>
      <w:r w:rsidRPr="000E4295">
        <w:rPr>
          <w:b/>
        </w:rPr>
        <w:t>39</w:t>
      </w:r>
      <w:r w:rsidRPr="000E4295">
        <w:t>(2): 111-4.</w:t>
      </w:r>
    </w:p>
    <w:p w14:paraId="3299BE82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4.</w:t>
      </w:r>
      <w:r w:rsidRPr="000E4295">
        <w:tab/>
        <w:t xml:space="preserve">Team C-NIRS. COVID-19, Australia: Epidemiology Report 6 (Reporting week ending 19:00 AEDT 7 March 2020). </w:t>
      </w:r>
      <w:r w:rsidRPr="000E4295">
        <w:rPr>
          <w:i/>
        </w:rPr>
        <w:t>Commun Dis Intell (2018)</w:t>
      </w:r>
      <w:r w:rsidRPr="000E4295">
        <w:t xml:space="preserve"> 2020; </w:t>
      </w:r>
      <w:r w:rsidRPr="000E4295">
        <w:rPr>
          <w:b/>
        </w:rPr>
        <w:t>44</w:t>
      </w:r>
      <w:r w:rsidRPr="000E4295">
        <w:t>.</w:t>
      </w:r>
    </w:p>
    <w:p w14:paraId="625901E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5.</w:t>
      </w:r>
      <w:r w:rsidRPr="000E4295">
        <w:tab/>
        <w:t xml:space="preserve">Lin M, Beliavsky A, Katz K, et al. What can early Canadian experience screening for COVID-19 teach us about how to prepare for a pandemic? </w:t>
      </w:r>
      <w:r w:rsidRPr="000E4295">
        <w:rPr>
          <w:i/>
        </w:rPr>
        <w:t>CMAJ</w:t>
      </w:r>
      <w:r w:rsidRPr="000E4295">
        <w:t xml:space="preserve"> 2020; </w:t>
      </w:r>
      <w:r w:rsidRPr="000E4295">
        <w:rPr>
          <w:b/>
        </w:rPr>
        <w:t>192</w:t>
      </w:r>
      <w:r w:rsidRPr="000E4295">
        <w:t>(12): E314-E8.</w:t>
      </w:r>
    </w:p>
    <w:p w14:paraId="110FF6FE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6.</w:t>
      </w:r>
      <w:r w:rsidRPr="000E4295">
        <w:tab/>
        <w:t xml:space="preserve">Du W, Yu J, Wang H, et al. Clinical characteristics of COVID-19 in children compared with adults in Shandong Province, China. </w:t>
      </w:r>
      <w:r w:rsidRPr="000E4295">
        <w:rPr>
          <w:i/>
        </w:rPr>
        <w:t>Infection</w:t>
      </w:r>
      <w:r w:rsidRPr="000E4295">
        <w:t xml:space="preserve"> 2020; </w:t>
      </w:r>
      <w:r w:rsidRPr="000E4295">
        <w:rPr>
          <w:b/>
        </w:rPr>
        <w:t>48</w:t>
      </w:r>
      <w:r w:rsidRPr="000E4295">
        <w:t>(3): 445-52.</w:t>
      </w:r>
    </w:p>
    <w:p w14:paraId="32038919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7.</w:t>
      </w:r>
      <w:r w:rsidRPr="000E4295">
        <w:tab/>
        <w:t xml:space="preserve">Ma H, Hu J, Tian J, et al. A single-center, retrospective study of COVID-19 features in children: a descriptive investigation. </w:t>
      </w:r>
      <w:r w:rsidRPr="000E4295">
        <w:rPr>
          <w:i/>
        </w:rPr>
        <w:t>BMC Med</w:t>
      </w:r>
      <w:r w:rsidRPr="000E4295">
        <w:t xml:space="preserve"> 2020; </w:t>
      </w:r>
      <w:r w:rsidRPr="000E4295">
        <w:rPr>
          <w:b/>
        </w:rPr>
        <w:t>18</w:t>
      </w:r>
      <w:r w:rsidRPr="000E4295">
        <w:t>(1): 123.</w:t>
      </w:r>
    </w:p>
    <w:p w14:paraId="38C45078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8.</w:t>
      </w:r>
      <w:r w:rsidRPr="000E4295">
        <w:tab/>
        <w:t xml:space="preserve">Li H, Chen K, Liu M, Xu H, Xu Q. The profile of peripheral blood lymphocyte subsets and serum cytokines in children with 2019 novel coronavirus pneumonia. </w:t>
      </w:r>
      <w:r w:rsidRPr="000E4295">
        <w:rPr>
          <w:i/>
        </w:rPr>
        <w:t>J Infect</w:t>
      </w:r>
      <w:r w:rsidRPr="000E4295">
        <w:t xml:space="preserve"> 2020; </w:t>
      </w:r>
      <w:r w:rsidRPr="000E4295">
        <w:rPr>
          <w:b/>
        </w:rPr>
        <w:t>81</w:t>
      </w:r>
      <w:r w:rsidRPr="000E4295">
        <w:t>(1): 115-20.</w:t>
      </w:r>
    </w:p>
    <w:p w14:paraId="3ACE1D3D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69.</w:t>
      </w:r>
      <w:r w:rsidRPr="000E4295">
        <w:tab/>
        <w:t xml:space="preserve">Song W, Li J, Zou N, Guan W, Pan J, Xu W. Clinical features of pediatric patients with coronavirus disease (COVID-19). </w:t>
      </w:r>
      <w:r w:rsidRPr="000E4295">
        <w:rPr>
          <w:i/>
        </w:rPr>
        <w:t>J Clin Virol</w:t>
      </w:r>
      <w:r w:rsidRPr="000E4295">
        <w:t xml:space="preserve"> 2020; </w:t>
      </w:r>
      <w:r w:rsidRPr="000E4295">
        <w:rPr>
          <w:b/>
        </w:rPr>
        <w:t>127</w:t>
      </w:r>
      <w:r w:rsidRPr="000E4295">
        <w:t>: 104377.</w:t>
      </w:r>
    </w:p>
    <w:p w14:paraId="4EE9C3E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lastRenderedPageBreak/>
        <w:t>170.</w:t>
      </w:r>
      <w:r w:rsidRPr="000E4295">
        <w:tab/>
      </w:r>
      <w:r w:rsidRPr="000E4295">
        <w:rPr>
          <w:rFonts w:hint="eastAsia"/>
        </w:rPr>
        <w:t>杜永浩</w:t>
      </w:r>
      <w:r w:rsidRPr="000E4295">
        <w:t xml:space="preserve">, </w:t>
      </w:r>
      <w:r w:rsidRPr="000E4295">
        <w:rPr>
          <w:rFonts w:hint="eastAsia"/>
        </w:rPr>
        <w:t>金晨望</w:t>
      </w:r>
      <w:r w:rsidRPr="000E4295">
        <w:t xml:space="preserve">, </w:t>
      </w:r>
      <w:r w:rsidRPr="000E4295">
        <w:rPr>
          <w:rFonts w:hint="eastAsia"/>
        </w:rPr>
        <w:t>杨健</w:t>
      </w:r>
      <w:r w:rsidRPr="000E4295">
        <w:t xml:space="preserve">, et al. </w:t>
      </w:r>
      <w:r w:rsidRPr="000E4295">
        <w:rPr>
          <w:rFonts w:hint="eastAsia"/>
        </w:rPr>
        <w:t>家庭聚集性早期新型冠状病毒肺炎的临床与</w:t>
      </w:r>
      <w:r w:rsidRPr="000E4295">
        <w:t xml:space="preserve"> CT </w:t>
      </w:r>
      <w:r w:rsidRPr="000E4295">
        <w:rPr>
          <w:rFonts w:hint="eastAsia"/>
        </w:rPr>
        <w:t>表现初步探讨</w:t>
      </w:r>
      <w:r w:rsidRPr="000E4295">
        <w:t xml:space="preserve">. </w:t>
      </w:r>
      <w:r w:rsidRPr="000E4295">
        <w:rPr>
          <w:rFonts w:hint="eastAsia"/>
          <w:i/>
        </w:rPr>
        <w:t>西安交通大学学报</w:t>
      </w:r>
      <w:r w:rsidRPr="000E4295">
        <w:rPr>
          <w:i/>
        </w:rPr>
        <w:t xml:space="preserve"> (</w:t>
      </w:r>
      <w:r w:rsidRPr="000E4295">
        <w:rPr>
          <w:rFonts w:ascii="Microsoft JhengHei" w:eastAsia="Microsoft JhengHei" w:hAnsi="Microsoft JhengHei" w:cs="Microsoft JhengHei" w:hint="eastAsia"/>
          <w:i/>
        </w:rPr>
        <w:t>医学版</w:t>
      </w:r>
      <w:r w:rsidRPr="000E4295">
        <w:rPr>
          <w:i/>
        </w:rPr>
        <w:t>)</w:t>
      </w:r>
      <w:r w:rsidRPr="000E4295">
        <w:t xml:space="preserve"> 2020; (2): 16.</w:t>
      </w:r>
    </w:p>
    <w:p w14:paraId="5030365C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71.</w:t>
      </w:r>
      <w:r w:rsidRPr="000E4295">
        <w:tab/>
      </w:r>
      <w:r w:rsidRPr="000E4295">
        <w:rPr>
          <w:rFonts w:hint="eastAsia"/>
        </w:rPr>
        <w:t>马耀玲</w:t>
      </w:r>
      <w:r w:rsidRPr="000E4295">
        <w:t xml:space="preserve">, </w:t>
      </w:r>
      <w:r w:rsidRPr="000E4295">
        <w:rPr>
          <w:rFonts w:hint="eastAsia"/>
        </w:rPr>
        <w:t>夏胜英</w:t>
      </w:r>
      <w:r w:rsidRPr="000E4295">
        <w:t xml:space="preserve">, </w:t>
      </w:r>
      <w:r w:rsidRPr="000E4295">
        <w:rPr>
          <w:rFonts w:hint="eastAsia"/>
        </w:rPr>
        <w:t>王敏</w:t>
      </w:r>
      <w:r w:rsidRPr="000E4295">
        <w:t xml:space="preserve">, </w:t>
      </w:r>
      <w:r w:rsidRPr="000E4295">
        <w:rPr>
          <w:rFonts w:hint="eastAsia"/>
        </w:rPr>
        <w:t>张思敏</w:t>
      </w:r>
      <w:r w:rsidRPr="000E4295">
        <w:t xml:space="preserve">, </w:t>
      </w:r>
      <w:r w:rsidRPr="000E4295">
        <w:rPr>
          <w:rFonts w:hint="eastAsia"/>
        </w:rPr>
        <w:t>杜文辉</w:t>
      </w:r>
      <w:r w:rsidRPr="000E4295">
        <w:t xml:space="preserve">, </w:t>
      </w:r>
      <w:r w:rsidRPr="000E4295">
        <w:rPr>
          <w:rFonts w:hint="eastAsia"/>
        </w:rPr>
        <w:t>陈琼</w:t>
      </w:r>
      <w:r w:rsidRPr="000E4295">
        <w:t xml:space="preserve">. 115 </w:t>
      </w:r>
      <w:r w:rsidRPr="000E4295">
        <w:rPr>
          <w:rFonts w:hint="eastAsia"/>
        </w:rPr>
        <w:t>例新型冠状病毒感染儿童的临床特点分析</w:t>
      </w:r>
      <w:r w:rsidRPr="000E4295">
        <w:t xml:space="preserve">. </w:t>
      </w:r>
      <w:r w:rsidRPr="000E4295">
        <w:rPr>
          <w:rFonts w:hint="eastAsia"/>
          <w:i/>
        </w:rPr>
        <w:t>中国当代儿科杂志</w:t>
      </w:r>
      <w:r w:rsidRPr="000E4295">
        <w:t xml:space="preserve"> 2020; </w:t>
      </w:r>
      <w:r w:rsidRPr="000E4295">
        <w:rPr>
          <w:b/>
        </w:rPr>
        <w:t>22</w:t>
      </w:r>
      <w:r w:rsidRPr="000E4295">
        <w:t>(4): 290-3.</w:t>
      </w:r>
    </w:p>
    <w:p w14:paraId="179E91C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72.</w:t>
      </w:r>
      <w:r w:rsidRPr="000E4295">
        <w:tab/>
        <w:t xml:space="preserve">Zhang B, Liu S, Zhang J, et al. Children hospitalized for coronavirus disease 2019 (COVID-19): A multicenter retrospective descriptive study. </w:t>
      </w:r>
      <w:r w:rsidRPr="000E4295">
        <w:rPr>
          <w:i/>
        </w:rPr>
        <w:t>J Infect</w:t>
      </w:r>
      <w:r w:rsidRPr="000E4295">
        <w:t xml:space="preserve"> 2020; </w:t>
      </w:r>
      <w:r w:rsidRPr="000E4295">
        <w:rPr>
          <w:b/>
        </w:rPr>
        <w:t>81</w:t>
      </w:r>
      <w:r w:rsidRPr="000E4295">
        <w:t>(2): e74-e5.</w:t>
      </w:r>
    </w:p>
    <w:p w14:paraId="6CFCE73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73.</w:t>
      </w:r>
      <w:r w:rsidRPr="000E4295">
        <w:tab/>
      </w:r>
      <w:r w:rsidRPr="000E4295">
        <w:rPr>
          <w:rFonts w:hint="eastAsia"/>
        </w:rPr>
        <w:t>谭鑫</w:t>
      </w:r>
      <w:r w:rsidRPr="000E4295">
        <w:t xml:space="preserve">, </w:t>
      </w:r>
      <w:r w:rsidRPr="000E4295">
        <w:rPr>
          <w:rFonts w:hint="eastAsia"/>
        </w:rPr>
        <w:t>黄娟</w:t>
      </w:r>
      <w:r w:rsidRPr="000E4295">
        <w:t xml:space="preserve">, </w:t>
      </w:r>
      <w:r w:rsidRPr="000E4295">
        <w:rPr>
          <w:rFonts w:hint="eastAsia"/>
        </w:rPr>
        <w:t>赵芬</w:t>
      </w:r>
      <w:r w:rsidRPr="000E4295">
        <w:t xml:space="preserve">, </w:t>
      </w:r>
      <w:r w:rsidRPr="000E4295">
        <w:rPr>
          <w:rFonts w:hint="eastAsia"/>
        </w:rPr>
        <w:t>周燕</w:t>
      </w:r>
      <w:r w:rsidRPr="000E4295">
        <w:t xml:space="preserve">, </w:t>
      </w:r>
      <w:r w:rsidRPr="000E4295">
        <w:rPr>
          <w:rFonts w:hint="eastAsia"/>
        </w:rPr>
        <w:t>李洁琼</w:t>
      </w:r>
      <w:r w:rsidRPr="000E4295">
        <w:t xml:space="preserve">, </w:t>
      </w:r>
      <w:r w:rsidRPr="000E4295">
        <w:rPr>
          <w:rFonts w:hint="eastAsia"/>
        </w:rPr>
        <w:t>王香云</w:t>
      </w:r>
      <w:r w:rsidRPr="000E4295">
        <w:t xml:space="preserve">. </w:t>
      </w:r>
      <w:r w:rsidRPr="000E4295">
        <w:rPr>
          <w:rFonts w:hint="eastAsia"/>
        </w:rPr>
        <w:t>长沙市儿童新型冠状病毒感染</w:t>
      </w:r>
      <w:r w:rsidRPr="000E4295">
        <w:t xml:space="preserve"> 13 </w:t>
      </w:r>
      <w:r w:rsidRPr="000E4295">
        <w:rPr>
          <w:rFonts w:hint="eastAsia"/>
        </w:rPr>
        <w:t>例临床特征分析</w:t>
      </w:r>
      <w:r w:rsidRPr="000E4295">
        <w:t xml:space="preserve">. </w:t>
      </w:r>
      <w:r w:rsidRPr="000E4295">
        <w:rPr>
          <w:rFonts w:hint="eastAsia"/>
          <w:i/>
        </w:rPr>
        <w:t>中国当代儿科杂志</w:t>
      </w:r>
      <w:r w:rsidRPr="000E4295">
        <w:t xml:space="preserve"> 2020; </w:t>
      </w:r>
      <w:r w:rsidRPr="000E4295">
        <w:rPr>
          <w:b/>
        </w:rPr>
        <w:t>22</w:t>
      </w:r>
      <w:r w:rsidRPr="000E4295">
        <w:t>(4): 294-8.</w:t>
      </w:r>
    </w:p>
    <w:p w14:paraId="0CE9C60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74.</w:t>
      </w:r>
      <w:r w:rsidRPr="000E4295">
        <w:tab/>
        <w:t xml:space="preserve">Wu Q, Xing Y, Shi L, et al. Coinfection and Other Clinical Characteristics of COVID-19 in Children. </w:t>
      </w:r>
      <w:r w:rsidRPr="000E4295">
        <w:rPr>
          <w:i/>
        </w:rPr>
        <w:t>Pediatrics</w:t>
      </w:r>
      <w:r w:rsidRPr="000E4295">
        <w:t xml:space="preserve"> 2020; </w:t>
      </w:r>
      <w:r w:rsidRPr="000E4295">
        <w:rPr>
          <w:b/>
        </w:rPr>
        <w:t>146</w:t>
      </w:r>
      <w:r w:rsidRPr="000E4295">
        <w:t>(1).</w:t>
      </w:r>
    </w:p>
    <w:p w14:paraId="1B4D80E5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75.</w:t>
      </w:r>
      <w:r w:rsidRPr="000E4295">
        <w:tab/>
        <w:t xml:space="preserve">Li B, Shen J, Li L, Yu C. Radiographic and Clinical Features of Children With Coronavirus Disease (COVID-19) Pneumonia. </w:t>
      </w:r>
      <w:r w:rsidRPr="000E4295">
        <w:rPr>
          <w:i/>
        </w:rPr>
        <w:t>Indian Pediatr</w:t>
      </w:r>
      <w:r w:rsidRPr="000E4295">
        <w:t xml:space="preserve"> 2020; </w:t>
      </w:r>
      <w:r w:rsidRPr="000E4295">
        <w:rPr>
          <w:b/>
        </w:rPr>
        <w:t>57</w:t>
      </w:r>
      <w:r w:rsidRPr="000E4295">
        <w:t>(5): 423-6.</w:t>
      </w:r>
    </w:p>
    <w:p w14:paraId="4331F17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76.</w:t>
      </w:r>
      <w:r w:rsidRPr="000E4295">
        <w:tab/>
        <w:t xml:space="preserve">Parri N, Lenge M, Buonsenso D, Coronavirus Infection in Pediatric Emergency Departments Research G. Children with Covid-19 in Pediatric Emergency Departments in Italy. </w:t>
      </w:r>
      <w:r w:rsidRPr="000E4295">
        <w:rPr>
          <w:i/>
        </w:rPr>
        <w:t>N Engl J Med</w:t>
      </w:r>
      <w:r w:rsidRPr="000E4295">
        <w:t xml:space="preserve"> 2020; </w:t>
      </w:r>
      <w:r w:rsidRPr="000E4295">
        <w:rPr>
          <w:b/>
        </w:rPr>
        <w:t>383</w:t>
      </w:r>
      <w:r w:rsidRPr="000E4295">
        <w:t>(2): 187-90.</w:t>
      </w:r>
    </w:p>
    <w:p w14:paraId="1772AC8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77.</w:t>
      </w:r>
      <w:r w:rsidRPr="000E4295">
        <w:tab/>
        <w:t xml:space="preserve">Garazzino S, Montagnani C, Dona D, et al. Multicentre Italian study of SARS-CoV-2 infection in children and adolescents, preliminary data as at 10 April 2020. </w:t>
      </w:r>
      <w:r w:rsidRPr="000E4295">
        <w:rPr>
          <w:i/>
        </w:rPr>
        <w:t>Euro Surveill</w:t>
      </w:r>
      <w:r w:rsidRPr="000E4295">
        <w:t xml:space="preserve"> 2020; </w:t>
      </w:r>
      <w:r w:rsidRPr="000E4295">
        <w:rPr>
          <w:b/>
        </w:rPr>
        <w:t>25</w:t>
      </w:r>
      <w:r w:rsidRPr="000E4295">
        <w:t>(18).</w:t>
      </w:r>
    </w:p>
    <w:p w14:paraId="6D3BECB7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78.</w:t>
      </w:r>
      <w:r w:rsidRPr="000E4295">
        <w:tab/>
        <w:t xml:space="preserve">Covid-19 National Emergency Response Center E, Case Management Team KCfDC, Prevention. Coronavirus Disease-19: The First 7,755 Cases in the Republic of Korea. </w:t>
      </w:r>
      <w:r w:rsidRPr="000E4295">
        <w:rPr>
          <w:i/>
        </w:rPr>
        <w:t>Osong Public Health Res Perspect</w:t>
      </w:r>
      <w:r w:rsidRPr="000E4295">
        <w:t xml:space="preserve"> 2020; </w:t>
      </w:r>
      <w:r w:rsidRPr="000E4295">
        <w:rPr>
          <w:b/>
        </w:rPr>
        <w:t>11</w:t>
      </w:r>
      <w:r w:rsidRPr="000E4295">
        <w:t>(2): 85-90.</w:t>
      </w:r>
    </w:p>
    <w:p w14:paraId="0D409DAC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79.</w:t>
      </w:r>
      <w:r w:rsidRPr="000E4295">
        <w:tab/>
        <w:t xml:space="preserve">Chang, Lin M, Wei L, et al. Epidemiologic and Clinical Characteristics of Novel Coronavirus Infections Involving 13 Patients Outside Wuhan, China. </w:t>
      </w:r>
      <w:r w:rsidRPr="000E4295">
        <w:rPr>
          <w:i/>
        </w:rPr>
        <w:t>JAMA</w:t>
      </w:r>
      <w:r w:rsidRPr="000E4295">
        <w:t xml:space="preserve"> 2020; </w:t>
      </w:r>
      <w:r w:rsidRPr="000E4295">
        <w:rPr>
          <w:b/>
        </w:rPr>
        <w:t>323</w:t>
      </w:r>
      <w:r w:rsidRPr="000E4295">
        <w:t>(11): 1092-3.</w:t>
      </w:r>
    </w:p>
    <w:p w14:paraId="6041F141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80.</w:t>
      </w:r>
      <w:r w:rsidRPr="000E4295">
        <w:tab/>
        <w:t xml:space="preserve">Tan YP, Tan BY, Pan J, Wu J, Zeng SZ, Wei HY. Epidemiologic and clinical characteristics of 10 children with coronavirus disease 2019 in Changsha, China. </w:t>
      </w:r>
      <w:r w:rsidRPr="000E4295">
        <w:rPr>
          <w:i/>
        </w:rPr>
        <w:t>J Clin Virol</w:t>
      </w:r>
      <w:r w:rsidRPr="000E4295">
        <w:t xml:space="preserve"> 2020; </w:t>
      </w:r>
      <w:r w:rsidRPr="000E4295">
        <w:rPr>
          <w:b/>
        </w:rPr>
        <w:t>127</w:t>
      </w:r>
      <w:r w:rsidRPr="000E4295">
        <w:t>: 104353.</w:t>
      </w:r>
    </w:p>
    <w:p w14:paraId="6D00A16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81.</w:t>
      </w:r>
      <w:r w:rsidRPr="000E4295">
        <w:tab/>
        <w:t xml:space="preserve">Cao W. Clinical features and laboratory inspection of novel coronavirus pneumonia (COVID-19) in Xiangyang, Hubei. </w:t>
      </w:r>
      <w:r w:rsidRPr="000E4295">
        <w:rPr>
          <w:i/>
        </w:rPr>
        <w:t>medRxiv</w:t>
      </w:r>
      <w:r w:rsidRPr="000E4295">
        <w:t xml:space="preserve"> 2020: 2020.02.23.20026963.</w:t>
      </w:r>
    </w:p>
    <w:p w14:paraId="42F0378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82.</w:t>
      </w:r>
      <w:r w:rsidRPr="000E4295">
        <w:tab/>
        <w:t xml:space="preserve">Feng Y, Ling Y, Bai T, et al. COVID-19 with Different Severities: A Multicenter Study of Clinical Features. </w:t>
      </w:r>
      <w:r w:rsidRPr="000E4295">
        <w:rPr>
          <w:i/>
        </w:rPr>
        <w:t>Am J Respir Crit Care Med</w:t>
      </w:r>
      <w:r w:rsidRPr="000E4295">
        <w:t xml:space="preserve"> 2020; </w:t>
      </w:r>
      <w:r w:rsidRPr="000E4295">
        <w:rPr>
          <w:b/>
        </w:rPr>
        <w:t>201</w:t>
      </w:r>
      <w:r w:rsidRPr="000E4295">
        <w:t>(11): 1380-8.</w:t>
      </w:r>
    </w:p>
    <w:p w14:paraId="310460FF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83.</w:t>
      </w:r>
      <w:r w:rsidRPr="000E4295">
        <w:tab/>
      </w:r>
      <w:r w:rsidRPr="000E4295">
        <w:rPr>
          <w:rFonts w:hint="eastAsia"/>
        </w:rPr>
        <w:t>高璐</w:t>
      </w:r>
      <w:r w:rsidRPr="000E4295">
        <w:t xml:space="preserve">, </w:t>
      </w:r>
      <w:r w:rsidRPr="000E4295">
        <w:rPr>
          <w:rFonts w:hint="eastAsia"/>
        </w:rPr>
        <w:t>张静平</w:t>
      </w:r>
      <w:r w:rsidRPr="000E4295">
        <w:t xml:space="preserve">, </w:t>
      </w:r>
      <w:r w:rsidRPr="000E4295">
        <w:rPr>
          <w:rFonts w:hint="eastAsia"/>
        </w:rPr>
        <w:t>杜永浩</w:t>
      </w:r>
      <w:r w:rsidRPr="000E4295">
        <w:t xml:space="preserve">, et al. </w:t>
      </w:r>
      <w:r w:rsidRPr="000E4295">
        <w:rPr>
          <w:rFonts w:hint="eastAsia"/>
        </w:rPr>
        <w:t>输入性新型冠状病毒肺炎的</w:t>
      </w:r>
      <w:r w:rsidRPr="000E4295">
        <w:t xml:space="preserve"> CT </w:t>
      </w:r>
      <w:r w:rsidRPr="000E4295">
        <w:rPr>
          <w:rFonts w:hint="eastAsia"/>
        </w:rPr>
        <w:t>表现</w:t>
      </w:r>
      <w:r w:rsidRPr="000E4295">
        <w:t xml:space="preserve">. </w:t>
      </w:r>
      <w:r w:rsidRPr="000E4295">
        <w:rPr>
          <w:rFonts w:hint="eastAsia"/>
          <w:i/>
        </w:rPr>
        <w:t>西安交通大学学报</w:t>
      </w:r>
      <w:r w:rsidRPr="000E4295">
        <w:rPr>
          <w:i/>
        </w:rPr>
        <w:t xml:space="preserve">: </w:t>
      </w:r>
      <w:r w:rsidRPr="000E4295">
        <w:rPr>
          <w:rFonts w:ascii="Microsoft JhengHei" w:eastAsia="Microsoft JhengHei" w:hAnsi="Microsoft JhengHei" w:cs="Microsoft JhengHei" w:hint="eastAsia"/>
          <w:i/>
        </w:rPr>
        <w:t>医学</w:t>
      </w:r>
      <w:r w:rsidRPr="000E4295">
        <w:rPr>
          <w:rFonts w:hint="eastAsia"/>
          <w:i/>
        </w:rPr>
        <w:t>版</w:t>
      </w:r>
      <w:r w:rsidRPr="000E4295">
        <w:t xml:space="preserve"> 2020; </w:t>
      </w:r>
      <w:r w:rsidRPr="000E4295">
        <w:rPr>
          <w:b/>
        </w:rPr>
        <w:t>41</w:t>
      </w:r>
      <w:r w:rsidRPr="000E4295">
        <w:t>(2): 187-.</w:t>
      </w:r>
    </w:p>
    <w:p w14:paraId="681378BA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84.</w:t>
      </w:r>
      <w:r w:rsidRPr="000E4295">
        <w:tab/>
        <w:t xml:space="preserve">Zheng F, Tang W, Li H, Huang YX, Xie YL, Zhou ZG. Clinical characteristics of 161 cases of corona virus disease 2019 (COVID-19) in Changsha. </w:t>
      </w:r>
      <w:r w:rsidRPr="000E4295">
        <w:rPr>
          <w:i/>
        </w:rPr>
        <w:t>Eur Rev Med Pharmacol Sci</w:t>
      </w:r>
      <w:r w:rsidRPr="000E4295">
        <w:t xml:space="preserve"> 2020; </w:t>
      </w:r>
      <w:r w:rsidRPr="000E4295">
        <w:rPr>
          <w:b/>
        </w:rPr>
        <w:t>24</w:t>
      </w:r>
      <w:r w:rsidRPr="000E4295">
        <w:t>(6): 3404-10.</w:t>
      </w:r>
    </w:p>
    <w:p w14:paraId="08FE5744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85.</w:t>
      </w:r>
      <w:r w:rsidRPr="000E4295">
        <w:tab/>
        <w:t xml:space="preserve">Lian J, Jin X, Hao S, et al. Analysis of Epidemiological and Clinical Features in Older Patients With Coronavirus Disease 2019 (COVID-19) Outside Wuhan. </w:t>
      </w:r>
      <w:r w:rsidRPr="000E4295">
        <w:rPr>
          <w:i/>
        </w:rPr>
        <w:t>Clin Infect Dis</w:t>
      </w:r>
      <w:r w:rsidRPr="000E4295">
        <w:t xml:space="preserve"> 2020; </w:t>
      </w:r>
      <w:r w:rsidRPr="000E4295">
        <w:rPr>
          <w:b/>
        </w:rPr>
        <w:t>71</w:t>
      </w:r>
      <w:r w:rsidRPr="000E4295">
        <w:t>(15): 740-7.</w:t>
      </w:r>
    </w:p>
    <w:p w14:paraId="780F765C" w14:textId="77777777" w:rsidR="000E4295" w:rsidRPr="000E4295" w:rsidRDefault="000E4295" w:rsidP="00AF0017">
      <w:pPr>
        <w:pStyle w:val="EndNoteBibliography0"/>
        <w:spacing w:after="0"/>
        <w:jc w:val="both"/>
      </w:pPr>
      <w:r w:rsidRPr="000E4295">
        <w:t>186.</w:t>
      </w:r>
      <w:r w:rsidRPr="000E4295">
        <w:tab/>
        <w:t xml:space="preserve">Shi S, Qin M, Shen B, et al. Association of Cardiac Injury With Mortality in Hospitalized Patients With COVID-19 in Wuhan, China. </w:t>
      </w:r>
      <w:r w:rsidRPr="000E4295">
        <w:rPr>
          <w:i/>
        </w:rPr>
        <w:t>JAMA Cardiol</w:t>
      </w:r>
      <w:r w:rsidRPr="000E4295">
        <w:t xml:space="preserve"> 2020; </w:t>
      </w:r>
      <w:r w:rsidRPr="000E4295">
        <w:rPr>
          <w:b/>
        </w:rPr>
        <w:t>5</w:t>
      </w:r>
      <w:r w:rsidRPr="000E4295">
        <w:t>(7): 802-10.</w:t>
      </w:r>
    </w:p>
    <w:p w14:paraId="652D2E1B" w14:textId="77777777" w:rsidR="000E4295" w:rsidRPr="000E4295" w:rsidRDefault="000E4295" w:rsidP="00AF0017">
      <w:pPr>
        <w:pStyle w:val="EndNoteBibliography0"/>
        <w:spacing w:before="60" w:after="120" w:line="300" w:lineRule="exact"/>
        <w:jc w:val="both"/>
      </w:pPr>
      <w:r w:rsidRPr="000E4295">
        <w:t>187.</w:t>
      </w:r>
      <w:r w:rsidRPr="000E4295">
        <w:tab/>
        <w:t xml:space="preserve">Yang S, Shi Y, Lu H, et al. Clinical and CT features of early stage patients with COVID-19: a retrospective analysis of imported cases in Shanghai, China. </w:t>
      </w:r>
      <w:r w:rsidRPr="000E4295">
        <w:rPr>
          <w:i/>
        </w:rPr>
        <w:t>Eur Respir J</w:t>
      </w:r>
      <w:r w:rsidRPr="000E4295">
        <w:t xml:space="preserve"> 2020; </w:t>
      </w:r>
      <w:r w:rsidRPr="000E4295">
        <w:rPr>
          <w:b/>
        </w:rPr>
        <w:t>55</w:t>
      </w:r>
      <w:r w:rsidRPr="000E4295">
        <w:t>(4).</w:t>
      </w:r>
    </w:p>
    <w:p w14:paraId="117C2C8C" w14:textId="77777777" w:rsidR="000E4295" w:rsidRPr="000E4295" w:rsidRDefault="000E4295" w:rsidP="00AF0017">
      <w:pPr>
        <w:pStyle w:val="EndNoteBibliography0"/>
        <w:jc w:val="both"/>
      </w:pPr>
      <w:r w:rsidRPr="000E4295">
        <w:lastRenderedPageBreak/>
        <w:t>188.</w:t>
      </w:r>
      <w:r w:rsidRPr="000E4295">
        <w:tab/>
        <w:t xml:space="preserve">Deng Y, Liu W, Liu K, et al. Clinical characteristics of fatal and recovered cases of coronavirus disease 2019 in Wuhan, China: a retrospective study. </w:t>
      </w:r>
      <w:r w:rsidRPr="000E4295">
        <w:rPr>
          <w:i/>
        </w:rPr>
        <w:t>Chin Med J (Engl)</w:t>
      </w:r>
      <w:r w:rsidRPr="000E4295">
        <w:t xml:space="preserve"> 2020; </w:t>
      </w:r>
      <w:r w:rsidRPr="000E4295">
        <w:rPr>
          <w:b/>
        </w:rPr>
        <w:t>133</w:t>
      </w:r>
      <w:r w:rsidRPr="000E4295">
        <w:t>(11): 1261-7.</w:t>
      </w:r>
    </w:p>
    <w:p w14:paraId="2150C4E1" w14:textId="49BF24DF" w:rsidR="005441E1" w:rsidRDefault="00C30C4A" w:rsidP="00AF0017">
      <w:pPr>
        <w:spacing w:after="0" w:line="360" w:lineRule="auto"/>
        <w:ind w:firstLine="0"/>
        <w:rPr>
          <w:rFonts w:ascii="Times New Roman" w:eastAsia="PMingLiU" w:hAnsi="Times New Roman" w:cs="Times New Roman"/>
          <w:b/>
          <w:lang w:eastAsia="zh-TW"/>
        </w:rPr>
      </w:pPr>
      <w:r>
        <w:rPr>
          <w:rFonts w:ascii="Times New Roman" w:eastAsia="PMingLiU" w:hAnsi="Times New Roman" w:cs="Times New Roman"/>
          <w:b/>
          <w:lang w:eastAsia="zh-TW"/>
        </w:rPr>
        <w:fldChar w:fldCharType="end"/>
      </w:r>
    </w:p>
    <w:sectPr w:rsidR="005441E1" w:rsidSect="00BD34EC"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B29758F" w14:textId="77777777" w:rsidR="003541CA" w:rsidRDefault="003541CA">
      <w:pPr>
        <w:spacing w:after="0" w:line="240" w:lineRule="auto"/>
      </w:pPr>
      <w:r>
        <w:separator/>
      </w:r>
    </w:p>
  </w:endnote>
  <w:endnote w:type="continuationSeparator" w:id="0">
    <w:p w14:paraId="2B582E31" w14:textId="77777777" w:rsidR="003541CA" w:rsidRDefault="003541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sto MT">
    <w:panose1 w:val="02040603050505030304"/>
    <w:charset w:val="4D"/>
    <w:family w:val="roman"/>
    <w:pitch w:val="variable"/>
    <w:sig w:usb0="00000003" w:usb1="00000000" w:usb2="00000000" w:usb3="00000000" w:csb0="0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OT5843c571">
    <w:panose1 w:val="020B0604020202020204"/>
    <w:charset w:val="00"/>
    <w:family w:val="roman"/>
    <w:notTrueType/>
    <w:pitch w:val="default"/>
  </w:font>
  <w:font w:name="AdvOTf90d833a.I">
    <w:panose1 w:val="020B0604020202020204"/>
    <w:charset w:val="00"/>
    <w:family w:val="roman"/>
    <w:notTrueType/>
    <w:pitch w:val="default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icrosoft JhengHei">
    <w:altName w:val="微軟正黑體"/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FE4EE3F" w14:textId="77777777" w:rsidR="005026BC" w:rsidRDefault="005026B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453168494"/>
      <w:docPartObj>
        <w:docPartGallery w:val="Page Numbers (Bottom of Page)"/>
        <w:docPartUnique/>
      </w:docPartObj>
    </w:sdtPr>
    <w:sdtEndPr/>
    <w:sdtContent>
      <w:p w14:paraId="34E2C5E5" w14:textId="37AE6A5D" w:rsidR="005026BC" w:rsidRDefault="005026BC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F0017" w:rsidRPr="00AF0017">
          <w:rPr>
            <w:noProof/>
            <w:lang w:val="zh-TW" w:eastAsia="zh-TW"/>
          </w:rPr>
          <w:t>20</w:t>
        </w:r>
        <w:r>
          <w:fldChar w:fldCharType="end"/>
        </w:r>
      </w:p>
    </w:sdtContent>
  </w:sdt>
  <w:p w14:paraId="10370251" w14:textId="77777777" w:rsidR="005026BC" w:rsidRDefault="005026B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4C799F" w14:textId="77777777" w:rsidR="005026BC" w:rsidRDefault="005026BC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8B8DA94" w14:textId="42959755" w:rsidR="00F6312F" w:rsidRDefault="00F6312F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AF0017">
      <w:rPr>
        <w:noProof/>
      </w:rPr>
      <w:t>48</w:t>
    </w:r>
    <w:r>
      <w:rPr>
        <w:noProof/>
      </w:rPr>
      <w:fldChar w:fldCharType="end"/>
    </w:r>
  </w:p>
  <w:p w14:paraId="16A64299" w14:textId="77777777" w:rsidR="00F6312F" w:rsidRDefault="00F6312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FC9B38C" w14:textId="77777777" w:rsidR="003541CA" w:rsidRDefault="003541CA">
      <w:pPr>
        <w:spacing w:after="0" w:line="240" w:lineRule="auto"/>
      </w:pPr>
      <w:r>
        <w:separator/>
      </w:r>
    </w:p>
  </w:footnote>
  <w:footnote w:type="continuationSeparator" w:id="0">
    <w:p w14:paraId="76126358" w14:textId="77777777" w:rsidR="003541CA" w:rsidRDefault="003541C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332F03C" w14:textId="77777777" w:rsidR="005026BC" w:rsidRDefault="005026B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8BD120" w14:textId="77777777" w:rsidR="005026BC" w:rsidRDefault="005026B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99AF477" w14:textId="77777777" w:rsidR="005026BC" w:rsidRDefault="005026B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hybridMultilevel"/>
    <w:tmpl w:val="670222DC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0000002"/>
    <w:multiLevelType w:val="hybridMultilevel"/>
    <w:tmpl w:val="EFF426B2"/>
    <w:lvl w:ilvl="0" w:tplc="5E101E9E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0000003"/>
    <w:multiLevelType w:val="hybridMultilevel"/>
    <w:tmpl w:val="637CF8C4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00000004"/>
    <w:multiLevelType w:val="hybridMultilevel"/>
    <w:tmpl w:val="0A5A9E0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0000005"/>
    <w:multiLevelType w:val="hybridMultilevel"/>
    <w:tmpl w:val="DFC051B0"/>
    <w:lvl w:ilvl="0" w:tplc="2000000F">
      <w:start w:val="1"/>
      <w:numFmt w:val="decimal"/>
      <w:lvlText w:val="%1."/>
      <w:lvlJc w:val="left"/>
      <w:pPr>
        <w:ind w:left="720" w:hanging="360"/>
      </w:p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0000006"/>
    <w:multiLevelType w:val="hybridMultilevel"/>
    <w:tmpl w:val="0A5A9E0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0000007"/>
    <w:multiLevelType w:val="hybridMultilevel"/>
    <w:tmpl w:val="85FCB00A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0000008"/>
    <w:multiLevelType w:val="hybridMultilevel"/>
    <w:tmpl w:val="07D48AA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0000009"/>
    <w:multiLevelType w:val="hybridMultilevel"/>
    <w:tmpl w:val="A12488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0000000A"/>
    <w:multiLevelType w:val="hybridMultilevel"/>
    <w:tmpl w:val="6B3088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05041585"/>
    <w:multiLevelType w:val="hybridMultilevel"/>
    <w:tmpl w:val="8594E946"/>
    <w:lvl w:ilvl="0" w:tplc="04090009">
      <w:start w:val="1"/>
      <w:numFmt w:val="bullet"/>
      <w:lvlText w:val=""/>
      <w:lvlJc w:val="left"/>
      <w:pPr>
        <w:ind w:left="9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11" w15:restartNumberingAfterBreak="0">
    <w:nsid w:val="0553654A"/>
    <w:multiLevelType w:val="multilevel"/>
    <w:tmpl w:val="CB0621C0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09B47B45"/>
    <w:multiLevelType w:val="hybridMultilevel"/>
    <w:tmpl w:val="29E462CE"/>
    <w:lvl w:ilvl="0" w:tplc="BC7C5494">
      <w:start w:val="1"/>
      <w:numFmt w:val="decimal"/>
      <w:lvlText w:val="(%1)"/>
      <w:lvlJc w:val="left"/>
      <w:pPr>
        <w:ind w:left="360" w:hanging="360"/>
      </w:pPr>
      <w:rPr>
        <w:rFonts w:eastAsiaTheme="minorEastAsia" w:hint="default"/>
        <w:color w:val="000000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15441190"/>
    <w:multiLevelType w:val="hybridMultilevel"/>
    <w:tmpl w:val="8CAE7D78"/>
    <w:lvl w:ilvl="0" w:tplc="6D7814C2">
      <w:start w:val="1"/>
      <w:numFmt w:val="decimal"/>
      <w:lvlText w:val="(%1)"/>
      <w:lvlJc w:val="left"/>
      <w:pPr>
        <w:ind w:left="720" w:hanging="480"/>
      </w:pPr>
      <w:rPr>
        <w:rFonts w:ascii="Times New Roman" w:eastAsiaTheme="minorEastAsia" w:hAnsi="Times New Roman" w:cs="Times New Roman"/>
      </w:rPr>
    </w:lvl>
    <w:lvl w:ilvl="1" w:tplc="04090011">
      <w:start w:val="1"/>
      <w:numFmt w:val="upperLetter"/>
      <w:lvlText w:val="%2."/>
      <w:lvlJc w:val="left"/>
      <w:pPr>
        <w:ind w:left="1331" w:hanging="480"/>
      </w:pPr>
    </w:lvl>
    <w:lvl w:ilvl="2" w:tplc="0409001B">
      <w:start w:val="1"/>
      <w:numFmt w:val="lowerRoman"/>
      <w:lvlText w:val="%3."/>
      <w:lvlJc w:val="right"/>
      <w:pPr>
        <w:ind w:left="1680" w:hanging="480"/>
      </w:pPr>
    </w:lvl>
    <w:lvl w:ilvl="3" w:tplc="0409000F">
      <w:start w:val="1"/>
      <w:numFmt w:val="decimal"/>
      <w:lvlText w:val="%4."/>
      <w:lvlJc w:val="left"/>
      <w:pPr>
        <w:ind w:left="2160" w:hanging="480"/>
      </w:pPr>
    </w:lvl>
    <w:lvl w:ilvl="4" w:tplc="04090019">
      <w:start w:val="1"/>
      <w:numFmt w:val="ideographTraditional"/>
      <w:lvlText w:val="%5、"/>
      <w:lvlJc w:val="left"/>
      <w:pPr>
        <w:ind w:left="2640" w:hanging="480"/>
      </w:pPr>
    </w:lvl>
    <w:lvl w:ilvl="5" w:tplc="0409001B" w:tentative="1">
      <w:start w:val="1"/>
      <w:numFmt w:val="lowerRoman"/>
      <w:lvlText w:val="%6."/>
      <w:lvlJc w:val="right"/>
      <w:pPr>
        <w:ind w:left="3120" w:hanging="480"/>
      </w:pPr>
    </w:lvl>
    <w:lvl w:ilvl="6" w:tplc="0409000F" w:tentative="1">
      <w:start w:val="1"/>
      <w:numFmt w:val="decimal"/>
      <w:lvlText w:val="%7."/>
      <w:lvlJc w:val="left"/>
      <w:pPr>
        <w:ind w:left="36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080" w:hanging="480"/>
      </w:pPr>
    </w:lvl>
    <w:lvl w:ilvl="8" w:tplc="0409001B" w:tentative="1">
      <w:start w:val="1"/>
      <w:numFmt w:val="lowerRoman"/>
      <w:lvlText w:val="%9."/>
      <w:lvlJc w:val="right"/>
      <w:pPr>
        <w:ind w:left="4560" w:hanging="480"/>
      </w:pPr>
    </w:lvl>
  </w:abstractNum>
  <w:abstractNum w:abstractNumId="14" w15:restartNumberingAfterBreak="0">
    <w:nsid w:val="199E0AD6"/>
    <w:multiLevelType w:val="hybridMultilevel"/>
    <w:tmpl w:val="DEE23B08"/>
    <w:lvl w:ilvl="0" w:tplc="04090017">
      <w:start w:val="1"/>
      <w:numFmt w:val="ideographLegalTraditional"/>
      <w:lvlText w:val="%1、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1AA0346F"/>
    <w:multiLevelType w:val="hybridMultilevel"/>
    <w:tmpl w:val="10E8FE14"/>
    <w:lvl w:ilvl="0" w:tplc="04090009">
      <w:start w:val="1"/>
      <w:numFmt w:val="bullet"/>
      <w:lvlText w:val=""/>
      <w:lvlJc w:val="left"/>
      <w:pPr>
        <w:ind w:left="9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16" w15:restartNumberingAfterBreak="0">
    <w:nsid w:val="1E5B4582"/>
    <w:multiLevelType w:val="hybridMultilevel"/>
    <w:tmpl w:val="A7168BEE"/>
    <w:lvl w:ilvl="0" w:tplc="04090011">
      <w:start w:val="1"/>
      <w:numFmt w:val="upperLetter"/>
      <w:lvlText w:val="%1."/>
      <w:lvlJc w:val="left"/>
      <w:pPr>
        <w:ind w:left="120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17" w15:restartNumberingAfterBreak="0">
    <w:nsid w:val="2E3273B7"/>
    <w:multiLevelType w:val="hybridMultilevel"/>
    <w:tmpl w:val="797AACB6"/>
    <w:lvl w:ilvl="0" w:tplc="F1226420">
      <w:start w:val="1"/>
      <w:numFmt w:val="decimal"/>
      <w:lvlText w:val="%1."/>
      <w:lvlJc w:val="left"/>
      <w:pPr>
        <w:ind w:left="840" w:hanging="360"/>
      </w:pPr>
      <w:rPr>
        <w:rFonts w:hint="default"/>
        <w:color w:val="auto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8" w15:restartNumberingAfterBreak="0">
    <w:nsid w:val="2F6A3802"/>
    <w:multiLevelType w:val="hybridMultilevel"/>
    <w:tmpl w:val="05D65DAE"/>
    <w:lvl w:ilvl="0" w:tplc="7F58F24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9" w15:restartNumberingAfterBreak="0">
    <w:nsid w:val="346D65F5"/>
    <w:multiLevelType w:val="hybridMultilevel"/>
    <w:tmpl w:val="9E4C77AE"/>
    <w:lvl w:ilvl="0" w:tplc="0409001B">
      <w:start w:val="1"/>
      <w:numFmt w:val="lowerRoman"/>
      <w:lvlText w:val="%1."/>
      <w:lvlJc w:val="righ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20" w15:restartNumberingAfterBreak="0">
    <w:nsid w:val="35140E1F"/>
    <w:multiLevelType w:val="hybridMultilevel"/>
    <w:tmpl w:val="D05CD3B6"/>
    <w:lvl w:ilvl="0" w:tplc="FFC0004C">
      <w:start w:val="1"/>
      <w:numFmt w:val="bullet"/>
      <w:lvlText w:val=""/>
      <w:lvlJc w:val="left"/>
      <w:pPr>
        <w:ind w:left="480" w:hanging="48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1" w15:restartNumberingAfterBreak="0">
    <w:nsid w:val="368E2ABC"/>
    <w:multiLevelType w:val="hybridMultilevel"/>
    <w:tmpl w:val="C5889F00"/>
    <w:lvl w:ilvl="0" w:tplc="0409000F">
      <w:start w:val="1"/>
      <w:numFmt w:val="decimal"/>
      <w:lvlText w:val="%1."/>
      <w:lvlJc w:val="left"/>
      <w:pPr>
        <w:ind w:left="96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2" w15:restartNumberingAfterBreak="0">
    <w:nsid w:val="37E80399"/>
    <w:multiLevelType w:val="hybridMultilevel"/>
    <w:tmpl w:val="BCC6B1C0"/>
    <w:lvl w:ilvl="0" w:tplc="0409000F">
      <w:start w:val="1"/>
      <w:numFmt w:val="decimal"/>
      <w:lvlText w:val="%1."/>
      <w:lvlJc w:val="left"/>
      <w:pPr>
        <w:ind w:left="96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3" w15:restartNumberingAfterBreak="0">
    <w:nsid w:val="3E1F5BE2"/>
    <w:multiLevelType w:val="hybridMultilevel"/>
    <w:tmpl w:val="F05ECB34"/>
    <w:lvl w:ilvl="0" w:tplc="FFC0004C">
      <w:start w:val="1"/>
      <w:numFmt w:val="bullet"/>
      <w:lvlText w:val=""/>
      <w:lvlJc w:val="left"/>
      <w:pPr>
        <w:ind w:left="960" w:hanging="48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24" w15:restartNumberingAfterBreak="0">
    <w:nsid w:val="40065F8D"/>
    <w:multiLevelType w:val="hybridMultilevel"/>
    <w:tmpl w:val="9E9C71CA"/>
    <w:lvl w:ilvl="0" w:tplc="0409001B">
      <w:start w:val="1"/>
      <w:numFmt w:val="lowerRoman"/>
      <w:lvlText w:val="%1."/>
      <w:lvlJc w:val="righ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25" w15:restartNumberingAfterBreak="0">
    <w:nsid w:val="421A13CB"/>
    <w:multiLevelType w:val="hybridMultilevel"/>
    <w:tmpl w:val="10784506"/>
    <w:lvl w:ilvl="0" w:tplc="04090011">
      <w:start w:val="1"/>
      <w:numFmt w:val="upperLetter"/>
      <w:lvlText w:val="%1."/>
      <w:lvlJc w:val="left"/>
      <w:pPr>
        <w:ind w:left="120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26" w15:restartNumberingAfterBreak="0">
    <w:nsid w:val="45242D51"/>
    <w:multiLevelType w:val="hybridMultilevel"/>
    <w:tmpl w:val="F7421F7E"/>
    <w:lvl w:ilvl="0" w:tplc="0409000F">
      <w:start w:val="1"/>
      <w:numFmt w:val="decimal"/>
      <w:lvlText w:val="%1."/>
      <w:lvlJc w:val="left"/>
      <w:pPr>
        <w:ind w:left="96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7" w15:restartNumberingAfterBreak="0">
    <w:nsid w:val="504702A9"/>
    <w:multiLevelType w:val="hybridMultilevel"/>
    <w:tmpl w:val="3C56FCB4"/>
    <w:lvl w:ilvl="0" w:tplc="8A52E36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8" w15:restartNumberingAfterBreak="0">
    <w:nsid w:val="57732B60"/>
    <w:multiLevelType w:val="hybridMultilevel"/>
    <w:tmpl w:val="98EAB798"/>
    <w:lvl w:ilvl="0" w:tplc="04090009">
      <w:start w:val="1"/>
      <w:numFmt w:val="bullet"/>
      <w:lvlText w:val="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9" w15:restartNumberingAfterBreak="0">
    <w:nsid w:val="5C4C27AC"/>
    <w:multiLevelType w:val="hybridMultilevel"/>
    <w:tmpl w:val="824880CC"/>
    <w:lvl w:ilvl="0" w:tplc="04090009">
      <w:start w:val="1"/>
      <w:numFmt w:val="bullet"/>
      <w:lvlText w:val=""/>
      <w:lvlJc w:val="left"/>
      <w:pPr>
        <w:ind w:left="9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30" w15:restartNumberingAfterBreak="0">
    <w:nsid w:val="6C9E3964"/>
    <w:multiLevelType w:val="hybridMultilevel"/>
    <w:tmpl w:val="285836E0"/>
    <w:lvl w:ilvl="0" w:tplc="6D7814C2">
      <w:start w:val="1"/>
      <w:numFmt w:val="decimal"/>
      <w:lvlText w:val="(%1)"/>
      <w:lvlJc w:val="left"/>
      <w:pPr>
        <w:ind w:left="720" w:hanging="480"/>
      </w:pPr>
      <w:rPr>
        <w:rFonts w:ascii="Times New Roman" w:eastAsiaTheme="minorEastAsia" w:hAnsi="Times New Roman" w:cs="Times New Roman"/>
      </w:rPr>
    </w:lvl>
    <w:lvl w:ilvl="1" w:tplc="04090011">
      <w:start w:val="1"/>
      <w:numFmt w:val="upperLetter"/>
      <w:lvlText w:val="%2."/>
      <w:lvlJc w:val="left"/>
      <w:pPr>
        <w:ind w:left="1200" w:hanging="480"/>
      </w:pPr>
    </w:lvl>
    <w:lvl w:ilvl="2" w:tplc="8A648C96">
      <w:start w:val="1"/>
      <w:numFmt w:val="lowerRoman"/>
      <w:lvlText w:val="%3."/>
      <w:lvlJc w:val="right"/>
      <w:pPr>
        <w:ind w:left="1680" w:hanging="480"/>
      </w:pPr>
    </w:lvl>
    <w:lvl w:ilvl="3" w:tplc="0409000F">
      <w:start w:val="1"/>
      <w:numFmt w:val="decimal"/>
      <w:lvlText w:val="%4."/>
      <w:lvlJc w:val="left"/>
      <w:pPr>
        <w:ind w:left="21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640" w:hanging="480"/>
      </w:pPr>
    </w:lvl>
    <w:lvl w:ilvl="5" w:tplc="0409001B" w:tentative="1">
      <w:start w:val="1"/>
      <w:numFmt w:val="lowerRoman"/>
      <w:lvlText w:val="%6."/>
      <w:lvlJc w:val="right"/>
      <w:pPr>
        <w:ind w:left="3120" w:hanging="480"/>
      </w:pPr>
    </w:lvl>
    <w:lvl w:ilvl="6" w:tplc="0409000F" w:tentative="1">
      <w:start w:val="1"/>
      <w:numFmt w:val="decimal"/>
      <w:lvlText w:val="%7."/>
      <w:lvlJc w:val="left"/>
      <w:pPr>
        <w:ind w:left="36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080" w:hanging="480"/>
      </w:pPr>
    </w:lvl>
    <w:lvl w:ilvl="8" w:tplc="0409001B" w:tentative="1">
      <w:start w:val="1"/>
      <w:numFmt w:val="lowerRoman"/>
      <w:lvlText w:val="%9."/>
      <w:lvlJc w:val="right"/>
      <w:pPr>
        <w:ind w:left="4560" w:hanging="480"/>
      </w:pPr>
    </w:lvl>
  </w:abstractNum>
  <w:abstractNum w:abstractNumId="31" w15:restartNumberingAfterBreak="0">
    <w:nsid w:val="75603F9B"/>
    <w:multiLevelType w:val="hybridMultilevel"/>
    <w:tmpl w:val="010EEE5E"/>
    <w:lvl w:ilvl="0" w:tplc="18B88FFA">
      <w:start w:val="1"/>
      <w:numFmt w:val="decimal"/>
      <w:lvlText w:val="(%1)"/>
      <w:lvlJc w:val="left"/>
      <w:pPr>
        <w:ind w:left="360" w:hanging="360"/>
      </w:pPr>
      <w:rPr>
        <w:rFonts w:ascii="Calisto MT" w:eastAsiaTheme="minorEastAsia" w:hAnsi="Calisto MT" w:cstheme="minorBidi" w:hint="default"/>
        <w:color w:val="000000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4"/>
  </w:num>
  <w:num w:numId="2">
    <w:abstractNumId w:val="11"/>
  </w:num>
  <w:num w:numId="3">
    <w:abstractNumId w:val="6"/>
  </w:num>
  <w:num w:numId="4">
    <w:abstractNumId w:val="2"/>
  </w:num>
  <w:num w:numId="5">
    <w:abstractNumId w:val="7"/>
  </w:num>
  <w:num w:numId="6">
    <w:abstractNumId w:val="9"/>
  </w:num>
  <w:num w:numId="7">
    <w:abstractNumId w:val="0"/>
  </w:num>
  <w:num w:numId="8">
    <w:abstractNumId w:val="8"/>
  </w:num>
  <w:num w:numId="9">
    <w:abstractNumId w:val="5"/>
  </w:num>
  <w:num w:numId="10">
    <w:abstractNumId w:val="1"/>
  </w:num>
  <w:num w:numId="11">
    <w:abstractNumId w:val="3"/>
  </w:num>
  <w:num w:numId="12">
    <w:abstractNumId w:val="12"/>
  </w:num>
  <w:num w:numId="13">
    <w:abstractNumId w:val="31"/>
  </w:num>
  <w:num w:numId="14">
    <w:abstractNumId w:val="29"/>
  </w:num>
  <w:num w:numId="15">
    <w:abstractNumId w:val="23"/>
  </w:num>
  <w:num w:numId="16">
    <w:abstractNumId w:val="15"/>
  </w:num>
  <w:num w:numId="17">
    <w:abstractNumId w:val="10"/>
  </w:num>
  <w:num w:numId="18">
    <w:abstractNumId w:val="28"/>
  </w:num>
  <w:num w:numId="19">
    <w:abstractNumId w:val="20"/>
  </w:num>
  <w:num w:numId="20">
    <w:abstractNumId w:val="22"/>
  </w:num>
  <w:num w:numId="21">
    <w:abstractNumId w:val="26"/>
  </w:num>
  <w:num w:numId="22">
    <w:abstractNumId w:val="21"/>
  </w:num>
  <w:num w:numId="23">
    <w:abstractNumId w:val="18"/>
  </w:num>
  <w:num w:numId="24">
    <w:abstractNumId w:val="17"/>
  </w:num>
  <w:num w:numId="25">
    <w:abstractNumId w:val="30"/>
  </w:num>
  <w:num w:numId="26">
    <w:abstractNumId w:val="14"/>
  </w:num>
  <w:num w:numId="27">
    <w:abstractNumId w:val="25"/>
  </w:num>
  <w:num w:numId="28">
    <w:abstractNumId w:val="13"/>
  </w:num>
  <w:num w:numId="29">
    <w:abstractNumId w:val="16"/>
  </w:num>
  <w:num w:numId="30">
    <w:abstractNumId w:val="27"/>
  </w:num>
  <w:num w:numId="31">
    <w:abstractNumId w:val="24"/>
  </w:num>
  <w:num w:numId="3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53"/>
  <w:removePersonalInformation/>
  <w:removeDateAndTime/>
  <w:doNotDisplayPageBoundaries/>
  <w:bordersDoNotSurroundHeader/>
  <w:bordersDoNotSurroundFooter/>
  <w:documentProtection w:edit="comments" w:enforcement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t9sdd99pxa9vewzwbvzv52xf22rexsp99f&quot;&gt;20201007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/record-ids&gt;&lt;/item&gt;&lt;/Libraries&gt;"/>
  </w:docVars>
  <w:rsids>
    <w:rsidRoot w:val="00B8233C"/>
    <w:rsid w:val="00000029"/>
    <w:rsid w:val="00010962"/>
    <w:rsid w:val="0001639E"/>
    <w:rsid w:val="00017A6E"/>
    <w:rsid w:val="0002034F"/>
    <w:rsid w:val="000248BC"/>
    <w:rsid w:val="00031348"/>
    <w:rsid w:val="0003538C"/>
    <w:rsid w:val="0003746B"/>
    <w:rsid w:val="000425A1"/>
    <w:rsid w:val="000460F4"/>
    <w:rsid w:val="00056F82"/>
    <w:rsid w:val="00062B94"/>
    <w:rsid w:val="000645BC"/>
    <w:rsid w:val="00065768"/>
    <w:rsid w:val="00077A74"/>
    <w:rsid w:val="00077CE7"/>
    <w:rsid w:val="000801D5"/>
    <w:rsid w:val="00084AD3"/>
    <w:rsid w:val="00084D72"/>
    <w:rsid w:val="00085D9C"/>
    <w:rsid w:val="00085DE5"/>
    <w:rsid w:val="00086F73"/>
    <w:rsid w:val="0008793F"/>
    <w:rsid w:val="000921D5"/>
    <w:rsid w:val="000A6350"/>
    <w:rsid w:val="000B2AC8"/>
    <w:rsid w:val="000B41AE"/>
    <w:rsid w:val="000E4169"/>
    <w:rsid w:val="000E4295"/>
    <w:rsid w:val="000E44F6"/>
    <w:rsid w:val="000E6B40"/>
    <w:rsid w:val="001012C2"/>
    <w:rsid w:val="00105247"/>
    <w:rsid w:val="0011178B"/>
    <w:rsid w:val="00113325"/>
    <w:rsid w:val="00113FE6"/>
    <w:rsid w:val="001217D9"/>
    <w:rsid w:val="001238D6"/>
    <w:rsid w:val="00124FBC"/>
    <w:rsid w:val="00125208"/>
    <w:rsid w:val="001252FC"/>
    <w:rsid w:val="00130D14"/>
    <w:rsid w:val="001403B6"/>
    <w:rsid w:val="001431DB"/>
    <w:rsid w:val="00143439"/>
    <w:rsid w:val="0014781D"/>
    <w:rsid w:val="0015030A"/>
    <w:rsid w:val="00151283"/>
    <w:rsid w:val="00156660"/>
    <w:rsid w:val="00156867"/>
    <w:rsid w:val="00165541"/>
    <w:rsid w:val="00175A9F"/>
    <w:rsid w:val="00176E43"/>
    <w:rsid w:val="00177F17"/>
    <w:rsid w:val="00181FA5"/>
    <w:rsid w:val="00184CCD"/>
    <w:rsid w:val="00187DA8"/>
    <w:rsid w:val="00192642"/>
    <w:rsid w:val="001A0887"/>
    <w:rsid w:val="001A1E57"/>
    <w:rsid w:val="001A21BC"/>
    <w:rsid w:val="001A58D1"/>
    <w:rsid w:val="001B4858"/>
    <w:rsid w:val="001B5CC1"/>
    <w:rsid w:val="001C2BF3"/>
    <w:rsid w:val="001C4F1A"/>
    <w:rsid w:val="001C670A"/>
    <w:rsid w:val="001C7CE8"/>
    <w:rsid w:val="001C7E48"/>
    <w:rsid w:val="001D1BEE"/>
    <w:rsid w:val="001D2824"/>
    <w:rsid w:val="001D68F7"/>
    <w:rsid w:val="001D7A00"/>
    <w:rsid w:val="001E3929"/>
    <w:rsid w:val="001E4DD2"/>
    <w:rsid w:val="001F0F52"/>
    <w:rsid w:val="001F2C74"/>
    <w:rsid w:val="001F2C92"/>
    <w:rsid w:val="001F2E38"/>
    <w:rsid w:val="001F2E75"/>
    <w:rsid w:val="00203501"/>
    <w:rsid w:val="00206BBC"/>
    <w:rsid w:val="00212E34"/>
    <w:rsid w:val="00213D15"/>
    <w:rsid w:val="00214CCA"/>
    <w:rsid w:val="00214FE4"/>
    <w:rsid w:val="00217257"/>
    <w:rsid w:val="00222225"/>
    <w:rsid w:val="0022412E"/>
    <w:rsid w:val="00224600"/>
    <w:rsid w:val="0022619F"/>
    <w:rsid w:val="00234633"/>
    <w:rsid w:val="0023466F"/>
    <w:rsid w:val="00235673"/>
    <w:rsid w:val="00246F65"/>
    <w:rsid w:val="00256C54"/>
    <w:rsid w:val="00256CB3"/>
    <w:rsid w:val="00257067"/>
    <w:rsid w:val="00260208"/>
    <w:rsid w:val="002707DC"/>
    <w:rsid w:val="002834DF"/>
    <w:rsid w:val="00285841"/>
    <w:rsid w:val="00285898"/>
    <w:rsid w:val="0029035F"/>
    <w:rsid w:val="002945B7"/>
    <w:rsid w:val="00296C13"/>
    <w:rsid w:val="002B092E"/>
    <w:rsid w:val="002B4BC7"/>
    <w:rsid w:val="002B5C75"/>
    <w:rsid w:val="002B6251"/>
    <w:rsid w:val="002C6816"/>
    <w:rsid w:val="002E4C14"/>
    <w:rsid w:val="002E741A"/>
    <w:rsid w:val="002F372E"/>
    <w:rsid w:val="002F4520"/>
    <w:rsid w:val="002F57FB"/>
    <w:rsid w:val="003016D1"/>
    <w:rsid w:val="00301999"/>
    <w:rsid w:val="00312CE2"/>
    <w:rsid w:val="0031301B"/>
    <w:rsid w:val="00315118"/>
    <w:rsid w:val="00316BB6"/>
    <w:rsid w:val="00322907"/>
    <w:rsid w:val="00327668"/>
    <w:rsid w:val="00331C85"/>
    <w:rsid w:val="003329FB"/>
    <w:rsid w:val="00341AB7"/>
    <w:rsid w:val="00345254"/>
    <w:rsid w:val="00345A5F"/>
    <w:rsid w:val="003502E1"/>
    <w:rsid w:val="003541CA"/>
    <w:rsid w:val="00354B84"/>
    <w:rsid w:val="00361560"/>
    <w:rsid w:val="003615BB"/>
    <w:rsid w:val="003642D7"/>
    <w:rsid w:val="003653D4"/>
    <w:rsid w:val="00375519"/>
    <w:rsid w:val="003812E5"/>
    <w:rsid w:val="00381309"/>
    <w:rsid w:val="00382B9A"/>
    <w:rsid w:val="0038300D"/>
    <w:rsid w:val="003873C6"/>
    <w:rsid w:val="003914A6"/>
    <w:rsid w:val="003A1F61"/>
    <w:rsid w:val="003A53CA"/>
    <w:rsid w:val="003A62FA"/>
    <w:rsid w:val="003B195B"/>
    <w:rsid w:val="003C04A5"/>
    <w:rsid w:val="003C3F89"/>
    <w:rsid w:val="003C5842"/>
    <w:rsid w:val="003C5F49"/>
    <w:rsid w:val="003D20C8"/>
    <w:rsid w:val="003D3BE6"/>
    <w:rsid w:val="003D4AF0"/>
    <w:rsid w:val="003E3499"/>
    <w:rsid w:val="003E3501"/>
    <w:rsid w:val="003E7A3A"/>
    <w:rsid w:val="003F19E2"/>
    <w:rsid w:val="003F1C38"/>
    <w:rsid w:val="003F31A8"/>
    <w:rsid w:val="003F3FAA"/>
    <w:rsid w:val="003F4598"/>
    <w:rsid w:val="003F5A08"/>
    <w:rsid w:val="003F787E"/>
    <w:rsid w:val="00401B94"/>
    <w:rsid w:val="00402B1D"/>
    <w:rsid w:val="004069C4"/>
    <w:rsid w:val="00411EC9"/>
    <w:rsid w:val="004210F5"/>
    <w:rsid w:val="00431ADF"/>
    <w:rsid w:val="004406B6"/>
    <w:rsid w:val="00447B94"/>
    <w:rsid w:val="00451B92"/>
    <w:rsid w:val="0046046E"/>
    <w:rsid w:val="004609A9"/>
    <w:rsid w:val="004627EB"/>
    <w:rsid w:val="00463608"/>
    <w:rsid w:val="00471F9F"/>
    <w:rsid w:val="00476B0D"/>
    <w:rsid w:val="004803A3"/>
    <w:rsid w:val="0048143E"/>
    <w:rsid w:val="00487216"/>
    <w:rsid w:val="004A3151"/>
    <w:rsid w:val="004B3D2C"/>
    <w:rsid w:val="004C1DD5"/>
    <w:rsid w:val="004C5690"/>
    <w:rsid w:val="004C6DBF"/>
    <w:rsid w:val="004D18D1"/>
    <w:rsid w:val="004D1ADB"/>
    <w:rsid w:val="004D3771"/>
    <w:rsid w:val="004D4CDA"/>
    <w:rsid w:val="004E4BF1"/>
    <w:rsid w:val="004F3BBA"/>
    <w:rsid w:val="005026BC"/>
    <w:rsid w:val="005062BB"/>
    <w:rsid w:val="00506EE0"/>
    <w:rsid w:val="0051436E"/>
    <w:rsid w:val="00514792"/>
    <w:rsid w:val="0052088E"/>
    <w:rsid w:val="00521025"/>
    <w:rsid w:val="00521BA0"/>
    <w:rsid w:val="00523B57"/>
    <w:rsid w:val="0052579C"/>
    <w:rsid w:val="005270D1"/>
    <w:rsid w:val="00534B04"/>
    <w:rsid w:val="0053798D"/>
    <w:rsid w:val="005441E1"/>
    <w:rsid w:val="00544762"/>
    <w:rsid w:val="0054554D"/>
    <w:rsid w:val="00546A3F"/>
    <w:rsid w:val="00546B37"/>
    <w:rsid w:val="00552212"/>
    <w:rsid w:val="00553718"/>
    <w:rsid w:val="00555176"/>
    <w:rsid w:val="00556B1C"/>
    <w:rsid w:val="00564225"/>
    <w:rsid w:val="00570831"/>
    <w:rsid w:val="005719CC"/>
    <w:rsid w:val="00574989"/>
    <w:rsid w:val="00580564"/>
    <w:rsid w:val="00581EF0"/>
    <w:rsid w:val="00590BD4"/>
    <w:rsid w:val="0059106E"/>
    <w:rsid w:val="005A1B7A"/>
    <w:rsid w:val="005B0B47"/>
    <w:rsid w:val="005B1665"/>
    <w:rsid w:val="005B27D6"/>
    <w:rsid w:val="005B49B1"/>
    <w:rsid w:val="005B5439"/>
    <w:rsid w:val="005B797D"/>
    <w:rsid w:val="005C3B97"/>
    <w:rsid w:val="005D56DF"/>
    <w:rsid w:val="005E6290"/>
    <w:rsid w:val="006071CC"/>
    <w:rsid w:val="00610871"/>
    <w:rsid w:val="00610A48"/>
    <w:rsid w:val="00610C64"/>
    <w:rsid w:val="0061123E"/>
    <w:rsid w:val="00614769"/>
    <w:rsid w:val="00614938"/>
    <w:rsid w:val="00614D87"/>
    <w:rsid w:val="0062226F"/>
    <w:rsid w:val="006224A7"/>
    <w:rsid w:val="006251A2"/>
    <w:rsid w:val="006268E6"/>
    <w:rsid w:val="006316D8"/>
    <w:rsid w:val="00633A78"/>
    <w:rsid w:val="00634837"/>
    <w:rsid w:val="00635E06"/>
    <w:rsid w:val="00636675"/>
    <w:rsid w:val="00646DF2"/>
    <w:rsid w:val="0065716F"/>
    <w:rsid w:val="00662ECD"/>
    <w:rsid w:val="00677E83"/>
    <w:rsid w:val="006858F0"/>
    <w:rsid w:val="00690504"/>
    <w:rsid w:val="00694C6A"/>
    <w:rsid w:val="00694EAC"/>
    <w:rsid w:val="006A0571"/>
    <w:rsid w:val="006B3D28"/>
    <w:rsid w:val="006D1B31"/>
    <w:rsid w:val="006D5054"/>
    <w:rsid w:val="006D5161"/>
    <w:rsid w:val="006D5E04"/>
    <w:rsid w:val="006D628B"/>
    <w:rsid w:val="006E2E83"/>
    <w:rsid w:val="006E3BDB"/>
    <w:rsid w:val="006E7E64"/>
    <w:rsid w:val="006F0DE5"/>
    <w:rsid w:val="006F3950"/>
    <w:rsid w:val="006F55A6"/>
    <w:rsid w:val="007060ED"/>
    <w:rsid w:val="00714032"/>
    <w:rsid w:val="00715103"/>
    <w:rsid w:val="00717916"/>
    <w:rsid w:val="007224CC"/>
    <w:rsid w:val="00723641"/>
    <w:rsid w:val="007427EC"/>
    <w:rsid w:val="00743150"/>
    <w:rsid w:val="00750F39"/>
    <w:rsid w:val="0075383B"/>
    <w:rsid w:val="00757D0E"/>
    <w:rsid w:val="00760ABD"/>
    <w:rsid w:val="007658D3"/>
    <w:rsid w:val="0076614A"/>
    <w:rsid w:val="00775BFE"/>
    <w:rsid w:val="007768BB"/>
    <w:rsid w:val="00784A5E"/>
    <w:rsid w:val="00785615"/>
    <w:rsid w:val="007867F9"/>
    <w:rsid w:val="00790B61"/>
    <w:rsid w:val="007935A5"/>
    <w:rsid w:val="007A5C68"/>
    <w:rsid w:val="007B0AF7"/>
    <w:rsid w:val="007B20BB"/>
    <w:rsid w:val="007B6022"/>
    <w:rsid w:val="007D7B79"/>
    <w:rsid w:val="007E0E39"/>
    <w:rsid w:val="007E1FE8"/>
    <w:rsid w:val="007E22A4"/>
    <w:rsid w:val="007E64CE"/>
    <w:rsid w:val="007E6FC6"/>
    <w:rsid w:val="007E7A4A"/>
    <w:rsid w:val="007F100A"/>
    <w:rsid w:val="007F1AF4"/>
    <w:rsid w:val="007F2F54"/>
    <w:rsid w:val="00801A0F"/>
    <w:rsid w:val="0080232C"/>
    <w:rsid w:val="00802942"/>
    <w:rsid w:val="00804F5F"/>
    <w:rsid w:val="0081094C"/>
    <w:rsid w:val="00811982"/>
    <w:rsid w:val="00814041"/>
    <w:rsid w:val="00815F59"/>
    <w:rsid w:val="00836346"/>
    <w:rsid w:val="008446CC"/>
    <w:rsid w:val="00845DB3"/>
    <w:rsid w:val="008461E4"/>
    <w:rsid w:val="008473CE"/>
    <w:rsid w:val="00850A66"/>
    <w:rsid w:val="00851B5B"/>
    <w:rsid w:val="00870884"/>
    <w:rsid w:val="00871493"/>
    <w:rsid w:val="008730C3"/>
    <w:rsid w:val="00884D8F"/>
    <w:rsid w:val="00886D1C"/>
    <w:rsid w:val="0088703A"/>
    <w:rsid w:val="008904F5"/>
    <w:rsid w:val="0089606A"/>
    <w:rsid w:val="008A1C19"/>
    <w:rsid w:val="008A5185"/>
    <w:rsid w:val="008A69EC"/>
    <w:rsid w:val="008A7076"/>
    <w:rsid w:val="008B0A03"/>
    <w:rsid w:val="008B3E17"/>
    <w:rsid w:val="008B6308"/>
    <w:rsid w:val="008C512C"/>
    <w:rsid w:val="008C5506"/>
    <w:rsid w:val="008C7BD3"/>
    <w:rsid w:val="008D007B"/>
    <w:rsid w:val="008D03A1"/>
    <w:rsid w:val="008D0411"/>
    <w:rsid w:val="008D2EFC"/>
    <w:rsid w:val="008D3758"/>
    <w:rsid w:val="008D3B95"/>
    <w:rsid w:val="008D581C"/>
    <w:rsid w:val="008D6F7F"/>
    <w:rsid w:val="008E6B81"/>
    <w:rsid w:val="008F1BF9"/>
    <w:rsid w:val="008F218E"/>
    <w:rsid w:val="008F32A9"/>
    <w:rsid w:val="009011BE"/>
    <w:rsid w:val="00906500"/>
    <w:rsid w:val="009145A6"/>
    <w:rsid w:val="009146DE"/>
    <w:rsid w:val="009222F8"/>
    <w:rsid w:val="00931AAD"/>
    <w:rsid w:val="00946750"/>
    <w:rsid w:val="00950C7F"/>
    <w:rsid w:val="00950E3E"/>
    <w:rsid w:val="00951C70"/>
    <w:rsid w:val="00956291"/>
    <w:rsid w:val="00964A06"/>
    <w:rsid w:val="009664F1"/>
    <w:rsid w:val="00966BF7"/>
    <w:rsid w:val="00967AC0"/>
    <w:rsid w:val="009808EB"/>
    <w:rsid w:val="00985B9C"/>
    <w:rsid w:val="00985C51"/>
    <w:rsid w:val="00986131"/>
    <w:rsid w:val="009864E3"/>
    <w:rsid w:val="00992DCB"/>
    <w:rsid w:val="00993B09"/>
    <w:rsid w:val="009A1CD0"/>
    <w:rsid w:val="009A5205"/>
    <w:rsid w:val="009A55C8"/>
    <w:rsid w:val="009A7409"/>
    <w:rsid w:val="009B4C3B"/>
    <w:rsid w:val="009C1560"/>
    <w:rsid w:val="009C3822"/>
    <w:rsid w:val="009C562D"/>
    <w:rsid w:val="009C5DA6"/>
    <w:rsid w:val="009D1D9B"/>
    <w:rsid w:val="009D362A"/>
    <w:rsid w:val="009D75FA"/>
    <w:rsid w:val="009E398A"/>
    <w:rsid w:val="009F47C4"/>
    <w:rsid w:val="009F63B3"/>
    <w:rsid w:val="00A024D6"/>
    <w:rsid w:val="00A1051F"/>
    <w:rsid w:val="00A112CE"/>
    <w:rsid w:val="00A12C01"/>
    <w:rsid w:val="00A16009"/>
    <w:rsid w:val="00A16A04"/>
    <w:rsid w:val="00A218B2"/>
    <w:rsid w:val="00A26FBE"/>
    <w:rsid w:val="00A34654"/>
    <w:rsid w:val="00A35535"/>
    <w:rsid w:val="00A361FD"/>
    <w:rsid w:val="00A378AE"/>
    <w:rsid w:val="00A47FC9"/>
    <w:rsid w:val="00A54C9E"/>
    <w:rsid w:val="00A6014D"/>
    <w:rsid w:val="00A612E3"/>
    <w:rsid w:val="00A64BCA"/>
    <w:rsid w:val="00A64E0B"/>
    <w:rsid w:val="00A64F93"/>
    <w:rsid w:val="00A65BC4"/>
    <w:rsid w:val="00A71A6A"/>
    <w:rsid w:val="00A72BE1"/>
    <w:rsid w:val="00A80AC2"/>
    <w:rsid w:val="00A81D40"/>
    <w:rsid w:val="00A90C1A"/>
    <w:rsid w:val="00A94425"/>
    <w:rsid w:val="00A95F44"/>
    <w:rsid w:val="00AA78A4"/>
    <w:rsid w:val="00AA7E34"/>
    <w:rsid w:val="00AB309D"/>
    <w:rsid w:val="00AB5ECD"/>
    <w:rsid w:val="00AC270D"/>
    <w:rsid w:val="00AC2BB3"/>
    <w:rsid w:val="00AC37C6"/>
    <w:rsid w:val="00AD4E54"/>
    <w:rsid w:val="00AD5CDD"/>
    <w:rsid w:val="00AE091F"/>
    <w:rsid w:val="00AE253F"/>
    <w:rsid w:val="00AE350B"/>
    <w:rsid w:val="00AF0017"/>
    <w:rsid w:val="00AF228B"/>
    <w:rsid w:val="00AF4CE0"/>
    <w:rsid w:val="00AF5750"/>
    <w:rsid w:val="00B00840"/>
    <w:rsid w:val="00B0539C"/>
    <w:rsid w:val="00B0713F"/>
    <w:rsid w:val="00B145DF"/>
    <w:rsid w:val="00B217A5"/>
    <w:rsid w:val="00B40287"/>
    <w:rsid w:val="00B42D74"/>
    <w:rsid w:val="00B45F55"/>
    <w:rsid w:val="00B46E54"/>
    <w:rsid w:val="00B5169E"/>
    <w:rsid w:val="00B543FA"/>
    <w:rsid w:val="00B67A84"/>
    <w:rsid w:val="00B75922"/>
    <w:rsid w:val="00B76580"/>
    <w:rsid w:val="00B76B48"/>
    <w:rsid w:val="00B8233C"/>
    <w:rsid w:val="00B94F4A"/>
    <w:rsid w:val="00BA22D9"/>
    <w:rsid w:val="00BB0853"/>
    <w:rsid w:val="00BB08B0"/>
    <w:rsid w:val="00BB1974"/>
    <w:rsid w:val="00BB3EF9"/>
    <w:rsid w:val="00BB7AD6"/>
    <w:rsid w:val="00BC2EA3"/>
    <w:rsid w:val="00BD1FFF"/>
    <w:rsid w:val="00BD302B"/>
    <w:rsid w:val="00BD34EC"/>
    <w:rsid w:val="00BD6338"/>
    <w:rsid w:val="00BD7077"/>
    <w:rsid w:val="00BD77CE"/>
    <w:rsid w:val="00BE0A9E"/>
    <w:rsid w:val="00BE175B"/>
    <w:rsid w:val="00BE3894"/>
    <w:rsid w:val="00BE5FE9"/>
    <w:rsid w:val="00BE68E2"/>
    <w:rsid w:val="00BF0F3A"/>
    <w:rsid w:val="00BF103B"/>
    <w:rsid w:val="00BF2511"/>
    <w:rsid w:val="00BF264D"/>
    <w:rsid w:val="00BF3D9E"/>
    <w:rsid w:val="00BF4C5E"/>
    <w:rsid w:val="00C132D0"/>
    <w:rsid w:val="00C20F58"/>
    <w:rsid w:val="00C26470"/>
    <w:rsid w:val="00C30C4A"/>
    <w:rsid w:val="00C4372D"/>
    <w:rsid w:val="00C44597"/>
    <w:rsid w:val="00C46A20"/>
    <w:rsid w:val="00C501DB"/>
    <w:rsid w:val="00C57CD0"/>
    <w:rsid w:val="00C57E68"/>
    <w:rsid w:val="00C66552"/>
    <w:rsid w:val="00C7662F"/>
    <w:rsid w:val="00C773E2"/>
    <w:rsid w:val="00C91059"/>
    <w:rsid w:val="00C93745"/>
    <w:rsid w:val="00C953EB"/>
    <w:rsid w:val="00C966C9"/>
    <w:rsid w:val="00C97B41"/>
    <w:rsid w:val="00CA2AE8"/>
    <w:rsid w:val="00CA5FFE"/>
    <w:rsid w:val="00CB26C7"/>
    <w:rsid w:val="00CC07C0"/>
    <w:rsid w:val="00CC2A25"/>
    <w:rsid w:val="00CC5541"/>
    <w:rsid w:val="00CC78D8"/>
    <w:rsid w:val="00CD6D7A"/>
    <w:rsid w:val="00CD7321"/>
    <w:rsid w:val="00CE3A04"/>
    <w:rsid w:val="00CE52A9"/>
    <w:rsid w:val="00CF0A20"/>
    <w:rsid w:val="00D016A7"/>
    <w:rsid w:val="00D041D1"/>
    <w:rsid w:val="00D0446A"/>
    <w:rsid w:val="00D07066"/>
    <w:rsid w:val="00D077E1"/>
    <w:rsid w:val="00D147F4"/>
    <w:rsid w:val="00D166FE"/>
    <w:rsid w:val="00D251F5"/>
    <w:rsid w:val="00D317DC"/>
    <w:rsid w:val="00D405A2"/>
    <w:rsid w:val="00D4303A"/>
    <w:rsid w:val="00D60F7C"/>
    <w:rsid w:val="00D73379"/>
    <w:rsid w:val="00D745B0"/>
    <w:rsid w:val="00D814A3"/>
    <w:rsid w:val="00D85D82"/>
    <w:rsid w:val="00D85E86"/>
    <w:rsid w:val="00D900AD"/>
    <w:rsid w:val="00D92BDF"/>
    <w:rsid w:val="00D9624C"/>
    <w:rsid w:val="00D97E3D"/>
    <w:rsid w:val="00DB5656"/>
    <w:rsid w:val="00DC3345"/>
    <w:rsid w:val="00DD2486"/>
    <w:rsid w:val="00DD37BF"/>
    <w:rsid w:val="00DD42AA"/>
    <w:rsid w:val="00DD4A64"/>
    <w:rsid w:val="00DD59F3"/>
    <w:rsid w:val="00DE1121"/>
    <w:rsid w:val="00DE2E5E"/>
    <w:rsid w:val="00DE5FB6"/>
    <w:rsid w:val="00DF2E53"/>
    <w:rsid w:val="00DF6EB4"/>
    <w:rsid w:val="00DF7354"/>
    <w:rsid w:val="00E0177C"/>
    <w:rsid w:val="00E01A16"/>
    <w:rsid w:val="00E06174"/>
    <w:rsid w:val="00E07B43"/>
    <w:rsid w:val="00E07F2E"/>
    <w:rsid w:val="00E126F1"/>
    <w:rsid w:val="00E1412F"/>
    <w:rsid w:val="00E1582C"/>
    <w:rsid w:val="00E22BA2"/>
    <w:rsid w:val="00E27120"/>
    <w:rsid w:val="00E27D7F"/>
    <w:rsid w:val="00E326C0"/>
    <w:rsid w:val="00E33FD4"/>
    <w:rsid w:val="00E35A14"/>
    <w:rsid w:val="00E361E4"/>
    <w:rsid w:val="00E45A95"/>
    <w:rsid w:val="00E55B52"/>
    <w:rsid w:val="00E60FE1"/>
    <w:rsid w:val="00E63D04"/>
    <w:rsid w:val="00E64914"/>
    <w:rsid w:val="00E654F4"/>
    <w:rsid w:val="00E735C4"/>
    <w:rsid w:val="00E76AFD"/>
    <w:rsid w:val="00E81E5F"/>
    <w:rsid w:val="00E86D58"/>
    <w:rsid w:val="00EA393E"/>
    <w:rsid w:val="00EA6609"/>
    <w:rsid w:val="00EA7F9D"/>
    <w:rsid w:val="00EB615B"/>
    <w:rsid w:val="00EB737F"/>
    <w:rsid w:val="00EC5281"/>
    <w:rsid w:val="00EC63D3"/>
    <w:rsid w:val="00ED4BB1"/>
    <w:rsid w:val="00ED4D7E"/>
    <w:rsid w:val="00ED5647"/>
    <w:rsid w:val="00EE2DC9"/>
    <w:rsid w:val="00EE38EF"/>
    <w:rsid w:val="00F004A2"/>
    <w:rsid w:val="00F00E1F"/>
    <w:rsid w:val="00F02B1A"/>
    <w:rsid w:val="00F0310D"/>
    <w:rsid w:val="00F04854"/>
    <w:rsid w:val="00F0689E"/>
    <w:rsid w:val="00F1127A"/>
    <w:rsid w:val="00F11CA0"/>
    <w:rsid w:val="00F17B20"/>
    <w:rsid w:val="00F2134A"/>
    <w:rsid w:val="00F219FB"/>
    <w:rsid w:val="00F23899"/>
    <w:rsid w:val="00F34268"/>
    <w:rsid w:val="00F374EE"/>
    <w:rsid w:val="00F413AA"/>
    <w:rsid w:val="00F4468E"/>
    <w:rsid w:val="00F46678"/>
    <w:rsid w:val="00F466BE"/>
    <w:rsid w:val="00F50506"/>
    <w:rsid w:val="00F53235"/>
    <w:rsid w:val="00F57057"/>
    <w:rsid w:val="00F6312F"/>
    <w:rsid w:val="00F67D8E"/>
    <w:rsid w:val="00F74CDC"/>
    <w:rsid w:val="00F8082A"/>
    <w:rsid w:val="00F81B6F"/>
    <w:rsid w:val="00F90E91"/>
    <w:rsid w:val="00FA0CCE"/>
    <w:rsid w:val="00FA1977"/>
    <w:rsid w:val="00FA2740"/>
    <w:rsid w:val="00FA2A5B"/>
    <w:rsid w:val="00FA4B41"/>
    <w:rsid w:val="00FC3EC5"/>
    <w:rsid w:val="00FC6B3A"/>
    <w:rsid w:val="00FD48B5"/>
    <w:rsid w:val="00FF51E0"/>
    <w:rsid w:val="00FF53FE"/>
    <w:rsid w:val="00FF6A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342C8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DengXian" w:hAnsi="Calibri" w:cs="SimSun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line="480" w:lineRule="auto"/>
      <w:ind w:firstLine="720"/>
      <w:jc w:val="both"/>
    </w:pPr>
    <w:rPr>
      <w:rFonts w:ascii="Arial" w:eastAsia="Calibri" w:hAnsi="Arial" w:cs="Arial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pPr>
      <w:spacing w:line="360" w:lineRule="auto"/>
      <w:ind w:firstLine="0"/>
      <w:jc w:val="center"/>
      <w:outlineLvl w:val="0"/>
    </w:pPr>
    <w:rPr>
      <w:b/>
      <w:bCs/>
    </w:rPr>
  </w:style>
  <w:style w:type="paragraph" w:styleId="Heading2">
    <w:name w:val="heading 2"/>
    <w:basedOn w:val="NoSpacing"/>
    <w:next w:val="Normal"/>
    <w:link w:val="Heading2Char"/>
    <w:uiPriority w:val="9"/>
    <w:semiHidden/>
    <w:unhideWhenUsed/>
    <w:qFormat/>
    <w:pPr>
      <w:spacing w:before="360" w:after="360"/>
      <w:outlineLvl w:val="1"/>
    </w:pPr>
    <w:rPr>
      <w:rFonts w:ascii="Arial" w:hAnsi="Arial" w:cs="Arial"/>
      <w:b/>
      <w:color w:val="00000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basedOn w:val="Normal"/>
    <w:uiPriority w:val="1"/>
    <w:qFormat/>
    <w:pPr>
      <w:spacing w:after="0" w:line="240" w:lineRule="auto"/>
    </w:pPr>
    <w:rPr>
      <w:rFonts w:ascii="Calibri" w:eastAsia="DengXian" w:hAnsi="Calibri" w:cs="Calibri"/>
    </w:rPr>
  </w:style>
  <w:style w:type="character" w:customStyle="1" w:styleId="author">
    <w:name w:val="author"/>
    <w:basedOn w:val="DefaultParagraphFont"/>
  </w:style>
  <w:style w:type="character" w:customStyle="1" w:styleId="pubyear">
    <w:name w:val="pubyear"/>
    <w:basedOn w:val="DefaultParagraphFont"/>
  </w:style>
  <w:style w:type="character" w:customStyle="1" w:styleId="articletitle">
    <w:name w:val="articletitle"/>
    <w:basedOn w:val="DefaultParagraphFont"/>
  </w:style>
  <w:style w:type="character" w:customStyle="1" w:styleId="vol">
    <w:name w:val="vol"/>
    <w:basedOn w:val="DefaultParagraphFont"/>
  </w:style>
  <w:style w:type="character" w:customStyle="1" w:styleId="pagefirst">
    <w:name w:val="pagefirst"/>
    <w:basedOn w:val="DefaultParagraphFont"/>
  </w:style>
  <w:style w:type="character" w:customStyle="1" w:styleId="pagelast">
    <w:name w:val="pagelast"/>
    <w:basedOn w:val="DefaultParagraphFont"/>
  </w:style>
  <w:style w:type="paragraph" w:customStyle="1" w:styleId="src">
    <w:name w:val="src"/>
    <w:basedOn w:val="Normal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eastAsia="zh-CN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  <w:rPr>
      <w:rFonts w:eastAsia="DengXian"/>
      <w:lang w:val="en-US"/>
    </w:rPr>
  </w:style>
  <w:style w:type="character" w:styleId="Hyperlink">
    <w:name w:val="Hyperlink"/>
    <w:basedOn w:val="DefaultParagraphFont"/>
    <w:uiPriority w:val="99"/>
    <w:rPr>
      <w:color w:val="0563C1"/>
      <w:u w:val="single"/>
    </w:rPr>
  </w:style>
  <w:style w:type="character" w:customStyle="1" w:styleId="fontstyle01">
    <w:name w:val="fontstyle01"/>
    <w:basedOn w:val="DefaultParagraphFont"/>
    <w:rPr>
      <w:rFonts w:ascii="AdvOT5843c571" w:hAnsi="AdvOT5843c571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21">
    <w:name w:val="fontstyle21"/>
    <w:basedOn w:val="DefaultParagraphFont"/>
    <w:rPr>
      <w:rFonts w:ascii="AdvOTf90d833a.I" w:hAnsi="AdvOTf90d833a.I" w:hint="default"/>
      <w:b w:val="0"/>
      <w:bCs w:val="0"/>
      <w:i w:val="0"/>
      <w:iCs w:val="0"/>
      <w:color w:val="000000"/>
      <w:sz w:val="16"/>
      <w:szCs w:val="1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paragraph" w:styleId="NormalWeb">
    <w:name w:val="Normal (Web)"/>
    <w:basedOn w:val="Normal"/>
    <w:link w:val="NormalWebChar"/>
    <w:uiPriority w:val="9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val="en-US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table" w:styleId="TableGrid">
    <w:name w:val="Table Grid"/>
    <w:basedOn w:val="TableNormal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rPr>
      <w:color w:val="808080"/>
    </w:rPr>
  </w:style>
  <w:style w:type="character" w:customStyle="1" w:styleId="Style1">
    <w:name w:val="Style1"/>
    <w:basedOn w:val="DefaultParagraphFont"/>
    <w:uiPriority w:val="1"/>
    <w:rPr>
      <w:rFonts w:ascii="Arial" w:hAnsi="Arial"/>
      <w:sz w:val="22"/>
    </w:rPr>
  </w:style>
  <w:style w:type="character" w:styleId="CommentReference">
    <w:name w:val="annotation reference"/>
    <w:basedOn w:val="DefaultParagraphFont"/>
    <w:uiPriority w:val="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eastAsia="Calibri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Pr>
      <w:rFonts w:eastAsia="Calibri"/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Pr>
      <w:rFonts w:ascii="Segoe UI" w:eastAsia="Calibri" w:hAnsi="Segoe UI" w:cs="Segoe UI"/>
      <w:sz w:val="18"/>
      <w:szCs w:val="18"/>
      <w:lang w:eastAsia="en-US"/>
    </w:rPr>
  </w:style>
  <w:style w:type="paragraph" w:styleId="Revision">
    <w:name w:val="Revision"/>
    <w:uiPriority w:val="99"/>
    <w:pPr>
      <w:spacing w:after="0" w:line="240" w:lineRule="auto"/>
    </w:pPr>
    <w:rPr>
      <w:rFonts w:eastAsia="Calibri"/>
      <w:lang w:eastAsia="en-US"/>
    </w:rPr>
  </w:style>
  <w:style w:type="paragraph" w:styleId="Header">
    <w:name w:val="header"/>
    <w:basedOn w:val="Normal"/>
    <w:link w:val="HeaderChar"/>
    <w:uiPriority w:val="99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Pr>
      <w:rFonts w:eastAsia="Calibri"/>
      <w:lang w:eastAsia="en-US"/>
    </w:rPr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Pr>
      <w:rFonts w:eastAsia="Calibri"/>
      <w:lang w:eastAsia="en-US"/>
    </w:rPr>
  </w:style>
  <w:style w:type="character" w:styleId="FollowedHyperlink">
    <w:name w:val="FollowedHyperlink"/>
    <w:basedOn w:val="DefaultParagraphFont"/>
    <w:uiPriority w:val="99"/>
    <w:rPr>
      <w:color w:val="954F72"/>
      <w:u w:val="single"/>
    </w:rPr>
  </w:style>
  <w:style w:type="character" w:customStyle="1" w:styleId="skip">
    <w:name w:val="skip"/>
    <w:basedOn w:val="DefaultParagraphFont"/>
  </w:style>
  <w:style w:type="character" w:customStyle="1" w:styleId="apple-converted-space">
    <w:name w:val="apple-converted-space"/>
    <w:basedOn w:val="DefaultParagraphFont"/>
  </w:style>
  <w:style w:type="character" w:customStyle="1" w:styleId="Heading1Char">
    <w:name w:val="Heading 1 Char"/>
    <w:basedOn w:val="DefaultParagraphFont"/>
    <w:link w:val="Heading1"/>
    <w:uiPriority w:val="9"/>
    <w:rPr>
      <w:rFonts w:ascii="Arial" w:eastAsia="Calibri" w:hAnsi="Arial" w:cs="Arial"/>
      <w:b/>
      <w:bCs/>
      <w:sz w:val="24"/>
      <w:szCs w:val="24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="Arial" w:hAnsi="Arial" w:cs="Arial"/>
      <w:b/>
      <w:color w:val="000000"/>
      <w:sz w:val="24"/>
      <w:szCs w:val="24"/>
      <w:lang w:eastAsia="en-US"/>
    </w:rPr>
  </w:style>
  <w:style w:type="character" w:customStyle="1" w:styleId="UnresolvedMention1">
    <w:name w:val="Unresolved Mention1"/>
    <w:basedOn w:val="DefaultParagraphFont"/>
    <w:uiPriority w:val="99"/>
    <w:rPr>
      <w:color w:val="605E5C"/>
      <w:shd w:val="clear" w:color="auto" w:fill="E1DFDD"/>
    </w:rPr>
  </w:style>
  <w:style w:type="paragraph" w:customStyle="1" w:styleId="EndNoteBibliography">
    <w:name w:val="&quot;EndNote Bibliography&quot;"/>
    <w:basedOn w:val="Normal"/>
    <w:pPr>
      <w:spacing w:after="0" w:line="240" w:lineRule="auto"/>
    </w:pPr>
    <w:rPr>
      <w:rFonts w:ascii="Times New Roman" w:hAnsi="Times New Roman" w:cs="Times New Roman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E0177C"/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customStyle="1" w:styleId="EndNoteBibliography0">
    <w:name w:val="EndNote Bibliography"/>
    <w:basedOn w:val="Normal"/>
    <w:link w:val="EndNoteBibliographyChar"/>
    <w:rsid w:val="00E0177C"/>
    <w:pPr>
      <w:spacing w:line="240" w:lineRule="auto"/>
      <w:ind w:firstLine="0"/>
      <w:jc w:val="left"/>
    </w:pPr>
    <w:rPr>
      <w:rFonts w:ascii="Times New Roman" w:eastAsiaTheme="minorHAnsi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NormalWebChar"/>
    <w:link w:val="EndNoteBibliography0"/>
    <w:rsid w:val="00E0177C"/>
    <w:rPr>
      <w:rFonts w:ascii="Times New Roman" w:eastAsiaTheme="minorHAnsi" w:hAnsi="Times New Roman" w:cs="Times New Roman"/>
      <w:noProof/>
      <w:sz w:val="24"/>
      <w:szCs w:val="24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CC78D8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C78D8"/>
    <w:rPr>
      <w:rFonts w:ascii="Times New Roman" w:eastAsia="Calibri" w:hAnsi="Times New Roman" w:cs="Times New Roman"/>
      <w:noProof/>
      <w:sz w:val="24"/>
      <w:szCs w:val="24"/>
      <w:lang w:val="en-US" w:eastAsia="en-US"/>
    </w:rPr>
  </w:style>
  <w:style w:type="paragraph" w:customStyle="1" w:styleId="paragraph">
    <w:name w:val="paragraph"/>
    <w:basedOn w:val="Normal"/>
    <w:rsid w:val="00966BF7"/>
    <w:pPr>
      <w:spacing w:before="100" w:beforeAutospacing="1" w:after="100" w:afterAutospacing="1" w:line="240" w:lineRule="auto"/>
      <w:ind w:firstLine="0"/>
      <w:jc w:val="left"/>
    </w:pPr>
    <w:rPr>
      <w:rFonts w:ascii="PMingLiU" w:eastAsia="PMingLiU" w:hAnsi="PMingLiU" w:cs="PMingLiU"/>
      <w:lang w:val="en-US" w:eastAsia="zh-TW"/>
    </w:rPr>
  </w:style>
  <w:style w:type="table" w:styleId="GridTable6Colorful">
    <w:name w:val="Grid Table 6 Colorful"/>
    <w:basedOn w:val="TableNormal"/>
    <w:uiPriority w:val="51"/>
    <w:rsid w:val="00341AB7"/>
    <w:pPr>
      <w:spacing w:after="0" w:line="240" w:lineRule="auto"/>
    </w:pPr>
    <w:rPr>
      <w:rFonts w:asciiTheme="minorHAnsi" w:eastAsiaTheme="minorEastAsia" w:hAnsiTheme="minorHAnsi" w:cstheme="minorBidi"/>
      <w:color w:val="000000" w:themeColor="text1"/>
      <w:kern w:val="2"/>
      <w:sz w:val="24"/>
      <w:lang w:val="en-US" w:eastAsia="zh-TW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normaltextrun">
    <w:name w:val="normaltextrun"/>
    <w:basedOn w:val="DefaultParagraphFont"/>
    <w:rsid w:val="00E06174"/>
  </w:style>
  <w:style w:type="character" w:customStyle="1" w:styleId="eop">
    <w:name w:val="eop"/>
    <w:basedOn w:val="DefaultParagraphFont"/>
    <w:rsid w:val="00E06174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768BB"/>
    <w:rPr>
      <w:color w:val="605E5C"/>
      <w:shd w:val="clear" w:color="auto" w:fill="E1DFDD"/>
    </w:rPr>
  </w:style>
  <w:style w:type="character" w:customStyle="1" w:styleId="scxo32274306">
    <w:name w:val="scxo32274306"/>
    <w:basedOn w:val="DefaultParagraphFont"/>
    <w:rsid w:val="00184CCD"/>
  </w:style>
  <w:style w:type="numbering" w:customStyle="1" w:styleId="1">
    <w:name w:val="無清單1"/>
    <w:next w:val="NoList"/>
    <w:uiPriority w:val="99"/>
    <w:semiHidden/>
    <w:unhideWhenUsed/>
    <w:rsid w:val="00184CCD"/>
  </w:style>
  <w:style w:type="table" w:customStyle="1" w:styleId="10">
    <w:name w:val="表格格線1"/>
    <w:basedOn w:val="TableNormal"/>
    <w:next w:val="TableGrid"/>
    <w:uiPriority w:val="39"/>
    <w:rsid w:val="00184CCD"/>
    <w:pPr>
      <w:spacing w:after="0" w:line="240" w:lineRule="auto"/>
    </w:pPr>
    <w:rPr>
      <w:rFonts w:eastAsia="PMingLiU" w:cs="Times New Roman"/>
      <w:kern w:val="2"/>
      <w:sz w:val="24"/>
      <w:lang w:val="en-US"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2">
    <w:name w:val="無清單2"/>
    <w:next w:val="NoList"/>
    <w:uiPriority w:val="99"/>
    <w:semiHidden/>
    <w:unhideWhenUsed/>
    <w:rsid w:val="00184CCD"/>
  </w:style>
  <w:style w:type="table" w:customStyle="1" w:styleId="20">
    <w:name w:val="表格格線2"/>
    <w:basedOn w:val="TableNormal"/>
    <w:next w:val="TableGrid"/>
    <w:uiPriority w:val="39"/>
    <w:rsid w:val="00184CCD"/>
    <w:pPr>
      <w:spacing w:after="0" w:line="240" w:lineRule="auto"/>
    </w:pPr>
    <w:rPr>
      <w:rFonts w:eastAsia="PMingLiU" w:cs="Times New Roman"/>
      <w:kern w:val="2"/>
      <w:sz w:val="24"/>
      <w:lang w:val="en-US"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1">
    <w:name w:val="格線表格 6 彩色1"/>
    <w:basedOn w:val="TableNormal"/>
    <w:next w:val="GridTable6Colorful"/>
    <w:uiPriority w:val="51"/>
    <w:rsid w:val="00B5169E"/>
    <w:pPr>
      <w:spacing w:after="0" w:line="240" w:lineRule="auto"/>
    </w:pPr>
    <w:rPr>
      <w:rFonts w:eastAsia="PMingLiU" w:cs="Times New Roman"/>
      <w:color w:val="000000"/>
      <w:kern w:val="2"/>
      <w:sz w:val="24"/>
      <w:lang w:val="en-US" w:eastAsia="zh-TW"/>
    </w:r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62">
    <w:name w:val="格線表格 6 彩色2"/>
    <w:basedOn w:val="TableNormal"/>
    <w:next w:val="GridTable6Colorful"/>
    <w:uiPriority w:val="51"/>
    <w:rsid w:val="005B49B1"/>
    <w:pPr>
      <w:spacing w:after="0" w:line="240" w:lineRule="auto"/>
    </w:pPr>
    <w:rPr>
      <w:rFonts w:eastAsia="PMingLiU" w:cs="Times New Roman"/>
      <w:color w:val="000000"/>
      <w:kern w:val="2"/>
      <w:sz w:val="24"/>
      <w:lang w:val="en-US" w:eastAsia="zh-TW"/>
    </w:r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BF3D9E"/>
    <w:rPr>
      <w:color w:val="605E5C"/>
      <w:shd w:val="clear" w:color="auto" w:fill="E1DFDD"/>
    </w:rPr>
  </w:style>
  <w:style w:type="table" w:customStyle="1" w:styleId="3">
    <w:name w:val="表格格線3"/>
    <w:basedOn w:val="TableNormal"/>
    <w:next w:val="TableGrid"/>
    <w:uiPriority w:val="39"/>
    <w:rsid w:val="005441E1"/>
    <w:pPr>
      <w:spacing w:after="0" w:line="240" w:lineRule="auto"/>
    </w:pPr>
    <w:rPr>
      <w:rFonts w:eastAsia="PMingLiU" w:cs="Times New Roman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純表格 21"/>
    <w:basedOn w:val="TableNormal"/>
    <w:next w:val="PlainTable2"/>
    <w:uiPriority w:val="42"/>
    <w:rsid w:val="005441E1"/>
    <w:pPr>
      <w:spacing w:after="0" w:line="240" w:lineRule="auto"/>
    </w:pPr>
    <w:rPr>
      <w:rFonts w:eastAsia="PMingLiU" w:cs="Times New Roman"/>
      <w:lang w:val="en-US" w:eastAsia="en-US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PlainTable2">
    <w:name w:val="Plain Table 2"/>
    <w:basedOn w:val="TableNormal"/>
    <w:uiPriority w:val="42"/>
    <w:rsid w:val="005441E1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msonormal0">
    <w:name w:val="msonormal"/>
    <w:basedOn w:val="Normal"/>
    <w:rsid w:val="001F2E38"/>
    <w:pPr>
      <w:spacing w:before="100" w:beforeAutospacing="1" w:after="100" w:afterAutospacing="1" w:line="240" w:lineRule="auto"/>
      <w:ind w:firstLine="0"/>
      <w:jc w:val="left"/>
    </w:pPr>
    <w:rPr>
      <w:rFonts w:ascii="PMingLiU" w:eastAsia="PMingLiU" w:hAnsi="PMingLiU" w:cs="PMingLiU"/>
      <w:lang w:val="en-US" w:eastAsia="zh-TW"/>
    </w:rPr>
  </w:style>
  <w:style w:type="paragraph" w:customStyle="1" w:styleId="font5">
    <w:name w:val="font5"/>
    <w:basedOn w:val="Normal"/>
    <w:rsid w:val="001F2E38"/>
    <w:pPr>
      <w:spacing w:before="100" w:beforeAutospacing="1" w:after="100" w:afterAutospacing="1" w:line="240" w:lineRule="auto"/>
      <w:ind w:firstLine="0"/>
      <w:jc w:val="left"/>
    </w:pPr>
    <w:rPr>
      <w:rFonts w:ascii="PMingLiU" w:eastAsia="PMingLiU" w:hAnsi="PMingLiU" w:cs="PMingLiU"/>
      <w:sz w:val="18"/>
      <w:szCs w:val="18"/>
      <w:lang w:val="en-US" w:eastAsia="zh-TW"/>
    </w:rPr>
  </w:style>
  <w:style w:type="paragraph" w:customStyle="1" w:styleId="xl65">
    <w:name w:val="xl65"/>
    <w:basedOn w:val="Normal"/>
    <w:rsid w:val="001F2E38"/>
    <w:pPr>
      <w:spacing w:before="100" w:beforeAutospacing="1" w:after="100" w:afterAutospacing="1" w:line="240" w:lineRule="auto"/>
      <w:ind w:firstLine="0"/>
      <w:jc w:val="right"/>
    </w:pPr>
    <w:rPr>
      <w:rFonts w:ascii="Calisto MT" w:eastAsia="PMingLiU" w:hAnsi="Calisto MT" w:cs="PMingLiU"/>
      <w:b/>
      <w:bCs/>
      <w:lang w:val="en-US" w:eastAsia="zh-TW"/>
    </w:rPr>
  </w:style>
  <w:style w:type="paragraph" w:customStyle="1" w:styleId="xl66">
    <w:name w:val="xl66"/>
    <w:basedOn w:val="Normal"/>
    <w:rsid w:val="001F2E38"/>
    <w:pPr>
      <w:spacing w:before="100" w:beforeAutospacing="1" w:after="100" w:afterAutospacing="1" w:line="240" w:lineRule="auto"/>
      <w:ind w:firstLine="0"/>
      <w:jc w:val="right"/>
    </w:pPr>
    <w:rPr>
      <w:rFonts w:ascii="Calisto MT" w:eastAsia="PMingLiU" w:hAnsi="Calisto MT" w:cs="PMingLiU"/>
      <w:lang w:val="en-US" w:eastAsia="zh-TW"/>
    </w:rPr>
  </w:style>
  <w:style w:type="paragraph" w:customStyle="1" w:styleId="xl67">
    <w:name w:val="xl67"/>
    <w:basedOn w:val="Normal"/>
    <w:rsid w:val="001F2E38"/>
    <w:pPr>
      <w:spacing w:before="100" w:beforeAutospacing="1" w:after="100" w:afterAutospacing="1" w:line="240" w:lineRule="auto"/>
      <w:ind w:firstLine="0"/>
      <w:jc w:val="right"/>
    </w:pPr>
    <w:rPr>
      <w:rFonts w:ascii="Calisto MT" w:eastAsia="PMingLiU" w:hAnsi="Calisto MT" w:cs="PMingLiU"/>
      <w:lang w:val="en-US" w:eastAsia="zh-TW"/>
    </w:rPr>
  </w:style>
  <w:style w:type="paragraph" w:customStyle="1" w:styleId="xl68">
    <w:name w:val="xl68"/>
    <w:basedOn w:val="Normal"/>
    <w:rsid w:val="001F2E38"/>
    <w:pPr>
      <w:spacing w:before="100" w:beforeAutospacing="1" w:after="100" w:afterAutospacing="1" w:line="240" w:lineRule="auto"/>
      <w:ind w:firstLine="0"/>
      <w:jc w:val="left"/>
    </w:pPr>
    <w:rPr>
      <w:rFonts w:ascii="Calisto MT" w:eastAsia="PMingLiU" w:hAnsi="Calisto MT" w:cs="PMingLiU"/>
      <w:b/>
      <w:bCs/>
      <w:lang w:val="en-US" w:eastAsia="zh-TW"/>
    </w:rPr>
  </w:style>
  <w:style w:type="paragraph" w:customStyle="1" w:styleId="xl69">
    <w:name w:val="xl69"/>
    <w:basedOn w:val="Normal"/>
    <w:rsid w:val="001F2E38"/>
    <w:pPr>
      <w:spacing w:before="100" w:beforeAutospacing="1" w:after="100" w:afterAutospacing="1" w:line="240" w:lineRule="auto"/>
      <w:ind w:firstLine="0"/>
      <w:jc w:val="left"/>
    </w:pPr>
    <w:rPr>
      <w:rFonts w:ascii="Calisto MT" w:eastAsia="PMingLiU" w:hAnsi="Calisto MT" w:cs="PMingLiU"/>
      <w:lang w:val="en-US" w:eastAsia="zh-TW"/>
    </w:rPr>
  </w:style>
  <w:style w:type="paragraph" w:customStyle="1" w:styleId="xl70">
    <w:name w:val="xl70"/>
    <w:basedOn w:val="Normal"/>
    <w:rsid w:val="001F2E38"/>
    <w:pPr>
      <w:spacing w:before="100" w:beforeAutospacing="1" w:after="100" w:afterAutospacing="1" w:line="240" w:lineRule="auto"/>
      <w:ind w:firstLine="0"/>
      <w:jc w:val="right"/>
    </w:pPr>
    <w:rPr>
      <w:rFonts w:ascii="Calisto MT" w:eastAsia="PMingLiU" w:hAnsi="Calisto MT" w:cs="PMingLiU"/>
      <w:lang w:val="en-US" w:eastAsia="zh-TW"/>
    </w:rPr>
  </w:style>
  <w:style w:type="paragraph" w:customStyle="1" w:styleId="xl71">
    <w:name w:val="xl71"/>
    <w:basedOn w:val="Normal"/>
    <w:rsid w:val="008D2EFC"/>
    <w:pPr>
      <w:spacing w:before="100" w:beforeAutospacing="1" w:after="100" w:afterAutospacing="1" w:line="240" w:lineRule="auto"/>
      <w:ind w:firstLine="0"/>
      <w:jc w:val="right"/>
    </w:pPr>
    <w:rPr>
      <w:rFonts w:ascii="Calisto MT" w:eastAsia="PMingLiU" w:hAnsi="Calisto MT" w:cs="PMingLiU"/>
      <w:lang w:val="en-US" w:eastAsia="zh-TW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1E4DD2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361560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AC2BB3"/>
    <w:rPr>
      <w:color w:val="605E5C"/>
      <w:shd w:val="clear" w:color="auto" w:fill="E1DFDD"/>
    </w:rPr>
  </w:style>
  <w:style w:type="character" w:customStyle="1" w:styleId="UnresolvedMention50">
    <w:name w:val="Unresolved Mention5"/>
    <w:basedOn w:val="DefaultParagraphFont"/>
    <w:uiPriority w:val="99"/>
    <w:semiHidden/>
    <w:unhideWhenUsed/>
    <w:rsid w:val="004609A9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4609A9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4609A9"/>
    <w:rPr>
      <w:color w:val="605E5C"/>
      <w:shd w:val="clear" w:color="auto" w:fill="E1DFDD"/>
    </w:rPr>
  </w:style>
  <w:style w:type="paragraph" w:customStyle="1" w:styleId="11">
    <w:name w:val="內文1"/>
    <w:uiPriority w:val="99"/>
    <w:rsid w:val="004609A9"/>
    <w:pPr>
      <w:widowControl w:val="0"/>
      <w:spacing w:after="0" w:line="240" w:lineRule="auto"/>
    </w:pPr>
    <w:rPr>
      <w:rFonts w:ascii="Times New Roman" w:eastAsia="Arial Unicode MS" w:hAnsi="Arial Unicode MS" w:cs="Times New Roman"/>
      <w:color w:val="000000"/>
      <w:kern w:val="2"/>
      <w:sz w:val="24"/>
      <w:szCs w:val="24"/>
      <w:u w:color="000000"/>
      <w:lang w:val="en-US" w:eastAsia="zh-TW"/>
    </w:rPr>
  </w:style>
  <w:style w:type="table" w:customStyle="1" w:styleId="GridTable6Colorful1">
    <w:name w:val="Grid Table 6 Colorful1"/>
    <w:basedOn w:val="TableNormal"/>
    <w:uiPriority w:val="51"/>
    <w:rsid w:val="00031348"/>
    <w:pPr>
      <w:spacing w:after="0" w:line="240" w:lineRule="auto"/>
    </w:pPr>
    <w:rPr>
      <w:rFonts w:asciiTheme="minorHAnsi" w:eastAsiaTheme="minorEastAsia" w:hAnsiTheme="minorHAnsi" w:cstheme="minorBidi"/>
      <w:color w:val="000000" w:themeColor="text1"/>
      <w:kern w:val="2"/>
      <w:sz w:val="24"/>
      <w:lang w:val="en-US" w:eastAsia="zh-TW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637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49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72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04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73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36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621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92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13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9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3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6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2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01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customXml" Target="../customXml/item117.xml"/><Relationship Id="rId299" Type="http://schemas.openxmlformats.org/officeDocument/2006/relationships/image" Target="media/image37.png"/><Relationship Id="rId21" Type="http://schemas.openxmlformats.org/officeDocument/2006/relationships/customXml" Target="../customXml/item21.xml"/><Relationship Id="rId63" Type="http://schemas.openxmlformats.org/officeDocument/2006/relationships/customXml" Target="../customXml/item63.xml"/><Relationship Id="rId159" Type="http://schemas.openxmlformats.org/officeDocument/2006/relationships/customXml" Target="../customXml/item159.xml"/><Relationship Id="rId170" Type="http://schemas.openxmlformats.org/officeDocument/2006/relationships/customXml" Target="../customXml/item170.xml"/><Relationship Id="rId226" Type="http://schemas.openxmlformats.org/officeDocument/2006/relationships/customXml" Target="../customXml/item226.xml"/><Relationship Id="rId268" Type="http://schemas.openxmlformats.org/officeDocument/2006/relationships/image" Target="media/image6.png"/><Relationship Id="rId32" Type="http://schemas.openxmlformats.org/officeDocument/2006/relationships/customXml" Target="../customXml/item32.xml"/><Relationship Id="rId74" Type="http://schemas.openxmlformats.org/officeDocument/2006/relationships/customXml" Target="../customXml/item74.xml"/><Relationship Id="rId128" Type="http://schemas.openxmlformats.org/officeDocument/2006/relationships/customXml" Target="../customXml/item128.xml"/><Relationship Id="rId5" Type="http://schemas.openxmlformats.org/officeDocument/2006/relationships/customXml" Target="../customXml/item5.xml"/><Relationship Id="rId181" Type="http://schemas.openxmlformats.org/officeDocument/2006/relationships/customXml" Target="../customXml/item181.xml"/><Relationship Id="rId237" Type="http://schemas.openxmlformats.org/officeDocument/2006/relationships/customXml" Target="../customXml/item237.xml"/><Relationship Id="rId279" Type="http://schemas.openxmlformats.org/officeDocument/2006/relationships/image" Target="media/image17.png"/><Relationship Id="rId43" Type="http://schemas.openxmlformats.org/officeDocument/2006/relationships/customXml" Target="../customXml/item43.xml"/><Relationship Id="rId139" Type="http://schemas.openxmlformats.org/officeDocument/2006/relationships/customXml" Target="../customXml/item139.xml"/><Relationship Id="rId290" Type="http://schemas.openxmlformats.org/officeDocument/2006/relationships/image" Target="media/image28.png"/><Relationship Id="rId85" Type="http://schemas.openxmlformats.org/officeDocument/2006/relationships/customXml" Target="../customXml/item85.xml"/><Relationship Id="rId150" Type="http://schemas.openxmlformats.org/officeDocument/2006/relationships/customXml" Target="../customXml/item150.xml"/><Relationship Id="rId192" Type="http://schemas.openxmlformats.org/officeDocument/2006/relationships/customXml" Target="../customXml/item192.xml"/><Relationship Id="rId206" Type="http://schemas.openxmlformats.org/officeDocument/2006/relationships/customXml" Target="../customXml/item206.xml"/><Relationship Id="rId248" Type="http://schemas.openxmlformats.org/officeDocument/2006/relationships/customXml" Target="../customXml/item248.xml"/><Relationship Id="rId12" Type="http://schemas.openxmlformats.org/officeDocument/2006/relationships/customXml" Target="../customXml/item12.xml"/><Relationship Id="rId108" Type="http://schemas.openxmlformats.org/officeDocument/2006/relationships/customXml" Target="../customXml/item108.xml"/><Relationship Id="rId54" Type="http://schemas.openxmlformats.org/officeDocument/2006/relationships/customXml" Target="../customXml/item54.xml"/><Relationship Id="rId96" Type="http://schemas.openxmlformats.org/officeDocument/2006/relationships/customXml" Target="../customXml/item96.xml"/><Relationship Id="rId161" Type="http://schemas.openxmlformats.org/officeDocument/2006/relationships/customXml" Target="../customXml/item161.xml"/><Relationship Id="rId217" Type="http://schemas.openxmlformats.org/officeDocument/2006/relationships/customXml" Target="../customXml/item217.xml"/><Relationship Id="rId6" Type="http://schemas.openxmlformats.org/officeDocument/2006/relationships/customXml" Target="../customXml/item6.xml"/><Relationship Id="rId238" Type="http://schemas.openxmlformats.org/officeDocument/2006/relationships/customXml" Target="../customXml/item238.xml"/><Relationship Id="rId259" Type="http://schemas.openxmlformats.org/officeDocument/2006/relationships/image" Target="media/image3.png"/><Relationship Id="rId23" Type="http://schemas.openxmlformats.org/officeDocument/2006/relationships/customXml" Target="../customXml/item23.xml"/><Relationship Id="rId119" Type="http://schemas.openxmlformats.org/officeDocument/2006/relationships/customXml" Target="../customXml/item119.xml"/><Relationship Id="rId270" Type="http://schemas.openxmlformats.org/officeDocument/2006/relationships/image" Target="media/image8.png"/><Relationship Id="rId291" Type="http://schemas.openxmlformats.org/officeDocument/2006/relationships/image" Target="media/image29.png"/><Relationship Id="rId44" Type="http://schemas.openxmlformats.org/officeDocument/2006/relationships/customXml" Target="../customXml/item44.xml"/><Relationship Id="rId65" Type="http://schemas.openxmlformats.org/officeDocument/2006/relationships/customXml" Target="../customXml/item65.xml"/><Relationship Id="rId86" Type="http://schemas.openxmlformats.org/officeDocument/2006/relationships/customXml" Target="../customXml/item86.xml"/><Relationship Id="rId130" Type="http://schemas.openxmlformats.org/officeDocument/2006/relationships/customXml" Target="../customXml/item130.xml"/><Relationship Id="rId151" Type="http://schemas.openxmlformats.org/officeDocument/2006/relationships/customXml" Target="../customXml/item151.xml"/><Relationship Id="rId172" Type="http://schemas.openxmlformats.org/officeDocument/2006/relationships/customXml" Target="../customXml/item172.xml"/><Relationship Id="rId193" Type="http://schemas.openxmlformats.org/officeDocument/2006/relationships/customXml" Target="../customXml/item193.xml"/><Relationship Id="rId207" Type="http://schemas.openxmlformats.org/officeDocument/2006/relationships/customXml" Target="../customXml/item207.xml"/><Relationship Id="rId228" Type="http://schemas.openxmlformats.org/officeDocument/2006/relationships/customXml" Target="../customXml/item228.xml"/><Relationship Id="rId249" Type="http://schemas.openxmlformats.org/officeDocument/2006/relationships/customXml" Target="../customXml/item249.xml"/><Relationship Id="rId13" Type="http://schemas.openxmlformats.org/officeDocument/2006/relationships/customXml" Target="../customXml/item13.xml"/><Relationship Id="rId109" Type="http://schemas.openxmlformats.org/officeDocument/2006/relationships/customXml" Target="../customXml/item109.xml"/><Relationship Id="rId260" Type="http://schemas.openxmlformats.org/officeDocument/2006/relationships/image" Target="media/image4.png"/><Relationship Id="rId281" Type="http://schemas.openxmlformats.org/officeDocument/2006/relationships/image" Target="media/image19.png"/><Relationship Id="rId34" Type="http://schemas.openxmlformats.org/officeDocument/2006/relationships/customXml" Target="../customXml/item34.xml"/><Relationship Id="rId55" Type="http://schemas.openxmlformats.org/officeDocument/2006/relationships/customXml" Target="../customXml/item55.xml"/><Relationship Id="rId76" Type="http://schemas.openxmlformats.org/officeDocument/2006/relationships/customXml" Target="../customXml/item76.xml"/><Relationship Id="rId97" Type="http://schemas.openxmlformats.org/officeDocument/2006/relationships/customXml" Target="../customXml/item97.xml"/><Relationship Id="rId120" Type="http://schemas.openxmlformats.org/officeDocument/2006/relationships/customXml" Target="../customXml/item120.xml"/><Relationship Id="rId141" Type="http://schemas.openxmlformats.org/officeDocument/2006/relationships/customXml" Target="../customXml/item141.xml"/><Relationship Id="rId7" Type="http://schemas.openxmlformats.org/officeDocument/2006/relationships/customXml" Target="../customXml/item7.xml"/><Relationship Id="rId162" Type="http://schemas.openxmlformats.org/officeDocument/2006/relationships/customXml" Target="../customXml/item162.xml"/><Relationship Id="rId183" Type="http://schemas.openxmlformats.org/officeDocument/2006/relationships/customXml" Target="../customXml/item183.xml"/><Relationship Id="rId218" Type="http://schemas.openxmlformats.org/officeDocument/2006/relationships/customXml" Target="../customXml/item218.xml"/><Relationship Id="rId239" Type="http://schemas.openxmlformats.org/officeDocument/2006/relationships/customXml" Target="../customXml/item239.xml"/><Relationship Id="rId250" Type="http://schemas.openxmlformats.org/officeDocument/2006/relationships/customXml" Target="../customXml/item250.xml"/><Relationship Id="rId271" Type="http://schemas.openxmlformats.org/officeDocument/2006/relationships/image" Target="media/image9.png"/><Relationship Id="rId292" Type="http://schemas.openxmlformats.org/officeDocument/2006/relationships/image" Target="media/image30.png"/><Relationship Id="rId24" Type="http://schemas.openxmlformats.org/officeDocument/2006/relationships/customXml" Target="../customXml/item24.xml"/><Relationship Id="rId45" Type="http://schemas.openxmlformats.org/officeDocument/2006/relationships/customXml" Target="../customXml/item45.xml"/><Relationship Id="rId66" Type="http://schemas.openxmlformats.org/officeDocument/2006/relationships/customXml" Target="../customXml/item66.xml"/><Relationship Id="rId87" Type="http://schemas.openxmlformats.org/officeDocument/2006/relationships/customXml" Target="../customXml/item87.xml"/><Relationship Id="rId110" Type="http://schemas.openxmlformats.org/officeDocument/2006/relationships/customXml" Target="../customXml/item110.xml"/><Relationship Id="rId131" Type="http://schemas.openxmlformats.org/officeDocument/2006/relationships/customXml" Target="../customXml/item131.xml"/><Relationship Id="rId152" Type="http://schemas.openxmlformats.org/officeDocument/2006/relationships/customXml" Target="../customXml/item152.xml"/><Relationship Id="rId173" Type="http://schemas.openxmlformats.org/officeDocument/2006/relationships/customXml" Target="../customXml/item173.xml"/><Relationship Id="rId194" Type="http://schemas.openxmlformats.org/officeDocument/2006/relationships/customXml" Target="../customXml/item194.xml"/><Relationship Id="rId208" Type="http://schemas.openxmlformats.org/officeDocument/2006/relationships/customXml" Target="../customXml/item208.xml"/><Relationship Id="rId229" Type="http://schemas.openxmlformats.org/officeDocument/2006/relationships/customXml" Target="../customXml/item229.xml"/><Relationship Id="rId240" Type="http://schemas.openxmlformats.org/officeDocument/2006/relationships/customXml" Target="../customXml/item240.xml"/><Relationship Id="rId261" Type="http://schemas.openxmlformats.org/officeDocument/2006/relationships/header" Target="header1.xml"/><Relationship Id="rId14" Type="http://schemas.openxmlformats.org/officeDocument/2006/relationships/customXml" Target="../customXml/item14.xml"/><Relationship Id="rId35" Type="http://schemas.openxmlformats.org/officeDocument/2006/relationships/customXml" Target="../customXml/item35.xml"/><Relationship Id="rId56" Type="http://schemas.openxmlformats.org/officeDocument/2006/relationships/customXml" Target="../customXml/item56.xml"/><Relationship Id="rId77" Type="http://schemas.openxmlformats.org/officeDocument/2006/relationships/customXml" Target="../customXml/item77.xml"/><Relationship Id="rId100" Type="http://schemas.openxmlformats.org/officeDocument/2006/relationships/customXml" Target="../customXml/item100.xml"/><Relationship Id="rId282" Type="http://schemas.openxmlformats.org/officeDocument/2006/relationships/image" Target="media/image20.png"/><Relationship Id="rId8" Type="http://schemas.openxmlformats.org/officeDocument/2006/relationships/customXml" Target="../customXml/item8.xml"/><Relationship Id="rId98" Type="http://schemas.openxmlformats.org/officeDocument/2006/relationships/customXml" Target="../customXml/item98.xml"/><Relationship Id="rId121" Type="http://schemas.openxmlformats.org/officeDocument/2006/relationships/customXml" Target="../customXml/item121.xml"/><Relationship Id="rId142" Type="http://schemas.openxmlformats.org/officeDocument/2006/relationships/customXml" Target="../customXml/item142.xml"/><Relationship Id="rId163" Type="http://schemas.openxmlformats.org/officeDocument/2006/relationships/customXml" Target="../customXml/item163.xml"/><Relationship Id="rId184" Type="http://schemas.openxmlformats.org/officeDocument/2006/relationships/customXml" Target="../customXml/item184.xml"/><Relationship Id="rId219" Type="http://schemas.openxmlformats.org/officeDocument/2006/relationships/customXml" Target="../customXml/item219.xml"/><Relationship Id="rId230" Type="http://schemas.openxmlformats.org/officeDocument/2006/relationships/customXml" Target="../customXml/item230.xml"/><Relationship Id="rId251" Type="http://schemas.openxmlformats.org/officeDocument/2006/relationships/numbering" Target="numbering.xml"/><Relationship Id="rId25" Type="http://schemas.openxmlformats.org/officeDocument/2006/relationships/customXml" Target="../customXml/item25.xml"/><Relationship Id="rId46" Type="http://schemas.openxmlformats.org/officeDocument/2006/relationships/customXml" Target="../customXml/item46.xml"/><Relationship Id="rId67" Type="http://schemas.openxmlformats.org/officeDocument/2006/relationships/customXml" Target="../customXml/item67.xml"/><Relationship Id="rId272" Type="http://schemas.openxmlformats.org/officeDocument/2006/relationships/image" Target="media/image10.png"/><Relationship Id="rId293" Type="http://schemas.openxmlformats.org/officeDocument/2006/relationships/image" Target="media/image31.png"/><Relationship Id="rId88" Type="http://schemas.openxmlformats.org/officeDocument/2006/relationships/customXml" Target="../customXml/item88.xml"/><Relationship Id="rId111" Type="http://schemas.openxmlformats.org/officeDocument/2006/relationships/customXml" Target="../customXml/item111.xml"/><Relationship Id="rId132" Type="http://schemas.openxmlformats.org/officeDocument/2006/relationships/customXml" Target="../customXml/item132.xml"/><Relationship Id="rId153" Type="http://schemas.openxmlformats.org/officeDocument/2006/relationships/customXml" Target="../customXml/item153.xml"/><Relationship Id="rId174" Type="http://schemas.openxmlformats.org/officeDocument/2006/relationships/customXml" Target="../customXml/item174.xml"/><Relationship Id="rId195" Type="http://schemas.openxmlformats.org/officeDocument/2006/relationships/customXml" Target="../customXml/item195.xml"/><Relationship Id="rId209" Type="http://schemas.openxmlformats.org/officeDocument/2006/relationships/customXml" Target="../customXml/item209.xml"/><Relationship Id="rId220" Type="http://schemas.openxmlformats.org/officeDocument/2006/relationships/customXml" Target="../customXml/item220.xml"/><Relationship Id="rId241" Type="http://schemas.openxmlformats.org/officeDocument/2006/relationships/customXml" Target="../customXml/item241.xml"/><Relationship Id="rId15" Type="http://schemas.openxmlformats.org/officeDocument/2006/relationships/customXml" Target="../customXml/item15.xml"/><Relationship Id="rId36" Type="http://schemas.openxmlformats.org/officeDocument/2006/relationships/customXml" Target="../customXml/item36.xml"/><Relationship Id="rId57" Type="http://schemas.openxmlformats.org/officeDocument/2006/relationships/customXml" Target="../customXml/item57.xml"/><Relationship Id="rId262" Type="http://schemas.openxmlformats.org/officeDocument/2006/relationships/header" Target="header2.xml"/><Relationship Id="rId283" Type="http://schemas.openxmlformats.org/officeDocument/2006/relationships/image" Target="media/image21.png"/><Relationship Id="rId78" Type="http://schemas.openxmlformats.org/officeDocument/2006/relationships/customXml" Target="../customXml/item78.xml"/><Relationship Id="rId99" Type="http://schemas.openxmlformats.org/officeDocument/2006/relationships/customXml" Target="../customXml/item99.xml"/><Relationship Id="rId101" Type="http://schemas.openxmlformats.org/officeDocument/2006/relationships/customXml" Target="../customXml/item101.xml"/><Relationship Id="rId122" Type="http://schemas.openxmlformats.org/officeDocument/2006/relationships/customXml" Target="../customXml/item122.xml"/><Relationship Id="rId143" Type="http://schemas.openxmlformats.org/officeDocument/2006/relationships/customXml" Target="../customXml/item143.xml"/><Relationship Id="rId164" Type="http://schemas.openxmlformats.org/officeDocument/2006/relationships/customXml" Target="../customXml/item164.xml"/><Relationship Id="rId185" Type="http://schemas.openxmlformats.org/officeDocument/2006/relationships/customXml" Target="../customXml/item185.xml"/><Relationship Id="rId9" Type="http://schemas.openxmlformats.org/officeDocument/2006/relationships/customXml" Target="../customXml/item9.xml"/><Relationship Id="rId210" Type="http://schemas.openxmlformats.org/officeDocument/2006/relationships/customXml" Target="../customXml/item210.xml"/><Relationship Id="rId26" Type="http://schemas.openxmlformats.org/officeDocument/2006/relationships/customXml" Target="../customXml/item26.xml"/><Relationship Id="rId231" Type="http://schemas.openxmlformats.org/officeDocument/2006/relationships/customXml" Target="../customXml/item231.xml"/><Relationship Id="rId252" Type="http://schemas.openxmlformats.org/officeDocument/2006/relationships/styles" Target="styles.xml"/><Relationship Id="rId273" Type="http://schemas.openxmlformats.org/officeDocument/2006/relationships/image" Target="media/image11.png"/><Relationship Id="rId294" Type="http://schemas.openxmlformats.org/officeDocument/2006/relationships/image" Target="media/image32.png"/><Relationship Id="rId47" Type="http://schemas.openxmlformats.org/officeDocument/2006/relationships/customXml" Target="../customXml/item47.xml"/><Relationship Id="rId68" Type="http://schemas.openxmlformats.org/officeDocument/2006/relationships/customXml" Target="../customXml/item68.xml"/><Relationship Id="rId89" Type="http://schemas.openxmlformats.org/officeDocument/2006/relationships/customXml" Target="../customXml/item89.xml"/><Relationship Id="rId112" Type="http://schemas.openxmlformats.org/officeDocument/2006/relationships/customXml" Target="../customXml/item112.xml"/><Relationship Id="rId133" Type="http://schemas.openxmlformats.org/officeDocument/2006/relationships/customXml" Target="../customXml/item133.xml"/><Relationship Id="rId154" Type="http://schemas.openxmlformats.org/officeDocument/2006/relationships/customXml" Target="../customXml/item154.xml"/><Relationship Id="rId175" Type="http://schemas.openxmlformats.org/officeDocument/2006/relationships/customXml" Target="../customXml/item175.xml"/><Relationship Id="rId196" Type="http://schemas.openxmlformats.org/officeDocument/2006/relationships/customXml" Target="../customXml/item196.xml"/><Relationship Id="rId200" Type="http://schemas.openxmlformats.org/officeDocument/2006/relationships/customXml" Target="../customXml/item200.xml"/><Relationship Id="rId16" Type="http://schemas.openxmlformats.org/officeDocument/2006/relationships/customXml" Target="../customXml/item16.xml"/><Relationship Id="rId221" Type="http://schemas.openxmlformats.org/officeDocument/2006/relationships/customXml" Target="../customXml/item221.xml"/><Relationship Id="rId242" Type="http://schemas.openxmlformats.org/officeDocument/2006/relationships/customXml" Target="../customXml/item242.xml"/><Relationship Id="rId263" Type="http://schemas.openxmlformats.org/officeDocument/2006/relationships/footer" Target="footer1.xml"/><Relationship Id="rId284" Type="http://schemas.openxmlformats.org/officeDocument/2006/relationships/image" Target="media/image22.png"/><Relationship Id="rId37" Type="http://schemas.openxmlformats.org/officeDocument/2006/relationships/customXml" Target="../customXml/item37.xml"/><Relationship Id="rId58" Type="http://schemas.openxmlformats.org/officeDocument/2006/relationships/customXml" Target="../customXml/item58.xml"/><Relationship Id="rId79" Type="http://schemas.openxmlformats.org/officeDocument/2006/relationships/customXml" Target="../customXml/item79.xml"/><Relationship Id="rId102" Type="http://schemas.openxmlformats.org/officeDocument/2006/relationships/customXml" Target="../customXml/item102.xml"/><Relationship Id="rId123" Type="http://schemas.openxmlformats.org/officeDocument/2006/relationships/customXml" Target="../customXml/item123.xml"/><Relationship Id="rId144" Type="http://schemas.openxmlformats.org/officeDocument/2006/relationships/customXml" Target="../customXml/item144.xml"/><Relationship Id="rId90" Type="http://schemas.openxmlformats.org/officeDocument/2006/relationships/customXml" Target="../customXml/item90.xml"/><Relationship Id="rId165" Type="http://schemas.openxmlformats.org/officeDocument/2006/relationships/customXml" Target="../customXml/item165.xml"/><Relationship Id="rId186" Type="http://schemas.openxmlformats.org/officeDocument/2006/relationships/customXml" Target="../customXml/item186.xml"/><Relationship Id="rId211" Type="http://schemas.openxmlformats.org/officeDocument/2006/relationships/customXml" Target="../customXml/item211.xml"/><Relationship Id="rId232" Type="http://schemas.openxmlformats.org/officeDocument/2006/relationships/customXml" Target="../customXml/item232.xml"/><Relationship Id="rId253" Type="http://schemas.openxmlformats.org/officeDocument/2006/relationships/settings" Target="settings.xml"/><Relationship Id="rId274" Type="http://schemas.openxmlformats.org/officeDocument/2006/relationships/image" Target="media/image12.png"/><Relationship Id="rId295" Type="http://schemas.openxmlformats.org/officeDocument/2006/relationships/image" Target="media/image33.png"/><Relationship Id="rId27" Type="http://schemas.openxmlformats.org/officeDocument/2006/relationships/customXml" Target="../customXml/item27.xml"/><Relationship Id="rId48" Type="http://schemas.openxmlformats.org/officeDocument/2006/relationships/customXml" Target="../customXml/item48.xml"/><Relationship Id="rId69" Type="http://schemas.openxmlformats.org/officeDocument/2006/relationships/customXml" Target="../customXml/item69.xml"/><Relationship Id="rId113" Type="http://schemas.openxmlformats.org/officeDocument/2006/relationships/customXml" Target="../customXml/item113.xml"/><Relationship Id="rId134" Type="http://schemas.openxmlformats.org/officeDocument/2006/relationships/customXml" Target="../customXml/item134.xml"/><Relationship Id="rId80" Type="http://schemas.openxmlformats.org/officeDocument/2006/relationships/customXml" Target="../customXml/item80.xml"/><Relationship Id="rId155" Type="http://schemas.openxmlformats.org/officeDocument/2006/relationships/customXml" Target="../customXml/item155.xml"/><Relationship Id="rId176" Type="http://schemas.openxmlformats.org/officeDocument/2006/relationships/customXml" Target="../customXml/item176.xml"/><Relationship Id="rId197" Type="http://schemas.openxmlformats.org/officeDocument/2006/relationships/customXml" Target="../customXml/item197.xml"/><Relationship Id="rId201" Type="http://schemas.openxmlformats.org/officeDocument/2006/relationships/customXml" Target="../customXml/item201.xml"/><Relationship Id="rId222" Type="http://schemas.openxmlformats.org/officeDocument/2006/relationships/customXml" Target="../customXml/item222.xml"/><Relationship Id="rId243" Type="http://schemas.openxmlformats.org/officeDocument/2006/relationships/customXml" Target="../customXml/item243.xml"/><Relationship Id="rId264" Type="http://schemas.openxmlformats.org/officeDocument/2006/relationships/footer" Target="footer2.xml"/><Relationship Id="rId285" Type="http://schemas.openxmlformats.org/officeDocument/2006/relationships/image" Target="media/image23.png"/><Relationship Id="rId17" Type="http://schemas.openxmlformats.org/officeDocument/2006/relationships/customXml" Target="../customXml/item17.xml"/><Relationship Id="rId38" Type="http://schemas.openxmlformats.org/officeDocument/2006/relationships/customXml" Target="../customXml/item38.xml"/><Relationship Id="rId59" Type="http://schemas.openxmlformats.org/officeDocument/2006/relationships/customXml" Target="../customXml/item59.xml"/><Relationship Id="rId103" Type="http://schemas.openxmlformats.org/officeDocument/2006/relationships/customXml" Target="../customXml/item103.xml"/><Relationship Id="rId124" Type="http://schemas.openxmlformats.org/officeDocument/2006/relationships/customXml" Target="../customXml/item124.xml"/><Relationship Id="rId70" Type="http://schemas.openxmlformats.org/officeDocument/2006/relationships/customXml" Target="../customXml/item70.xml"/><Relationship Id="rId91" Type="http://schemas.openxmlformats.org/officeDocument/2006/relationships/customXml" Target="../customXml/item91.xml"/><Relationship Id="rId145" Type="http://schemas.openxmlformats.org/officeDocument/2006/relationships/customXml" Target="../customXml/item145.xml"/><Relationship Id="rId166" Type="http://schemas.openxmlformats.org/officeDocument/2006/relationships/customXml" Target="../customXml/item166.xml"/><Relationship Id="rId187" Type="http://schemas.openxmlformats.org/officeDocument/2006/relationships/customXml" Target="../customXml/item187.xml"/><Relationship Id="rId1" Type="http://schemas.openxmlformats.org/officeDocument/2006/relationships/customXml" Target="../customXml/item1.xml"/><Relationship Id="rId212" Type="http://schemas.openxmlformats.org/officeDocument/2006/relationships/customXml" Target="../customXml/item212.xml"/><Relationship Id="rId233" Type="http://schemas.openxmlformats.org/officeDocument/2006/relationships/customXml" Target="../customXml/item233.xml"/><Relationship Id="rId254" Type="http://schemas.openxmlformats.org/officeDocument/2006/relationships/webSettings" Target="webSettings.xml"/><Relationship Id="rId28" Type="http://schemas.openxmlformats.org/officeDocument/2006/relationships/customXml" Target="../customXml/item28.xml"/><Relationship Id="rId49" Type="http://schemas.openxmlformats.org/officeDocument/2006/relationships/customXml" Target="../customXml/item49.xml"/><Relationship Id="rId114" Type="http://schemas.openxmlformats.org/officeDocument/2006/relationships/customXml" Target="../customXml/item114.xml"/><Relationship Id="rId275" Type="http://schemas.openxmlformats.org/officeDocument/2006/relationships/image" Target="media/image13.png"/><Relationship Id="rId296" Type="http://schemas.openxmlformats.org/officeDocument/2006/relationships/image" Target="media/image34.png"/><Relationship Id="rId300" Type="http://schemas.openxmlformats.org/officeDocument/2006/relationships/image" Target="media/image38.png"/><Relationship Id="rId60" Type="http://schemas.openxmlformats.org/officeDocument/2006/relationships/customXml" Target="../customXml/item60.xml"/><Relationship Id="rId81" Type="http://schemas.openxmlformats.org/officeDocument/2006/relationships/customXml" Target="../customXml/item81.xml"/><Relationship Id="rId135" Type="http://schemas.openxmlformats.org/officeDocument/2006/relationships/customXml" Target="../customXml/item135.xml"/><Relationship Id="rId156" Type="http://schemas.openxmlformats.org/officeDocument/2006/relationships/customXml" Target="../customXml/item156.xml"/><Relationship Id="rId177" Type="http://schemas.openxmlformats.org/officeDocument/2006/relationships/customXml" Target="../customXml/item177.xml"/><Relationship Id="rId198" Type="http://schemas.openxmlformats.org/officeDocument/2006/relationships/customXml" Target="../customXml/item198.xml"/><Relationship Id="rId202" Type="http://schemas.openxmlformats.org/officeDocument/2006/relationships/customXml" Target="../customXml/item202.xml"/><Relationship Id="rId223" Type="http://schemas.openxmlformats.org/officeDocument/2006/relationships/customXml" Target="../customXml/item223.xml"/><Relationship Id="rId244" Type="http://schemas.openxmlformats.org/officeDocument/2006/relationships/customXml" Target="../customXml/item244.xml"/><Relationship Id="rId18" Type="http://schemas.openxmlformats.org/officeDocument/2006/relationships/customXml" Target="../customXml/item18.xml"/><Relationship Id="rId39" Type="http://schemas.openxmlformats.org/officeDocument/2006/relationships/customXml" Target="../customXml/item39.xml"/><Relationship Id="rId265" Type="http://schemas.openxmlformats.org/officeDocument/2006/relationships/header" Target="header3.xml"/><Relationship Id="rId286" Type="http://schemas.openxmlformats.org/officeDocument/2006/relationships/image" Target="media/image24.png"/><Relationship Id="rId50" Type="http://schemas.openxmlformats.org/officeDocument/2006/relationships/customXml" Target="../customXml/item50.xml"/><Relationship Id="rId104" Type="http://schemas.openxmlformats.org/officeDocument/2006/relationships/customXml" Target="../customXml/item104.xml"/><Relationship Id="rId125" Type="http://schemas.openxmlformats.org/officeDocument/2006/relationships/customXml" Target="../customXml/item125.xml"/><Relationship Id="rId146" Type="http://schemas.openxmlformats.org/officeDocument/2006/relationships/customXml" Target="../customXml/item146.xml"/><Relationship Id="rId167" Type="http://schemas.openxmlformats.org/officeDocument/2006/relationships/customXml" Target="../customXml/item167.xml"/><Relationship Id="rId188" Type="http://schemas.openxmlformats.org/officeDocument/2006/relationships/customXml" Target="../customXml/item188.xml"/><Relationship Id="rId71" Type="http://schemas.openxmlformats.org/officeDocument/2006/relationships/customXml" Target="../customXml/item71.xml"/><Relationship Id="rId92" Type="http://schemas.openxmlformats.org/officeDocument/2006/relationships/customXml" Target="../customXml/item92.xml"/><Relationship Id="rId213" Type="http://schemas.openxmlformats.org/officeDocument/2006/relationships/customXml" Target="../customXml/item213.xml"/><Relationship Id="rId234" Type="http://schemas.openxmlformats.org/officeDocument/2006/relationships/customXml" Target="../customXml/item234.xml"/><Relationship Id="rId2" Type="http://schemas.openxmlformats.org/officeDocument/2006/relationships/customXml" Target="../customXml/item2.xml"/><Relationship Id="rId29" Type="http://schemas.openxmlformats.org/officeDocument/2006/relationships/customXml" Target="../customXml/item29.xml"/><Relationship Id="rId255" Type="http://schemas.openxmlformats.org/officeDocument/2006/relationships/footnotes" Target="footnotes.xml"/><Relationship Id="rId276" Type="http://schemas.openxmlformats.org/officeDocument/2006/relationships/image" Target="media/image14.png"/><Relationship Id="rId297" Type="http://schemas.openxmlformats.org/officeDocument/2006/relationships/image" Target="media/image35.png"/><Relationship Id="rId40" Type="http://schemas.openxmlformats.org/officeDocument/2006/relationships/customXml" Target="../customXml/item40.xml"/><Relationship Id="rId115" Type="http://schemas.openxmlformats.org/officeDocument/2006/relationships/customXml" Target="../customXml/item115.xml"/><Relationship Id="rId136" Type="http://schemas.openxmlformats.org/officeDocument/2006/relationships/customXml" Target="../customXml/item136.xml"/><Relationship Id="rId157" Type="http://schemas.openxmlformats.org/officeDocument/2006/relationships/customXml" Target="../customXml/item157.xml"/><Relationship Id="rId178" Type="http://schemas.openxmlformats.org/officeDocument/2006/relationships/customXml" Target="../customXml/item178.xml"/><Relationship Id="rId301" Type="http://schemas.openxmlformats.org/officeDocument/2006/relationships/footer" Target="footer4.xml"/><Relationship Id="rId61" Type="http://schemas.openxmlformats.org/officeDocument/2006/relationships/customXml" Target="../customXml/item61.xml"/><Relationship Id="rId82" Type="http://schemas.openxmlformats.org/officeDocument/2006/relationships/customXml" Target="../customXml/item82.xml"/><Relationship Id="rId199" Type="http://schemas.openxmlformats.org/officeDocument/2006/relationships/customXml" Target="../customXml/item199.xml"/><Relationship Id="rId203" Type="http://schemas.openxmlformats.org/officeDocument/2006/relationships/customXml" Target="../customXml/item203.xml"/><Relationship Id="rId19" Type="http://schemas.openxmlformats.org/officeDocument/2006/relationships/customXml" Target="../customXml/item19.xml"/><Relationship Id="rId224" Type="http://schemas.openxmlformats.org/officeDocument/2006/relationships/customXml" Target="../customXml/item224.xml"/><Relationship Id="rId245" Type="http://schemas.openxmlformats.org/officeDocument/2006/relationships/customXml" Target="../customXml/item245.xml"/><Relationship Id="rId266" Type="http://schemas.openxmlformats.org/officeDocument/2006/relationships/footer" Target="footer3.xml"/><Relationship Id="rId287" Type="http://schemas.openxmlformats.org/officeDocument/2006/relationships/image" Target="media/image25.png"/><Relationship Id="rId30" Type="http://schemas.openxmlformats.org/officeDocument/2006/relationships/customXml" Target="../customXml/item30.xml"/><Relationship Id="rId105" Type="http://schemas.openxmlformats.org/officeDocument/2006/relationships/customXml" Target="../customXml/item105.xml"/><Relationship Id="rId126" Type="http://schemas.openxmlformats.org/officeDocument/2006/relationships/customXml" Target="../customXml/item126.xml"/><Relationship Id="rId147" Type="http://schemas.openxmlformats.org/officeDocument/2006/relationships/customXml" Target="../customXml/item147.xml"/><Relationship Id="rId168" Type="http://schemas.openxmlformats.org/officeDocument/2006/relationships/customXml" Target="../customXml/item168.xml"/><Relationship Id="rId51" Type="http://schemas.openxmlformats.org/officeDocument/2006/relationships/customXml" Target="../customXml/item51.xml"/><Relationship Id="rId72" Type="http://schemas.openxmlformats.org/officeDocument/2006/relationships/customXml" Target="../customXml/item72.xml"/><Relationship Id="rId93" Type="http://schemas.openxmlformats.org/officeDocument/2006/relationships/customXml" Target="../customXml/item93.xml"/><Relationship Id="rId189" Type="http://schemas.openxmlformats.org/officeDocument/2006/relationships/customXml" Target="../customXml/item189.xml"/><Relationship Id="rId3" Type="http://schemas.openxmlformats.org/officeDocument/2006/relationships/customXml" Target="../customXml/item3.xml"/><Relationship Id="rId214" Type="http://schemas.openxmlformats.org/officeDocument/2006/relationships/customXml" Target="../customXml/item214.xml"/><Relationship Id="rId235" Type="http://schemas.openxmlformats.org/officeDocument/2006/relationships/customXml" Target="../customXml/item235.xml"/><Relationship Id="rId256" Type="http://schemas.openxmlformats.org/officeDocument/2006/relationships/endnotes" Target="endnotes.xml"/><Relationship Id="rId277" Type="http://schemas.openxmlformats.org/officeDocument/2006/relationships/image" Target="media/image15.png"/><Relationship Id="rId298" Type="http://schemas.openxmlformats.org/officeDocument/2006/relationships/image" Target="media/image36.png"/><Relationship Id="rId116" Type="http://schemas.openxmlformats.org/officeDocument/2006/relationships/customXml" Target="../customXml/item116.xml"/><Relationship Id="rId137" Type="http://schemas.openxmlformats.org/officeDocument/2006/relationships/customXml" Target="../customXml/item137.xml"/><Relationship Id="rId158" Type="http://schemas.openxmlformats.org/officeDocument/2006/relationships/customXml" Target="../customXml/item158.xml"/><Relationship Id="rId302" Type="http://schemas.openxmlformats.org/officeDocument/2006/relationships/fontTable" Target="fontTable.xml"/><Relationship Id="rId20" Type="http://schemas.openxmlformats.org/officeDocument/2006/relationships/customXml" Target="../customXml/item20.xml"/><Relationship Id="rId41" Type="http://schemas.openxmlformats.org/officeDocument/2006/relationships/customXml" Target="../customXml/item41.xml"/><Relationship Id="rId62" Type="http://schemas.openxmlformats.org/officeDocument/2006/relationships/customXml" Target="../customXml/item62.xml"/><Relationship Id="rId83" Type="http://schemas.openxmlformats.org/officeDocument/2006/relationships/customXml" Target="../customXml/item83.xml"/><Relationship Id="rId179" Type="http://schemas.openxmlformats.org/officeDocument/2006/relationships/customXml" Target="../customXml/item179.xml"/><Relationship Id="rId190" Type="http://schemas.openxmlformats.org/officeDocument/2006/relationships/customXml" Target="../customXml/item190.xml"/><Relationship Id="rId204" Type="http://schemas.openxmlformats.org/officeDocument/2006/relationships/customXml" Target="../customXml/item204.xml"/><Relationship Id="rId225" Type="http://schemas.openxmlformats.org/officeDocument/2006/relationships/customXml" Target="../customXml/item225.xml"/><Relationship Id="rId246" Type="http://schemas.openxmlformats.org/officeDocument/2006/relationships/customXml" Target="../customXml/item246.xml"/><Relationship Id="rId267" Type="http://schemas.openxmlformats.org/officeDocument/2006/relationships/image" Target="media/image5.png"/><Relationship Id="rId288" Type="http://schemas.openxmlformats.org/officeDocument/2006/relationships/image" Target="media/image26.png"/><Relationship Id="rId106" Type="http://schemas.openxmlformats.org/officeDocument/2006/relationships/customXml" Target="../customXml/item106.xml"/><Relationship Id="rId127" Type="http://schemas.openxmlformats.org/officeDocument/2006/relationships/customXml" Target="../customXml/item127.xml"/><Relationship Id="rId10" Type="http://schemas.openxmlformats.org/officeDocument/2006/relationships/customXml" Target="../customXml/item10.xml"/><Relationship Id="rId31" Type="http://schemas.openxmlformats.org/officeDocument/2006/relationships/customXml" Target="../customXml/item31.xml"/><Relationship Id="rId52" Type="http://schemas.openxmlformats.org/officeDocument/2006/relationships/customXml" Target="../customXml/item52.xml"/><Relationship Id="rId73" Type="http://schemas.openxmlformats.org/officeDocument/2006/relationships/customXml" Target="../customXml/item73.xml"/><Relationship Id="rId94" Type="http://schemas.openxmlformats.org/officeDocument/2006/relationships/customXml" Target="../customXml/item94.xml"/><Relationship Id="rId148" Type="http://schemas.openxmlformats.org/officeDocument/2006/relationships/customXml" Target="../customXml/item148.xml"/><Relationship Id="rId169" Type="http://schemas.openxmlformats.org/officeDocument/2006/relationships/customXml" Target="../customXml/item169.xml"/><Relationship Id="rId4" Type="http://schemas.openxmlformats.org/officeDocument/2006/relationships/customXml" Target="../customXml/item4.xml"/><Relationship Id="rId180" Type="http://schemas.openxmlformats.org/officeDocument/2006/relationships/customXml" Target="../customXml/item180.xml"/><Relationship Id="rId215" Type="http://schemas.openxmlformats.org/officeDocument/2006/relationships/customXml" Target="../customXml/item215.xml"/><Relationship Id="rId236" Type="http://schemas.openxmlformats.org/officeDocument/2006/relationships/customXml" Target="../customXml/item236.xml"/><Relationship Id="rId257" Type="http://schemas.openxmlformats.org/officeDocument/2006/relationships/image" Target="media/image1.png"/><Relationship Id="rId278" Type="http://schemas.openxmlformats.org/officeDocument/2006/relationships/image" Target="media/image16.png"/><Relationship Id="rId303" Type="http://schemas.openxmlformats.org/officeDocument/2006/relationships/theme" Target="theme/theme1.xml"/><Relationship Id="rId42" Type="http://schemas.openxmlformats.org/officeDocument/2006/relationships/customXml" Target="../customXml/item42.xml"/><Relationship Id="rId84" Type="http://schemas.openxmlformats.org/officeDocument/2006/relationships/customXml" Target="../customXml/item84.xml"/><Relationship Id="rId138" Type="http://schemas.openxmlformats.org/officeDocument/2006/relationships/customXml" Target="../customXml/item138.xml"/><Relationship Id="rId191" Type="http://schemas.openxmlformats.org/officeDocument/2006/relationships/customXml" Target="../customXml/item191.xml"/><Relationship Id="rId205" Type="http://schemas.openxmlformats.org/officeDocument/2006/relationships/customXml" Target="../customXml/item205.xml"/><Relationship Id="rId247" Type="http://schemas.openxmlformats.org/officeDocument/2006/relationships/customXml" Target="../customXml/item247.xml"/><Relationship Id="rId107" Type="http://schemas.openxmlformats.org/officeDocument/2006/relationships/customXml" Target="../customXml/item107.xml"/><Relationship Id="rId289" Type="http://schemas.openxmlformats.org/officeDocument/2006/relationships/image" Target="media/image27.png"/><Relationship Id="rId11" Type="http://schemas.openxmlformats.org/officeDocument/2006/relationships/customXml" Target="../customXml/item11.xml"/><Relationship Id="rId53" Type="http://schemas.openxmlformats.org/officeDocument/2006/relationships/customXml" Target="../customXml/item53.xml"/><Relationship Id="rId149" Type="http://schemas.openxmlformats.org/officeDocument/2006/relationships/customXml" Target="../customXml/item149.xml"/><Relationship Id="rId95" Type="http://schemas.openxmlformats.org/officeDocument/2006/relationships/customXml" Target="../customXml/item95.xml"/><Relationship Id="rId160" Type="http://schemas.openxmlformats.org/officeDocument/2006/relationships/customXml" Target="../customXml/item160.xml"/><Relationship Id="rId216" Type="http://schemas.openxmlformats.org/officeDocument/2006/relationships/customXml" Target="../customXml/item216.xml"/><Relationship Id="rId258" Type="http://schemas.openxmlformats.org/officeDocument/2006/relationships/image" Target="media/image2.png"/><Relationship Id="rId22" Type="http://schemas.openxmlformats.org/officeDocument/2006/relationships/customXml" Target="../customXml/item22.xml"/><Relationship Id="rId64" Type="http://schemas.openxmlformats.org/officeDocument/2006/relationships/customXml" Target="../customXml/item64.xml"/><Relationship Id="rId118" Type="http://schemas.openxmlformats.org/officeDocument/2006/relationships/customXml" Target="../customXml/item118.xml"/><Relationship Id="rId171" Type="http://schemas.openxmlformats.org/officeDocument/2006/relationships/customXml" Target="../customXml/item171.xml"/><Relationship Id="rId227" Type="http://schemas.openxmlformats.org/officeDocument/2006/relationships/customXml" Target="../customXml/item227.xml"/><Relationship Id="rId269" Type="http://schemas.openxmlformats.org/officeDocument/2006/relationships/image" Target="media/image7.png"/><Relationship Id="rId33" Type="http://schemas.openxmlformats.org/officeDocument/2006/relationships/customXml" Target="../customXml/item33.xml"/><Relationship Id="rId129" Type="http://schemas.openxmlformats.org/officeDocument/2006/relationships/customXml" Target="../customXml/item129.xml"/><Relationship Id="rId280" Type="http://schemas.openxmlformats.org/officeDocument/2006/relationships/image" Target="media/image18.png"/><Relationship Id="rId75" Type="http://schemas.openxmlformats.org/officeDocument/2006/relationships/customXml" Target="../customXml/item75.xml"/><Relationship Id="rId140" Type="http://schemas.openxmlformats.org/officeDocument/2006/relationships/customXml" Target="../customXml/item140.xml"/><Relationship Id="rId182" Type="http://schemas.openxmlformats.org/officeDocument/2006/relationships/customXml" Target="../customXml/item18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1949EB46-B4C9-E44B-92A6-C25F6861E4B3}">
  <we:reference id="wa200001011" version="1.1.0.0" store="en-001" storeType="OMEX"/>
  <we:alternateReferences>
    <we:reference id="WA200001011" version="1.1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1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.xml"/></Relationships>
</file>

<file path=customXml/_rels/item10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0.xml"/></Relationships>
</file>

<file path=customXml/_rels/item10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1.xml"/></Relationships>
</file>

<file path=customXml/_rels/item10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2.xml"/></Relationships>
</file>

<file path=customXml/_rels/item10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3.xml"/></Relationships>
</file>

<file path=customXml/_rels/item10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4.xml"/></Relationships>
</file>

<file path=customXml/_rels/item10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5.xml"/></Relationships>
</file>

<file path=customXml/_rels/item10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6.xml"/></Relationships>
</file>

<file path=customXml/_rels/item10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7.xml"/></Relationships>
</file>

<file path=customXml/_rels/item10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8.xml"/></Relationships>
</file>

<file path=customXml/_rels/item10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9.xml"/></Relationships>
</file>

<file path=customXml/_rels/item1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.xml"/></Relationships>
</file>

<file path=customXml/_rels/item11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0.xml"/></Relationships>
</file>

<file path=customXml/_rels/item11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1.xml"/></Relationships>
</file>

<file path=customXml/_rels/item11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2.xml"/></Relationships>
</file>

<file path=customXml/_rels/item11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3.xml"/></Relationships>
</file>

<file path=customXml/_rels/item11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4.xml"/></Relationships>
</file>

<file path=customXml/_rels/item11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5.xml"/></Relationships>
</file>

<file path=customXml/_rels/item11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6.xml"/></Relationships>
</file>

<file path=customXml/_rels/item11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7.xml"/></Relationships>
</file>

<file path=customXml/_rels/item11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8.xml"/></Relationships>
</file>

<file path=customXml/_rels/item11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9.xml"/></Relationships>
</file>

<file path=customXml/_rels/item1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.xml"/></Relationships>
</file>

<file path=customXml/_rels/item12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0.xml"/></Relationships>
</file>

<file path=customXml/_rels/item12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1.xml"/></Relationships>
</file>

<file path=customXml/_rels/item12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2.xml"/></Relationships>
</file>

<file path=customXml/_rels/item12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3.xml"/></Relationships>
</file>

<file path=customXml/_rels/item12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4.xml"/></Relationships>
</file>

<file path=customXml/_rels/item12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5.xml"/></Relationships>
</file>

<file path=customXml/_rels/item12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6.xml"/></Relationships>
</file>

<file path=customXml/_rels/item12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7.xml"/></Relationships>
</file>

<file path=customXml/_rels/item12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8.xml"/></Relationships>
</file>

<file path=customXml/_rels/item12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9.xml"/></Relationships>
</file>

<file path=customXml/_rels/item1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.xml"/></Relationships>
</file>

<file path=customXml/_rels/item13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0.xml"/></Relationships>
</file>

<file path=customXml/_rels/item13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1.xml"/></Relationships>
</file>

<file path=customXml/_rels/item13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2.xml"/></Relationships>
</file>

<file path=customXml/_rels/item13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3.xml"/></Relationships>
</file>

<file path=customXml/_rels/item13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4.xml"/></Relationships>
</file>

<file path=customXml/_rels/item13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5.xml"/></Relationships>
</file>

<file path=customXml/_rels/item13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6.xml"/></Relationships>
</file>

<file path=customXml/_rels/item13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7.xml"/></Relationships>
</file>

<file path=customXml/_rels/item13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8.xml"/></Relationships>
</file>

<file path=customXml/_rels/item13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9.xml"/></Relationships>
</file>

<file path=customXml/_rels/item1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.xml"/></Relationships>
</file>

<file path=customXml/_rels/item14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0.xml"/></Relationships>
</file>

<file path=customXml/_rels/item14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1.xml"/></Relationships>
</file>

<file path=customXml/_rels/item14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2.xml"/></Relationships>
</file>

<file path=customXml/_rels/item14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3.xml"/></Relationships>
</file>

<file path=customXml/_rels/item14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4.xml"/></Relationships>
</file>

<file path=customXml/_rels/item14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5.xml"/></Relationships>
</file>

<file path=customXml/_rels/item14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6.xml"/></Relationships>
</file>

<file path=customXml/_rels/item14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7.xml"/></Relationships>
</file>

<file path=customXml/_rels/item14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8.xml"/></Relationships>
</file>

<file path=customXml/_rels/item14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49.xml"/></Relationships>
</file>

<file path=customXml/_rels/item1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.xml"/></Relationships>
</file>

<file path=customXml/_rels/item15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0.xml"/></Relationships>
</file>

<file path=customXml/_rels/item15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1.xml"/></Relationships>
</file>

<file path=customXml/_rels/item15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2.xml"/></Relationships>
</file>

<file path=customXml/_rels/item15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3.xml"/></Relationships>
</file>

<file path=customXml/_rels/item15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4.xml"/></Relationships>
</file>

<file path=customXml/_rels/item15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5.xml"/></Relationships>
</file>

<file path=customXml/_rels/item15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6.xml"/></Relationships>
</file>

<file path=customXml/_rels/item15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7.xml"/></Relationships>
</file>

<file path=customXml/_rels/item15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8.xml"/></Relationships>
</file>

<file path=customXml/_rels/item15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59.xml"/></Relationships>
</file>

<file path=customXml/_rels/item1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.xml"/></Relationships>
</file>

<file path=customXml/_rels/item16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0.xml"/></Relationships>
</file>

<file path=customXml/_rels/item16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1.xml"/></Relationships>
</file>

<file path=customXml/_rels/item16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2.xml"/></Relationships>
</file>

<file path=customXml/_rels/item16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3.xml"/></Relationships>
</file>

<file path=customXml/_rels/item16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4.xml"/></Relationships>
</file>

<file path=customXml/_rels/item16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5.xml"/></Relationships>
</file>

<file path=customXml/_rels/item16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6.xml"/></Relationships>
</file>

<file path=customXml/_rels/item16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7.xml"/></Relationships>
</file>

<file path=customXml/_rels/item16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8.xml"/></Relationships>
</file>

<file path=customXml/_rels/item16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69.xml"/></Relationships>
</file>

<file path=customXml/_rels/item1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.xml"/></Relationships>
</file>

<file path=customXml/_rels/item17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0.xml"/></Relationships>
</file>

<file path=customXml/_rels/item17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1.xml"/></Relationships>
</file>

<file path=customXml/_rels/item17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2.xml"/></Relationships>
</file>

<file path=customXml/_rels/item17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3.xml"/></Relationships>
</file>

<file path=customXml/_rels/item17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4.xml"/></Relationships>
</file>

<file path=customXml/_rels/item17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5.xml"/></Relationships>
</file>

<file path=customXml/_rels/item17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6.xml"/></Relationships>
</file>

<file path=customXml/_rels/item17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7.xml"/></Relationships>
</file>

<file path=customXml/_rels/item17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8.xml"/></Relationships>
</file>

<file path=customXml/_rels/item17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79.xml"/></Relationships>
</file>

<file path=customXml/_rels/item1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.xml"/></Relationships>
</file>

<file path=customXml/_rels/item18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0.xml"/></Relationships>
</file>

<file path=customXml/_rels/item18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1.xml"/></Relationships>
</file>

<file path=customXml/_rels/item18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2.xml"/></Relationships>
</file>

<file path=customXml/_rels/item18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3.xml"/></Relationships>
</file>

<file path=customXml/_rels/item18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4.xml"/></Relationships>
</file>

<file path=customXml/_rels/item18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5.xml"/></Relationships>
</file>

<file path=customXml/_rels/item18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6.xml"/></Relationships>
</file>

<file path=customXml/_rels/item18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7.xml"/></Relationships>
</file>

<file path=customXml/_rels/item18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8.xml"/></Relationships>
</file>

<file path=customXml/_rels/item18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89.xml"/></Relationships>
</file>

<file path=customXml/_rels/item1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.xml"/></Relationships>
</file>

<file path=customXml/_rels/item19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0.xml"/></Relationships>
</file>

<file path=customXml/_rels/item19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1.xml"/></Relationships>
</file>

<file path=customXml/_rels/item19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2.xml"/></Relationships>
</file>

<file path=customXml/_rels/item19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3.xml"/></Relationships>
</file>

<file path=customXml/_rels/item19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4.xml"/></Relationships>
</file>

<file path=customXml/_rels/item19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5.xml"/></Relationships>
</file>

<file path=customXml/_rels/item19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6.xml"/></Relationships>
</file>

<file path=customXml/_rels/item19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7.xml"/></Relationships>
</file>

<file path=customXml/_rels/item19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8.xml"/></Relationships>
</file>

<file path=customXml/_rels/item19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99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2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.xml"/></Relationships>
</file>

<file path=customXml/_rels/item20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0.xml"/></Relationships>
</file>

<file path=customXml/_rels/item20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1.xml"/></Relationships>
</file>

<file path=customXml/_rels/item20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2.xml"/></Relationships>
</file>

<file path=customXml/_rels/item20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3.xml"/></Relationships>
</file>

<file path=customXml/_rels/item20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4.xml"/></Relationships>
</file>

<file path=customXml/_rels/item20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5.xml"/></Relationships>
</file>

<file path=customXml/_rels/item20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6.xml"/></Relationships>
</file>

<file path=customXml/_rels/item20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7.xml"/></Relationships>
</file>

<file path=customXml/_rels/item20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8.xml"/></Relationships>
</file>

<file path=customXml/_rels/item20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09.xml"/></Relationships>
</file>

<file path=customXml/_rels/item2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.xml"/></Relationships>
</file>

<file path=customXml/_rels/item21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0.xml"/></Relationships>
</file>

<file path=customXml/_rels/item21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1.xml"/></Relationships>
</file>

<file path=customXml/_rels/item21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2.xml"/></Relationships>
</file>

<file path=customXml/_rels/item21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3.xml"/></Relationships>
</file>

<file path=customXml/_rels/item21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4.xml"/></Relationships>
</file>

<file path=customXml/_rels/item21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5.xml"/></Relationships>
</file>

<file path=customXml/_rels/item21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6.xml"/></Relationships>
</file>

<file path=customXml/_rels/item21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7.xml"/></Relationships>
</file>

<file path=customXml/_rels/item21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8.xml"/></Relationships>
</file>

<file path=customXml/_rels/item21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19.xml"/></Relationships>
</file>

<file path=customXml/_rels/item2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.xml"/></Relationships>
</file>

<file path=customXml/_rels/item22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0.xml"/></Relationships>
</file>

<file path=customXml/_rels/item22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1.xml"/></Relationships>
</file>

<file path=customXml/_rels/item22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2.xml"/></Relationships>
</file>

<file path=customXml/_rels/item22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3.xml"/></Relationships>
</file>

<file path=customXml/_rels/item22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4.xml"/></Relationships>
</file>

<file path=customXml/_rels/item22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5.xml"/></Relationships>
</file>

<file path=customXml/_rels/item22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6.xml"/></Relationships>
</file>

<file path=customXml/_rels/item22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7.xml"/></Relationships>
</file>

<file path=customXml/_rels/item22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8.xml"/></Relationships>
</file>

<file path=customXml/_rels/item22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29.xml"/></Relationships>
</file>

<file path=customXml/_rels/item2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.xml"/></Relationships>
</file>

<file path=customXml/_rels/item23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0.xml"/></Relationships>
</file>

<file path=customXml/_rels/item23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1.xml"/></Relationships>
</file>

<file path=customXml/_rels/item23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2.xml"/></Relationships>
</file>

<file path=customXml/_rels/item23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3.xml"/></Relationships>
</file>

<file path=customXml/_rels/item23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4.xml"/></Relationships>
</file>

<file path=customXml/_rels/item23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5.xml"/></Relationships>
</file>

<file path=customXml/_rels/item23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6.xml"/></Relationships>
</file>

<file path=customXml/_rels/item23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7.xml"/></Relationships>
</file>

<file path=customXml/_rels/item23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8.xml"/></Relationships>
</file>

<file path=customXml/_rels/item23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39.xml"/></Relationships>
</file>

<file path=customXml/_rels/item2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.xml"/></Relationships>
</file>

<file path=customXml/_rels/item24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0.xml"/></Relationships>
</file>

<file path=customXml/_rels/item24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1.xml"/></Relationships>
</file>

<file path=customXml/_rels/item24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2.xml"/></Relationships>
</file>

<file path=customXml/_rels/item24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3.xml"/></Relationships>
</file>

<file path=customXml/_rels/item24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4.xml"/></Relationships>
</file>

<file path=customXml/_rels/item24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5.xml"/></Relationships>
</file>

<file path=customXml/_rels/item24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6.xml"/></Relationships>
</file>

<file path=customXml/_rels/item24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7.xml"/></Relationships>
</file>

<file path=customXml/_rels/item24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8.xml"/></Relationships>
</file>

<file path=customXml/_rels/item24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49.xml"/></Relationships>
</file>

<file path=customXml/_rels/item2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5.xml"/></Relationships>
</file>

<file path=customXml/_rels/item25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50.xml"/></Relationships>
</file>

<file path=customXml/_rels/item2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6.xml"/></Relationships>
</file>

<file path=customXml/_rels/item2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7.xml"/></Relationships>
</file>

<file path=customXml/_rels/item2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8.xml"/></Relationships>
</file>

<file path=customXml/_rels/item2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9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3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0.xml"/></Relationships>
</file>

<file path=customXml/_rels/item3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1.xml"/></Relationships>
</file>

<file path=customXml/_rels/item3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2.xml"/></Relationships>
</file>

<file path=customXml/_rels/item3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3.xml"/></Relationships>
</file>

<file path=customXml/_rels/item3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4.xml"/></Relationships>
</file>

<file path=customXml/_rels/item3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5.xml"/></Relationships>
</file>

<file path=customXml/_rels/item3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6.xml"/></Relationships>
</file>

<file path=customXml/_rels/item3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7.xml"/></Relationships>
</file>

<file path=customXml/_rels/item3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8.xml"/></Relationships>
</file>

<file path=customXml/_rels/item3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9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4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0.xml"/></Relationships>
</file>

<file path=customXml/_rels/item4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1.xml"/></Relationships>
</file>

<file path=customXml/_rels/item4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2.xml"/></Relationships>
</file>

<file path=customXml/_rels/item4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3.xml"/></Relationships>
</file>

<file path=customXml/_rels/item4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4.xml"/></Relationships>
</file>

<file path=customXml/_rels/item4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5.xml"/></Relationships>
</file>

<file path=customXml/_rels/item4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6.xml"/></Relationships>
</file>

<file path=customXml/_rels/item4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7.xml"/></Relationships>
</file>

<file path=customXml/_rels/item4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8.xml"/></Relationships>
</file>

<file path=customXml/_rels/item4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9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5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0.xml"/></Relationships>
</file>

<file path=customXml/_rels/item5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1.xml"/></Relationships>
</file>

<file path=customXml/_rels/item5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2.xml"/></Relationships>
</file>

<file path=customXml/_rels/item5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3.xml"/></Relationships>
</file>

<file path=customXml/_rels/item5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4.xml"/></Relationships>
</file>

<file path=customXml/_rels/item5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5.xml"/></Relationships>
</file>

<file path=customXml/_rels/item5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6.xml"/></Relationships>
</file>

<file path=customXml/_rels/item5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7.xml"/></Relationships>
</file>

<file path=customXml/_rels/item5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8.xml"/></Relationships>
</file>

<file path=customXml/_rels/item5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9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6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0.xml"/></Relationships>
</file>

<file path=customXml/_rels/item6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1.xml"/></Relationships>
</file>

<file path=customXml/_rels/item6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2.xml"/></Relationships>
</file>

<file path=customXml/_rels/item6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3.xml"/></Relationships>
</file>

<file path=customXml/_rels/item6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4.xml"/></Relationships>
</file>

<file path=customXml/_rels/item6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5.xml"/></Relationships>
</file>

<file path=customXml/_rels/item6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6.xml"/></Relationships>
</file>

<file path=customXml/_rels/item6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7.xml"/></Relationships>
</file>

<file path=customXml/_rels/item6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8.xml"/></Relationships>
</file>

<file path=customXml/_rels/item6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9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7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0.xml"/></Relationships>
</file>

<file path=customXml/_rels/item7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1.xml"/></Relationships>
</file>

<file path=customXml/_rels/item7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2.xml"/></Relationships>
</file>

<file path=customXml/_rels/item7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3.xml"/></Relationships>
</file>

<file path=customXml/_rels/item7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4.xml"/></Relationships>
</file>

<file path=customXml/_rels/item7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5.xml"/></Relationships>
</file>

<file path=customXml/_rels/item7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6.xml"/></Relationships>
</file>

<file path=customXml/_rels/item7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7.xml"/></Relationships>
</file>

<file path=customXml/_rels/item7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8.xml"/></Relationships>
</file>

<file path=customXml/_rels/item7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9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_rels/item8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0.xml"/></Relationships>
</file>

<file path=customXml/_rels/item8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1.xml"/></Relationships>
</file>

<file path=customXml/_rels/item8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2.xml"/></Relationships>
</file>

<file path=customXml/_rels/item8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3.xml"/></Relationships>
</file>

<file path=customXml/_rels/item8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4.xml"/></Relationships>
</file>

<file path=customXml/_rels/item8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5.xml"/></Relationships>
</file>

<file path=customXml/_rels/item8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6.xml"/></Relationships>
</file>

<file path=customXml/_rels/item8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7.xml"/></Relationships>
</file>

<file path=customXml/_rels/item8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8.xml"/></Relationships>
</file>

<file path=customXml/_rels/item8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9.xml"/></Relationships>
</file>

<file path=customXml/_rels/item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.xml"/></Relationships>
</file>

<file path=customXml/_rels/item9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0.xml"/></Relationships>
</file>

<file path=customXml/_rels/item9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1.xml"/></Relationships>
</file>

<file path=customXml/_rels/item9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2.xml"/></Relationships>
</file>

<file path=customXml/_rels/item9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3.xml"/></Relationships>
</file>

<file path=customXml/_rels/item9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4.xml"/></Relationships>
</file>

<file path=customXml/_rels/item9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5.xml"/></Relationships>
</file>

<file path=customXml/_rels/item9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6.xml"/></Relationships>
</file>

<file path=customXml/_rels/item9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7.xml"/></Relationships>
</file>

<file path=customXml/_rels/item9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8.xml"/></Relationships>
</file>

<file path=customXml/_rels/item9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9.xml"/></Relationships>
</file>

<file path=customXml/item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0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1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2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3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4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5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6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7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8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19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0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1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2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3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4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5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2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3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4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5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5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5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5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5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5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5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5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5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5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6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7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8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0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1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2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3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4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5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6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7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8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99.xml><?xml version="1.0" encoding="utf-8"?>
<mcd:customData xmlns="http://www.wps.cn/android/officeDocument/2013/mofficeCustomData" xmlns:mcd="http://www.wps.cn/android/officeDocument/2013/mofficeCustomData" version="2">
  <mcd:comments/>
</mcd:customData>
</file>

<file path=customXml/itemProps1.xml><?xml version="1.0" encoding="utf-8"?>
<ds:datastoreItem xmlns:ds="http://schemas.openxmlformats.org/officeDocument/2006/customXml" ds:itemID="{599F4E65-2BC1-4373-9F82-76B87C45359C}">
  <ds:schemaRefs>
    <ds:schemaRef ds:uri="http://www.wps.cn/android/officeDocument/2013/mofficeCustomData"/>
  </ds:schemaRefs>
</ds:datastoreItem>
</file>

<file path=customXml/itemProps10.xml><?xml version="1.0" encoding="utf-8"?>
<ds:datastoreItem xmlns:ds="http://schemas.openxmlformats.org/officeDocument/2006/customXml" ds:itemID="{A5A9C97D-F227-40F3-8ED3-9C78E8F6212F}">
  <ds:schemaRefs>
    <ds:schemaRef ds:uri="http://www.wps.cn/android/officeDocument/2013/mofficeCustomData"/>
  </ds:schemaRefs>
</ds:datastoreItem>
</file>

<file path=customXml/itemProps100.xml><?xml version="1.0" encoding="utf-8"?>
<ds:datastoreItem xmlns:ds="http://schemas.openxmlformats.org/officeDocument/2006/customXml" ds:itemID="{9F192D14-69A4-4D02-9D9D-6B5ADA6AAF5F}">
  <ds:schemaRefs>
    <ds:schemaRef ds:uri="http://www.wps.cn/android/officeDocument/2013/mofficeCustomData"/>
  </ds:schemaRefs>
</ds:datastoreItem>
</file>

<file path=customXml/itemProps101.xml><?xml version="1.0" encoding="utf-8"?>
<ds:datastoreItem xmlns:ds="http://schemas.openxmlformats.org/officeDocument/2006/customXml" ds:itemID="{3492EF0F-D13C-4CE4-A3E1-42C8956AFBC4}">
  <ds:schemaRefs>
    <ds:schemaRef ds:uri="http://www.wps.cn/android/officeDocument/2013/mofficeCustomData"/>
  </ds:schemaRefs>
</ds:datastoreItem>
</file>

<file path=customXml/itemProps102.xml><?xml version="1.0" encoding="utf-8"?>
<ds:datastoreItem xmlns:ds="http://schemas.openxmlformats.org/officeDocument/2006/customXml" ds:itemID="{43EBE03B-46F8-4B6D-AC0D-0B8BA24898A7}">
  <ds:schemaRefs>
    <ds:schemaRef ds:uri="http://www.wps.cn/android/officeDocument/2013/mofficeCustomData"/>
  </ds:schemaRefs>
</ds:datastoreItem>
</file>

<file path=customXml/itemProps103.xml><?xml version="1.0" encoding="utf-8"?>
<ds:datastoreItem xmlns:ds="http://schemas.openxmlformats.org/officeDocument/2006/customXml" ds:itemID="{E9A221D9-C72C-422C-8A38-788142150FA1}">
  <ds:schemaRefs>
    <ds:schemaRef ds:uri="http://www.wps.cn/android/officeDocument/2013/mofficeCustomData"/>
  </ds:schemaRefs>
</ds:datastoreItem>
</file>

<file path=customXml/itemProps104.xml><?xml version="1.0" encoding="utf-8"?>
<ds:datastoreItem xmlns:ds="http://schemas.openxmlformats.org/officeDocument/2006/customXml" ds:itemID="{77F96FFF-FDBF-4A2F-9D89-08B435DEECC4}">
  <ds:schemaRefs>
    <ds:schemaRef ds:uri="http://www.wps.cn/android/officeDocument/2013/mofficeCustomData"/>
  </ds:schemaRefs>
</ds:datastoreItem>
</file>

<file path=customXml/itemProps105.xml><?xml version="1.0" encoding="utf-8"?>
<ds:datastoreItem xmlns:ds="http://schemas.openxmlformats.org/officeDocument/2006/customXml" ds:itemID="{A69DBE2A-A0B7-4A26-8130-ACC378F6109B}">
  <ds:schemaRefs>
    <ds:schemaRef ds:uri="http://www.wps.cn/android/officeDocument/2013/mofficeCustomData"/>
  </ds:schemaRefs>
</ds:datastoreItem>
</file>

<file path=customXml/itemProps106.xml><?xml version="1.0" encoding="utf-8"?>
<ds:datastoreItem xmlns:ds="http://schemas.openxmlformats.org/officeDocument/2006/customXml" ds:itemID="{A31FE67E-D2ED-4FC6-97C5-A9C704573F4E}">
  <ds:schemaRefs>
    <ds:schemaRef ds:uri="http://www.wps.cn/android/officeDocument/2013/mofficeCustomData"/>
  </ds:schemaRefs>
</ds:datastoreItem>
</file>

<file path=customXml/itemProps107.xml><?xml version="1.0" encoding="utf-8"?>
<ds:datastoreItem xmlns:ds="http://schemas.openxmlformats.org/officeDocument/2006/customXml" ds:itemID="{237BB257-3FCE-4C7E-B5FC-0488EFDB3289}">
  <ds:schemaRefs>
    <ds:schemaRef ds:uri="http://www.wps.cn/android/officeDocument/2013/mofficeCustomData"/>
  </ds:schemaRefs>
</ds:datastoreItem>
</file>

<file path=customXml/itemProps108.xml><?xml version="1.0" encoding="utf-8"?>
<ds:datastoreItem xmlns:ds="http://schemas.openxmlformats.org/officeDocument/2006/customXml" ds:itemID="{59E761F7-3B86-448E-8C0C-9052F513B006}">
  <ds:schemaRefs>
    <ds:schemaRef ds:uri="http://www.wps.cn/android/officeDocument/2013/mofficeCustomData"/>
  </ds:schemaRefs>
</ds:datastoreItem>
</file>

<file path=customXml/itemProps109.xml><?xml version="1.0" encoding="utf-8"?>
<ds:datastoreItem xmlns:ds="http://schemas.openxmlformats.org/officeDocument/2006/customXml" ds:itemID="{371B90A9-B17A-4C41-947B-80CDB479F969}">
  <ds:schemaRefs>
    <ds:schemaRef ds:uri="http://www.wps.cn/android/officeDocument/2013/mofficeCustomData"/>
  </ds:schemaRefs>
</ds:datastoreItem>
</file>

<file path=customXml/itemProps11.xml><?xml version="1.0" encoding="utf-8"?>
<ds:datastoreItem xmlns:ds="http://schemas.openxmlformats.org/officeDocument/2006/customXml" ds:itemID="{5CDD80D3-BA9D-48CE-83B4-9A48B5559B69}">
  <ds:schemaRefs>
    <ds:schemaRef ds:uri="http://www.wps.cn/android/officeDocument/2013/mofficeCustomData"/>
  </ds:schemaRefs>
</ds:datastoreItem>
</file>

<file path=customXml/itemProps110.xml><?xml version="1.0" encoding="utf-8"?>
<ds:datastoreItem xmlns:ds="http://schemas.openxmlformats.org/officeDocument/2006/customXml" ds:itemID="{DFC6D487-4E0E-4EDC-801D-5DEF927F4B64}">
  <ds:schemaRefs>
    <ds:schemaRef ds:uri="http://www.wps.cn/android/officeDocument/2013/mofficeCustomData"/>
  </ds:schemaRefs>
</ds:datastoreItem>
</file>

<file path=customXml/itemProps111.xml><?xml version="1.0" encoding="utf-8"?>
<ds:datastoreItem xmlns:ds="http://schemas.openxmlformats.org/officeDocument/2006/customXml" ds:itemID="{CDC3EF20-E26F-4035-A2F6-1BF5BD5862DB}">
  <ds:schemaRefs>
    <ds:schemaRef ds:uri="http://www.wps.cn/android/officeDocument/2013/mofficeCustomData"/>
  </ds:schemaRefs>
</ds:datastoreItem>
</file>

<file path=customXml/itemProps112.xml><?xml version="1.0" encoding="utf-8"?>
<ds:datastoreItem xmlns:ds="http://schemas.openxmlformats.org/officeDocument/2006/customXml" ds:itemID="{2E74198C-22DD-408E-8893-F92F28880623}">
  <ds:schemaRefs>
    <ds:schemaRef ds:uri="http://www.wps.cn/android/officeDocument/2013/mofficeCustomData"/>
  </ds:schemaRefs>
</ds:datastoreItem>
</file>

<file path=customXml/itemProps113.xml><?xml version="1.0" encoding="utf-8"?>
<ds:datastoreItem xmlns:ds="http://schemas.openxmlformats.org/officeDocument/2006/customXml" ds:itemID="{DB99C86D-C20F-4333-B0EC-42C0DF13F05D}">
  <ds:schemaRefs>
    <ds:schemaRef ds:uri="http://www.wps.cn/android/officeDocument/2013/mofficeCustomData"/>
  </ds:schemaRefs>
</ds:datastoreItem>
</file>

<file path=customXml/itemProps114.xml><?xml version="1.0" encoding="utf-8"?>
<ds:datastoreItem xmlns:ds="http://schemas.openxmlformats.org/officeDocument/2006/customXml" ds:itemID="{4B304E91-34F7-4DE0-A007-9686686D1129}">
  <ds:schemaRefs>
    <ds:schemaRef ds:uri="http://www.wps.cn/android/officeDocument/2013/mofficeCustomData"/>
  </ds:schemaRefs>
</ds:datastoreItem>
</file>

<file path=customXml/itemProps115.xml><?xml version="1.0" encoding="utf-8"?>
<ds:datastoreItem xmlns:ds="http://schemas.openxmlformats.org/officeDocument/2006/customXml" ds:itemID="{738737BC-D4C8-4DF5-989D-8A8937F45E48}">
  <ds:schemaRefs>
    <ds:schemaRef ds:uri="http://www.wps.cn/android/officeDocument/2013/mofficeCustomData"/>
  </ds:schemaRefs>
</ds:datastoreItem>
</file>

<file path=customXml/itemProps116.xml><?xml version="1.0" encoding="utf-8"?>
<ds:datastoreItem xmlns:ds="http://schemas.openxmlformats.org/officeDocument/2006/customXml" ds:itemID="{8CB3D25E-7403-4E39-8772-83933798CED3}">
  <ds:schemaRefs>
    <ds:schemaRef ds:uri="http://www.wps.cn/android/officeDocument/2013/mofficeCustomData"/>
  </ds:schemaRefs>
</ds:datastoreItem>
</file>

<file path=customXml/itemProps117.xml><?xml version="1.0" encoding="utf-8"?>
<ds:datastoreItem xmlns:ds="http://schemas.openxmlformats.org/officeDocument/2006/customXml" ds:itemID="{550DA1E7-940B-45F8-8A3C-6EB7865AA709}">
  <ds:schemaRefs>
    <ds:schemaRef ds:uri="http://www.wps.cn/android/officeDocument/2013/mofficeCustomData"/>
  </ds:schemaRefs>
</ds:datastoreItem>
</file>

<file path=customXml/itemProps118.xml><?xml version="1.0" encoding="utf-8"?>
<ds:datastoreItem xmlns:ds="http://schemas.openxmlformats.org/officeDocument/2006/customXml" ds:itemID="{D25B8182-D960-4ACB-B27D-B02FC3A9DC30}">
  <ds:schemaRefs>
    <ds:schemaRef ds:uri="http://www.wps.cn/android/officeDocument/2013/mofficeCustomData"/>
  </ds:schemaRefs>
</ds:datastoreItem>
</file>

<file path=customXml/itemProps119.xml><?xml version="1.0" encoding="utf-8"?>
<ds:datastoreItem xmlns:ds="http://schemas.openxmlformats.org/officeDocument/2006/customXml" ds:itemID="{296BE5B5-492E-49F8-B94D-31BD3BBD873D}">
  <ds:schemaRefs>
    <ds:schemaRef ds:uri="http://www.wps.cn/android/officeDocument/2013/mofficeCustomData"/>
  </ds:schemaRefs>
</ds:datastoreItem>
</file>

<file path=customXml/itemProps12.xml><?xml version="1.0" encoding="utf-8"?>
<ds:datastoreItem xmlns:ds="http://schemas.openxmlformats.org/officeDocument/2006/customXml" ds:itemID="{402F12B4-EB1F-4563-94E9-122A591BD5EA}">
  <ds:schemaRefs>
    <ds:schemaRef ds:uri="http://www.wps.cn/android/officeDocument/2013/mofficeCustomData"/>
  </ds:schemaRefs>
</ds:datastoreItem>
</file>

<file path=customXml/itemProps120.xml><?xml version="1.0" encoding="utf-8"?>
<ds:datastoreItem xmlns:ds="http://schemas.openxmlformats.org/officeDocument/2006/customXml" ds:itemID="{06FFBFB8-D5D8-466A-B912-FE147012C802}">
  <ds:schemaRefs>
    <ds:schemaRef ds:uri="http://www.wps.cn/android/officeDocument/2013/mofficeCustomData"/>
  </ds:schemaRefs>
</ds:datastoreItem>
</file>

<file path=customXml/itemProps121.xml><?xml version="1.0" encoding="utf-8"?>
<ds:datastoreItem xmlns:ds="http://schemas.openxmlformats.org/officeDocument/2006/customXml" ds:itemID="{C618EB9A-569A-4429-B52A-AFBDA178B3BC}">
  <ds:schemaRefs>
    <ds:schemaRef ds:uri="http://www.wps.cn/android/officeDocument/2013/mofficeCustomData"/>
  </ds:schemaRefs>
</ds:datastoreItem>
</file>

<file path=customXml/itemProps122.xml><?xml version="1.0" encoding="utf-8"?>
<ds:datastoreItem xmlns:ds="http://schemas.openxmlformats.org/officeDocument/2006/customXml" ds:itemID="{D09F695C-24AA-4AC5-80E8-4A39D41261DE}">
  <ds:schemaRefs>
    <ds:schemaRef ds:uri="http://www.wps.cn/android/officeDocument/2013/mofficeCustomData"/>
  </ds:schemaRefs>
</ds:datastoreItem>
</file>

<file path=customXml/itemProps123.xml><?xml version="1.0" encoding="utf-8"?>
<ds:datastoreItem xmlns:ds="http://schemas.openxmlformats.org/officeDocument/2006/customXml" ds:itemID="{495D0405-2D24-4E46-8700-EF62FB905964}">
  <ds:schemaRefs>
    <ds:schemaRef ds:uri="http://www.wps.cn/android/officeDocument/2013/mofficeCustomData"/>
  </ds:schemaRefs>
</ds:datastoreItem>
</file>

<file path=customXml/itemProps124.xml><?xml version="1.0" encoding="utf-8"?>
<ds:datastoreItem xmlns:ds="http://schemas.openxmlformats.org/officeDocument/2006/customXml" ds:itemID="{40C531E2-2D75-4A34-B555-CE46FA4A5AE6}">
  <ds:schemaRefs>
    <ds:schemaRef ds:uri="http://www.wps.cn/android/officeDocument/2013/mofficeCustomData"/>
  </ds:schemaRefs>
</ds:datastoreItem>
</file>

<file path=customXml/itemProps125.xml><?xml version="1.0" encoding="utf-8"?>
<ds:datastoreItem xmlns:ds="http://schemas.openxmlformats.org/officeDocument/2006/customXml" ds:itemID="{D0027F87-2893-4284-8853-75AFCF03566E}">
  <ds:schemaRefs>
    <ds:schemaRef ds:uri="http://www.wps.cn/android/officeDocument/2013/mofficeCustomData"/>
  </ds:schemaRefs>
</ds:datastoreItem>
</file>

<file path=customXml/itemProps126.xml><?xml version="1.0" encoding="utf-8"?>
<ds:datastoreItem xmlns:ds="http://schemas.openxmlformats.org/officeDocument/2006/customXml" ds:itemID="{7987DEE3-1461-4F4A-BD1A-A9E67F4A47DF}">
  <ds:schemaRefs>
    <ds:schemaRef ds:uri="http://www.wps.cn/android/officeDocument/2013/mofficeCustomData"/>
  </ds:schemaRefs>
</ds:datastoreItem>
</file>

<file path=customXml/itemProps127.xml><?xml version="1.0" encoding="utf-8"?>
<ds:datastoreItem xmlns:ds="http://schemas.openxmlformats.org/officeDocument/2006/customXml" ds:itemID="{34CBD22C-181E-4652-8CFD-EFDAABC07A5F}">
  <ds:schemaRefs>
    <ds:schemaRef ds:uri="http://www.wps.cn/android/officeDocument/2013/mofficeCustomData"/>
  </ds:schemaRefs>
</ds:datastoreItem>
</file>

<file path=customXml/itemProps128.xml><?xml version="1.0" encoding="utf-8"?>
<ds:datastoreItem xmlns:ds="http://schemas.openxmlformats.org/officeDocument/2006/customXml" ds:itemID="{8BA229BE-C28A-438B-955E-75115B840BBB}">
  <ds:schemaRefs>
    <ds:schemaRef ds:uri="http://www.wps.cn/android/officeDocument/2013/mofficeCustomData"/>
  </ds:schemaRefs>
</ds:datastoreItem>
</file>

<file path=customXml/itemProps129.xml><?xml version="1.0" encoding="utf-8"?>
<ds:datastoreItem xmlns:ds="http://schemas.openxmlformats.org/officeDocument/2006/customXml" ds:itemID="{DA6FBDA0-ECD8-4E0E-ADF1-7C0ED219200A}">
  <ds:schemaRefs>
    <ds:schemaRef ds:uri="http://www.wps.cn/android/officeDocument/2013/mofficeCustomData"/>
  </ds:schemaRefs>
</ds:datastoreItem>
</file>

<file path=customXml/itemProps13.xml><?xml version="1.0" encoding="utf-8"?>
<ds:datastoreItem xmlns:ds="http://schemas.openxmlformats.org/officeDocument/2006/customXml" ds:itemID="{19F6402E-6664-4B5C-B14C-BFD46A363697}">
  <ds:schemaRefs>
    <ds:schemaRef ds:uri="http://www.wps.cn/android/officeDocument/2013/mofficeCustomData"/>
  </ds:schemaRefs>
</ds:datastoreItem>
</file>

<file path=customXml/itemProps130.xml><?xml version="1.0" encoding="utf-8"?>
<ds:datastoreItem xmlns:ds="http://schemas.openxmlformats.org/officeDocument/2006/customXml" ds:itemID="{BA83283E-E80D-41D0-A905-71944E9742C9}">
  <ds:schemaRefs>
    <ds:schemaRef ds:uri="http://www.wps.cn/android/officeDocument/2013/mofficeCustomData"/>
  </ds:schemaRefs>
</ds:datastoreItem>
</file>

<file path=customXml/itemProps131.xml><?xml version="1.0" encoding="utf-8"?>
<ds:datastoreItem xmlns:ds="http://schemas.openxmlformats.org/officeDocument/2006/customXml" ds:itemID="{2BF75453-B4E3-4D0D-959C-55918148C77E}">
  <ds:schemaRefs>
    <ds:schemaRef ds:uri="http://www.wps.cn/android/officeDocument/2013/mofficeCustomData"/>
  </ds:schemaRefs>
</ds:datastoreItem>
</file>

<file path=customXml/itemProps132.xml><?xml version="1.0" encoding="utf-8"?>
<ds:datastoreItem xmlns:ds="http://schemas.openxmlformats.org/officeDocument/2006/customXml" ds:itemID="{4AF7876E-D76F-43C0-BE80-D20F6FE79461}">
  <ds:schemaRefs>
    <ds:schemaRef ds:uri="http://www.wps.cn/android/officeDocument/2013/mofficeCustomData"/>
  </ds:schemaRefs>
</ds:datastoreItem>
</file>

<file path=customXml/itemProps133.xml><?xml version="1.0" encoding="utf-8"?>
<ds:datastoreItem xmlns:ds="http://schemas.openxmlformats.org/officeDocument/2006/customXml" ds:itemID="{09A54A67-C264-4EA2-8191-B0C767807A39}">
  <ds:schemaRefs>
    <ds:schemaRef ds:uri="http://www.wps.cn/android/officeDocument/2013/mofficeCustomData"/>
  </ds:schemaRefs>
</ds:datastoreItem>
</file>

<file path=customXml/itemProps134.xml><?xml version="1.0" encoding="utf-8"?>
<ds:datastoreItem xmlns:ds="http://schemas.openxmlformats.org/officeDocument/2006/customXml" ds:itemID="{45F52159-E34C-412C-912E-6C0B8127CA9D}">
  <ds:schemaRefs>
    <ds:schemaRef ds:uri="http://www.wps.cn/android/officeDocument/2013/mofficeCustomData"/>
  </ds:schemaRefs>
</ds:datastoreItem>
</file>

<file path=customXml/itemProps135.xml><?xml version="1.0" encoding="utf-8"?>
<ds:datastoreItem xmlns:ds="http://schemas.openxmlformats.org/officeDocument/2006/customXml" ds:itemID="{7B05C7DF-4609-4773-845D-3C533CF63297}">
  <ds:schemaRefs>
    <ds:schemaRef ds:uri="http://www.wps.cn/android/officeDocument/2013/mofficeCustomData"/>
  </ds:schemaRefs>
</ds:datastoreItem>
</file>

<file path=customXml/itemProps136.xml><?xml version="1.0" encoding="utf-8"?>
<ds:datastoreItem xmlns:ds="http://schemas.openxmlformats.org/officeDocument/2006/customXml" ds:itemID="{B9247F4D-0E8B-40E6-AC40-BBE1C97FA4A6}">
  <ds:schemaRefs>
    <ds:schemaRef ds:uri="http://www.wps.cn/android/officeDocument/2013/mofficeCustomData"/>
  </ds:schemaRefs>
</ds:datastoreItem>
</file>

<file path=customXml/itemProps137.xml><?xml version="1.0" encoding="utf-8"?>
<ds:datastoreItem xmlns:ds="http://schemas.openxmlformats.org/officeDocument/2006/customXml" ds:itemID="{FC013FB7-0C94-4F65-99D7-BAA83D8F62E8}">
  <ds:schemaRefs>
    <ds:schemaRef ds:uri="http://www.wps.cn/android/officeDocument/2013/mofficeCustomData"/>
  </ds:schemaRefs>
</ds:datastoreItem>
</file>

<file path=customXml/itemProps138.xml><?xml version="1.0" encoding="utf-8"?>
<ds:datastoreItem xmlns:ds="http://schemas.openxmlformats.org/officeDocument/2006/customXml" ds:itemID="{6F39D980-D742-4AC7-ACA9-ACCD0DA8ADFB}">
  <ds:schemaRefs>
    <ds:schemaRef ds:uri="http://www.wps.cn/android/officeDocument/2013/mofficeCustomData"/>
  </ds:schemaRefs>
</ds:datastoreItem>
</file>

<file path=customXml/itemProps139.xml><?xml version="1.0" encoding="utf-8"?>
<ds:datastoreItem xmlns:ds="http://schemas.openxmlformats.org/officeDocument/2006/customXml" ds:itemID="{8C9D7404-D040-4E2C-A355-F75098254015}">
  <ds:schemaRefs>
    <ds:schemaRef ds:uri="http://www.wps.cn/android/officeDocument/2013/mofficeCustomData"/>
  </ds:schemaRefs>
</ds:datastoreItem>
</file>

<file path=customXml/itemProps14.xml><?xml version="1.0" encoding="utf-8"?>
<ds:datastoreItem xmlns:ds="http://schemas.openxmlformats.org/officeDocument/2006/customXml" ds:itemID="{C69E47DD-02D7-4025-85BE-BD2EC7CE6C32}">
  <ds:schemaRefs>
    <ds:schemaRef ds:uri="http://www.wps.cn/android/officeDocument/2013/mofficeCustomData"/>
  </ds:schemaRefs>
</ds:datastoreItem>
</file>

<file path=customXml/itemProps140.xml><?xml version="1.0" encoding="utf-8"?>
<ds:datastoreItem xmlns:ds="http://schemas.openxmlformats.org/officeDocument/2006/customXml" ds:itemID="{E7E26244-A196-4CA4-94F8-338E126CFCFD}">
  <ds:schemaRefs>
    <ds:schemaRef ds:uri="http://www.wps.cn/android/officeDocument/2013/mofficeCustomData"/>
  </ds:schemaRefs>
</ds:datastoreItem>
</file>

<file path=customXml/itemProps141.xml><?xml version="1.0" encoding="utf-8"?>
<ds:datastoreItem xmlns:ds="http://schemas.openxmlformats.org/officeDocument/2006/customXml" ds:itemID="{F4CB8DDA-C9B2-4928-A672-31BDD5C2F74D}">
  <ds:schemaRefs>
    <ds:schemaRef ds:uri="http://www.wps.cn/android/officeDocument/2013/mofficeCustomData"/>
  </ds:schemaRefs>
</ds:datastoreItem>
</file>

<file path=customXml/itemProps142.xml><?xml version="1.0" encoding="utf-8"?>
<ds:datastoreItem xmlns:ds="http://schemas.openxmlformats.org/officeDocument/2006/customXml" ds:itemID="{BC95A88B-E898-46A4-AA20-FF661A8BDDAC}">
  <ds:schemaRefs>
    <ds:schemaRef ds:uri="http://www.wps.cn/android/officeDocument/2013/mofficeCustomData"/>
  </ds:schemaRefs>
</ds:datastoreItem>
</file>

<file path=customXml/itemProps143.xml><?xml version="1.0" encoding="utf-8"?>
<ds:datastoreItem xmlns:ds="http://schemas.openxmlformats.org/officeDocument/2006/customXml" ds:itemID="{DB00A7F2-86DA-4763-801D-2EEAFB406597}">
  <ds:schemaRefs>
    <ds:schemaRef ds:uri="http://www.wps.cn/android/officeDocument/2013/mofficeCustomData"/>
  </ds:schemaRefs>
</ds:datastoreItem>
</file>

<file path=customXml/itemProps144.xml><?xml version="1.0" encoding="utf-8"?>
<ds:datastoreItem xmlns:ds="http://schemas.openxmlformats.org/officeDocument/2006/customXml" ds:itemID="{78035476-BCA3-4855-B1D2-A9C9D3EDF6D4}">
  <ds:schemaRefs>
    <ds:schemaRef ds:uri="http://www.wps.cn/android/officeDocument/2013/mofficeCustomData"/>
  </ds:schemaRefs>
</ds:datastoreItem>
</file>

<file path=customXml/itemProps145.xml><?xml version="1.0" encoding="utf-8"?>
<ds:datastoreItem xmlns:ds="http://schemas.openxmlformats.org/officeDocument/2006/customXml" ds:itemID="{BE07B210-8B6D-4488-9545-2B6BDB705404}">
  <ds:schemaRefs>
    <ds:schemaRef ds:uri="http://www.wps.cn/android/officeDocument/2013/mofficeCustomData"/>
  </ds:schemaRefs>
</ds:datastoreItem>
</file>

<file path=customXml/itemProps146.xml><?xml version="1.0" encoding="utf-8"?>
<ds:datastoreItem xmlns:ds="http://schemas.openxmlformats.org/officeDocument/2006/customXml" ds:itemID="{921BE8B7-8B19-49F4-AA3A-5409D95E3B01}">
  <ds:schemaRefs>
    <ds:schemaRef ds:uri="http://www.wps.cn/android/officeDocument/2013/mofficeCustomData"/>
  </ds:schemaRefs>
</ds:datastoreItem>
</file>

<file path=customXml/itemProps147.xml><?xml version="1.0" encoding="utf-8"?>
<ds:datastoreItem xmlns:ds="http://schemas.openxmlformats.org/officeDocument/2006/customXml" ds:itemID="{5DD045B0-40BA-47C2-B856-77738911C060}">
  <ds:schemaRefs>
    <ds:schemaRef ds:uri="http://www.wps.cn/android/officeDocument/2013/mofficeCustomData"/>
  </ds:schemaRefs>
</ds:datastoreItem>
</file>

<file path=customXml/itemProps148.xml><?xml version="1.0" encoding="utf-8"?>
<ds:datastoreItem xmlns:ds="http://schemas.openxmlformats.org/officeDocument/2006/customXml" ds:itemID="{B87B84B6-E150-485B-BA23-082E5CFB79A6}">
  <ds:schemaRefs>
    <ds:schemaRef ds:uri="http://www.wps.cn/android/officeDocument/2013/mofficeCustomData"/>
  </ds:schemaRefs>
</ds:datastoreItem>
</file>

<file path=customXml/itemProps149.xml><?xml version="1.0" encoding="utf-8"?>
<ds:datastoreItem xmlns:ds="http://schemas.openxmlformats.org/officeDocument/2006/customXml" ds:itemID="{4808B4EB-98C1-4893-B718-E9BD7529B751}">
  <ds:schemaRefs>
    <ds:schemaRef ds:uri="http://www.wps.cn/android/officeDocument/2013/mofficeCustomData"/>
  </ds:schemaRefs>
</ds:datastoreItem>
</file>

<file path=customXml/itemProps15.xml><?xml version="1.0" encoding="utf-8"?>
<ds:datastoreItem xmlns:ds="http://schemas.openxmlformats.org/officeDocument/2006/customXml" ds:itemID="{4F76F8E1-5DF1-4A12-80E0-AA24FE785C98}">
  <ds:schemaRefs>
    <ds:schemaRef ds:uri="http://www.wps.cn/android/officeDocument/2013/mofficeCustomData"/>
  </ds:schemaRefs>
</ds:datastoreItem>
</file>

<file path=customXml/itemProps150.xml><?xml version="1.0" encoding="utf-8"?>
<ds:datastoreItem xmlns:ds="http://schemas.openxmlformats.org/officeDocument/2006/customXml" ds:itemID="{21AC8866-8DC0-4513-B1B5-A56C36E28260}">
  <ds:schemaRefs>
    <ds:schemaRef ds:uri="http://www.wps.cn/android/officeDocument/2013/mofficeCustomData"/>
  </ds:schemaRefs>
</ds:datastoreItem>
</file>

<file path=customXml/itemProps151.xml><?xml version="1.0" encoding="utf-8"?>
<ds:datastoreItem xmlns:ds="http://schemas.openxmlformats.org/officeDocument/2006/customXml" ds:itemID="{F4B2A249-8B3A-40B5-BD87-DCD67AB38267}">
  <ds:schemaRefs>
    <ds:schemaRef ds:uri="http://www.wps.cn/android/officeDocument/2013/mofficeCustomData"/>
  </ds:schemaRefs>
</ds:datastoreItem>
</file>

<file path=customXml/itemProps152.xml><?xml version="1.0" encoding="utf-8"?>
<ds:datastoreItem xmlns:ds="http://schemas.openxmlformats.org/officeDocument/2006/customXml" ds:itemID="{86873A86-80BB-4DAD-93F2-C376F1A3F39C}">
  <ds:schemaRefs>
    <ds:schemaRef ds:uri="http://www.wps.cn/android/officeDocument/2013/mofficeCustomData"/>
  </ds:schemaRefs>
</ds:datastoreItem>
</file>

<file path=customXml/itemProps153.xml><?xml version="1.0" encoding="utf-8"?>
<ds:datastoreItem xmlns:ds="http://schemas.openxmlformats.org/officeDocument/2006/customXml" ds:itemID="{6AA0D4C3-FBBF-4C1D-96C2-9B26C9488287}">
  <ds:schemaRefs>
    <ds:schemaRef ds:uri="http://www.wps.cn/android/officeDocument/2013/mofficeCustomData"/>
  </ds:schemaRefs>
</ds:datastoreItem>
</file>

<file path=customXml/itemProps154.xml><?xml version="1.0" encoding="utf-8"?>
<ds:datastoreItem xmlns:ds="http://schemas.openxmlformats.org/officeDocument/2006/customXml" ds:itemID="{EFE0C90D-1D42-4B81-B393-7C47C1273988}">
  <ds:schemaRefs>
    <ds:schemaRef ds:uri="http://www.wps.cn/android/officeDocument/2013/mofficeCustomData"/>
  </ds:schemaRefs>
</ds:datastoreItem>
</file>

<file path=customXml/itemProps155.xml><?xml version="1.0" encoding="utf-8"?>
<ds:datastoreItem xmlns:ds="http://schemas.openxmlformats.org/officeDocument/2006/customXml" ds:itemID="{19F7CFA7-4D8E-4DE1-BBCB-BD25982C6A29}">
  <ds:schemaRefs>
    <ds:schemaRef ds:uri="http://www.wps.cn/android/officeDocument/2013/mofficeCustomData"/>
  </ds:schemaRefs>
</ds:datastoreItem>
</file>

<file path=customXml/itemProps156.xml><?xml version="1.0" encoding="utf-8"?>
<ds:datastoreItem xmlns:ds="http://schemas.openxmlformats.org/officeDocument/2006/customXml" ds:itemID="{FC19AA4E-5B71-4651-9E65-83B7A6FABE0D}">
  <ds:schemaRefs>
    <ds:schemaRef ds:uri="http://www.wps.cn/android/officeDocument/2013/mofficeCustomData"/>
  </ds:schemaRefs>
</ds:datastoreItem>
</file>

<file path=customXml/itemProps157.xml><?xml version="1.0" encoding="utf-8"?>
<ds:datastoreItem xmlns:ds="http://schemas.openxmlformats.org/officeDocument/2006/customXml" ds:itemID="{4371BAD2-8FB7-46BE-A522-41AFEB25E307}">
  <ds:schemaRefs>
    <ds:schemaRef ds:uri="http://www.wps.cn/android/officeDocument/2013/mofficeCustomData"/>
  </ds:schemaRefs>
</ds:datastoreItem>
</file>

<file path=customXml/itemProps158.xml><?xml version="1.0" encoding="utf-8"?>
<ds:datastoreItem xmlns:ds="http://schemas.openxmlformats.org/officeDocument/2006/customXml" ds:itemID="{3AC965C0-592F-433C-BD4A-4F09C554D2A8}">
  <ds:schemaRefs>
    <ds:schemaRef ds:uri="http://www.wps.cn/android/officeDocument/2013/mofficeCustomData"/>
  </ds:schemaRefs>
</ds:datastoreItem>
</file>

<file path=customXml/itemProps159.xml><?xml version="1.0" encoding="utf-8"?>
<ds:datastoreItem xmlns:ds="http://schemas.openxmlformats.org/officeDocument/2006/customXml" ds:itemID="{79C1648C-BC37-41DC-B34D-5BFF87D03E5B}">
  <ds:schemaRefs>
    <ds:schemaRef ds:uri="http://www.wps.cn/android/officeDocument/2013/mofficeCustomData"/>
  </ds:schemaRefs>
</ds:datastoreItem>
</file>

<file path=customXml/itemProps16.xml><?xml version="1.0" encoding="utf-8"?>
<ds:datastoreItem xmlns:ds="http://schemas.openxmlformats.org/officeDocument/2006/customXml" ds:itemID="{364754C7-F26B-4A63-B6EC-40B561B1AE1B}">
  <ds:schemaRefs>
    <ds:schemaRef ds:uri="http://www.wps.cn/android/officeDocument/2013/mofficeCustomData"/>
  </ds:schemaRefs>
</ds:datastoreItem>
</file>

<file path=customXml/itemProps160.xml><?xml version="1.0" encoding="utf-8"?>
<ds:datastoreItem xmlns:ds="http://schemas.openxmlformats.org/officeDocument/2006/customXml" ds:itemID="{E0B1488E-1A20-46A9-921C-44C338588617}">
  <ds:schemaRefs>
    <ds:schemaRef ds:uri="http://www.wps.cn/android/officeDocument/2013/mofficeCustomData"/>
  </ds:schemaRefs>
</ds:datastoreItem>
</file>

<file path=customXml/itemProps161.xml><?xml version="1.0" encoding="utf-8"?>
<ds:datastoreItem xmlns:ds="http://schemas.openxmlformats.org/officeDocument/2006/customXml" ds:itemID="{336D7B4C-DA8A-486B-B4E1-B2C65C974676}">
  <ds:schemaRefs>
    <ds:schemaRef ds:uri="http://www.wps.cn/android/officeDocument/2013/mofficeCustomData"/>
  </ds:schemaRefs>
</ds:datastoreItem>
</file>

<file path=customXml/itemProps162.xml><?xml version="1.0" encoding="utf-8"?>
<ds:datastoreItem xmlns:ds="http://schemas.openxmlformats.org/officeDocument/2006/customXml" ds:itemID="{04347CE7-9DB5-4C5B-9B9D-CA17ED5CFDCE}">
  <ds:schemaRefs>
    <ds:schemaRef ds:uri="http://www.wps.cn/android/officeDocument/2013/mofficeCustomData"/>
  </ds:schemaRefs>
</ds:datastoreItem>
</file>

<file path=customXml/itemProps163.xml><?xml version="1.0" encoding="utf-8"?>
<ds:datastoreItem xmlns:ds="http://schemas.openxmlformats.org/officeDocument/2006/customXml" ds:itemID="{9EAFF714-9332-491B-A7F8-CCEE1C1CA896}">
  <ds:schemaRefs>
    <ds:schemaRef ds:uri="http://www.wps.cn/android/officeDocument/2013/mofficeCustomData"/>
  </ds:schemaRefs>
</ds:datastoreItem>
</file>

<file path=customXml/itemProps164.xml><?xml version="1.0" encoding="utf-8"?>
<ds:datastoreItem xmlns:ds="http://schemas.openxmlformats.org/officeDocument/2006/customXml" ds:itemID="{4C74ACAE-BBDD-4A49-92ED-414B6B882369}">
  <ds:schemaRefs>
    <ds:schemaRef ds:uri="http://www.wps.cn/android/officeDocument/2013/mofficeCustomData"/>
  </ds:schemaRefs>
</ds:datastoreItem>
</file>

<file path=customXml/itemProps165.xml><?xml version="1.0" encoding="utf-8"?>
<ds:datastoreItem xmlns:ds="http://schemas.openxmlformats.org/officeDocument/2006/customXml" ds:itemID="{FE70A922-1705-4DB6-AAFC-4709556D3A71}">
  <ds:schemaRefs>
    <ds:schemaRef ds:uri="http://www.wps.cn/android/officeDocument/2013/mofficeCustomData"/>
  </ds:schemaRefs>
</ds:datastoreItem>
</file>

<file path=customXml/itemProps166.xml><?xml version="1.0" encoding="utf-8"?>
<ds:datastoreItem xmlns:ds="http://schemas.openxmlformats.org/officeDocument/2006/customXml" ds:itemID="{0E5EC1B1-6450-4470-9A67-3BB7012B03C8}">
  <ds:schemaRefs>
    <ds:schemaRef ds:uri="http://www.wps.cn/android/officeDocument/2013/mofficeCustomData"/>
  </ds:schemaRefs>
</ds:datastoreItem>
</file>

<file path=customXml/itemProps167.xml><?xml version="1.0" encoding="utf-8"?>
<ds:datastoreItem xmlns:ds="http://schemas.openxmlformats.org/officeDocument/2006/customXml" ds:itemID="{5A395E0C-CDE4-44C6-B53F-9D902FE162CF}">
  <ds:schemaRefs>
    <ds:schemaRef ds:uri="http://www.wps.cn/android/officeDocument/2013/mofficeCustomData"/>
  </ds:schemaRefs>
</ds:datastoreItem>
</file>

<file path=customXml/itemProps168.xml><?xml version="1.0" encoding="utf-8"?>
<ds:datastoreItem xmlns:ds="http://schemas.openxmlformats.org/officeDocument/2006/customXml" ds:itemID="{21B51BB4-4D55-4A75-BB49-A9716446D08E}">
  <ds:schemaRefs>
    <ds:schemaRef ds:uri="http://www.wps.cn/android/officeDocument/2013/mofficeCustomData"/>
  </ds:schemaRefs>
</ds:datastoreItem>
</file>

<file path=customXml/itemProps169.xml><?xml version="1.0" encoding="utf-8"?>
<ds:datastoreItem xmlns:ds="http://schemas.openxmlformats.org/officeDocument/2006/customXml" ds:itemID="{5FECC527-B96D-4DA6-8EDD-459BD5BCF232}">
  <ds:schemaRefs>
    <ds:schemaRef ds:uri="http://www.wps.cn/android/officeDocument/2013/mofficeCustomData"/>
  </ds:schemaRefs>
</ds:datastoreItem>
</file>

<file path=customXml/itemProps17.xml><?xml version="1.0" encoding="utf-8"?>
<ds:datastoreItem xmlns:ds="http://schemas.openxmlformats.org/officeDocument/2006/customXml" ds:itemID="{89449F42-3BE0-4AD2-9A42-84A0A41827D0}">
  <ds:schemaRefs>
    <ds:schemaRef ds:uri="http://www.wps.cn/android/officeDocument/2013/mofficeCustomData"/>
  </ds:schemaRefs>
</ds:datastoreItem>
</file>

<file path=customXml/itemProps170.xml><?xml version="1.0" encoding="utf-8"?>
<ds:datastoreItem xmlns:ds="http://schemas.openxmlformats.org/officeDocument/2006/customXml" ds:itemID="{4A27C1D5-6D07-4DFE-A607-87A551FBC9EE}">
  <ds:schemaRefs>
    <ds:schemaRef ds:uri="http://www.wps.cn/android/officeDocument/2013/mofficeCustomData"/>
  </ds:schemaRefs>
</ds:datastoreItem>
</file>

<file path=customXml/itemProps171.xml><?xml version="1.0" encoding="utf-8"?>
<ds:datastoreItem xmlns:ds="http://schemas.openxmlformats.org/officeDocument/2006/customXml" ds:itemID="{5651AB41-1164-4CCC-9F3D-4D61211EA335}">
  <ds:schemaRefs>
    <ds:schemaRef ds:uri="http://www.wps.cn/android/officeDocument/2013/mofficeCustomData"/>
  </ds:schemaRefs>
</ds:datastoreItem>
</file>

<file path=customXml/itemProps172.xml><?xml version="1.0" encoding="utf-8"?>
<ds:datastoreItem xmlns:ds="http://schemas.openxmlformats.org/officeDocument/2006/customXml" ds:itemID="{7DF92CC4-1783-4682-B7E4-54112573350E}">
  <ds:schemaRefs>
    <ds:schemaRef ds:uri="http://www.wps.cn/android/officeDocument/2013/mofficeCustomData"/>
  </ds:schemaRefs>
</ds:datastoreItem>
</file>

<file path=customXml/itemProps173.xml><?xml version="1.0" encoding="utf-8"?>
<ds:datastoreItem xmlns:ds="http://schemas.openxmlformats.org/officeDocument/2006/customXml" ds:itemID="{02E4205E-BD46-470C-BDB4-D4DCC9090663}">
  <ds:schemaRefs>
    <ds:schemaRef ds:uri="http://www.wps.cn/android/officeDocument/2013/mofficeCustomData"/>
  </ds:schemaRefs>
</ds:datastoreItem>
</file>

<file path=customXml/itemProps174.xml><?xml version="1.0" encoding="utf-8"?>
<ds:datastoreItem xmlns:ds="http://schemas.openxmlformats.org/officeDocument/2006/customXml" ds:itemID="{293FC057-EA51-44EC-AA30-BD82A696A140}">
  <ds:schemaRefs>
    <ds:schemaRef ds:uri="http://www.wps.cn/android/officeDocument/2013/mofficeCustomData"/>
  </ds:schemaRefs>
</ds:datastoreItem>
</file>

<file path=customXml/itemProps175.xml><?xml version="1.0" encoding="utf-8"?>
<ds:datastoreItem xmlns:ds="http://schemas.openxmlformats.org/officeDocument/2006/customXml" ds:itemID="{68E9540E-E3E2-4FBD-A04A-679205F15487}">
  <ds:schemaRefs>
    <ds:schemaRef ds:uri="http://www.wps.cn/android/officeDocument/2013/mofficeCustomData"/>
  </ds:schemaRefs>
</ds:datastoreItem>
</file>

<file path=customXml/itemProps176.xml><?xml version="1.0" encoding="utf-8"?>
<ds:datastoreItem xmlns:ds="http://schemas.openxmlformats.org/officeDocument/2006/customXml" ds:itemID="{B560E187-F72D-4A4D-9ECD-3665C524FBC5}">
  <ds:schemaRefs>
    <ds:schemaRef ds:uri="http://www.wps.cn/android/officeDocument/2013/mofficeCustomData"/>
  </ds:schemaRefs>
</ds:datastoreItem>
</file>

<file path=customXml/itemProps177.xml><?xml version="1.0" encoding="utf-8"?>
<ds:datastoreItem xmlns:ds="http://schemas.openxmlformats.org/officeDocument/2006/customXml" ds:itemID="{2C014CC4-34EC-4EB4-816F-3BD174A34EA5}">
  <ds:schemaRefs>
    <ds:schemaRef ds:uri="http://www.wps.cn/android/officeDocument/2013/mofficeCustomData"/>
  </ds:schemaRefs>
</ds:datastoreItem>
</file>

<file path=customXml/itemProps178.xml><?xml version="1.0" encoding="utf-8"?>
<ds:datastoreItem xmlns:ds="http://schemas.openxmlformats.org/officeDocument/2006/customXml" ds:itemID="{6708A252-0246-46E5-B6D6-3B2D4DA70CF5}">
  <ds:schemaRefs>
    <ds:schemaRef ds:uri="http://www.wps.cn/android/officeDocument/2013/mofficeCustomData"/>
  </ds:schemaRefs>
</ds:datastoreItem>
</file>

<file path=customXml/itemProps179.xml><?xml version="1.0" encoding="utf-8"?>
<ds:datastoreItem xmlns:ds="http://schemas.openxmlformats.org/officeDocument/2006/customXml" ds:itemID="{CE3B2E03-D3DE-4A7B-B54E-57DC5B4B250A}">
  <ds:schemaRefs>
    <ds:schemaRef ds:uri="http://www.wps.cn/android/officeDocument/2013/mofficeCustomData"/>
  </ds:schemaRefs>
</ds:datastoreItem>
</file>

<file path=customXml/itemProps18.xml><?xml version="1.0" encoding="utf-8"?>
<ds:datastoreItem xmlns:ds="http://schemas.openxmlformats.org/officeDocument/2006/customXml" ds:itemID="{4B67B75E-9D71-4FC2-BA68-2BDF718A3EA1}">
  <ds:schemaRefs>
    <ds:schemaRef ds:uri="http://www.wps.cn/android/officeDocument/2013/mofficeCustomData"/>
  </ds:schemaRefs>
</ds:datastoreItem>
</file>

<file path=customXml/itemProps180.xml><?xml version="1.0" encoding="utf-8"?>
<ds:datastoreItem xmlns:ds="http://schemas.openxmlformats.org/officeDocument/2006/customXml" ds:itemID="{F6046079-A359-4038-8590-F26AB54FB793}">
  <ds:schemaRefs>
    <ds:schemaRef ds:uri="http://www.wps.cn/android/officeDocument/2013/mofficeCustomData"/>
  </ds:schemaRefs>
</ds:datastoreItem>
</file>

<file path=customXml/itemProps181.xml><?xml version="1.0" encoding="utf-8"?>
<ds:datastoreItem xmlns:ds="http://schemas.openxmlformats.org/officeDocument/2006/customXml" ds:itemID="{99F0643F-94F7-4179-941A-40A933B39833}">
  <ds:schemaRefs>
    <ds:schemaRef ds:uri="http://www.wps.cn/android/officeDocument/2013/mofficeCustomData"/>
  </ds:schemaRefs>
</ds:datastoreItem>
</file>

<file path=customXml/itemProps182.xml><?xml version="1.0" encoding="utf-8"?>
<ds:datastoreItem xmlns:ds="http://schemas.openxmlformats.org/officeDocument/2006/customXml" ds:itemID="{E028AB4B-C65E-4673-8461-C97F2BA0BA6C}">
  <ds:schemaRefs>
    <ds:schemaRef ds:uri="http://www.wps.cn/android/officeDocument/2013/mofficeCustomData"/>
  </ds:schemaRefs>
</ds:datastoreItem>
</file>

<file path=customXml/itemProps183.xml><?xml version="1.0" encoding="utf-8"?>
<ds:datastoreItem xmlns:ds="http://schemas.openxmlformats.org/officeDocument/2006/customXml" ds:itemID="{1E74840F-B189-46B9-A878-4D1BE54846D9}">
  <ds:schemaRefs>
    <ds:schemaRef ds:uri="http://www.wps.cn/android/officeDocument/2013/mofficeCustomData"/>
  </ds:schemaRefs>
</ds:datastoreItem>
</file>

<file path=customXml/itemProps184.xml><?xml version="1.0" encoding="utf-8"?>
<ds:datastoreItem xmlns:ds="http://schemas.openxmlformats.org/officeDocument/2006/customXml" ds:itemID="{23C1300C-A282-4814-8140-80022545E68E}">
  <ds:schemaRefs>
    <ds:schemaRef ds:uri="http://www.wps.cn/android/officeDocument/2013/mofficeCustomData"/>
  </ds:schemaRefs>
</ds:datastoreItem>
</file>

<file path=customXml/itemProps185.xml><?xml version="1.0" encoding="utf-8"?>
<ds:datastoreItem xmlns:ds="http://schemas.openxmlformats.org/officeDocument/2006/customXml" ds:itemID="{7B65B369-F8A7-47CC-9529-EE192606A986}">
  <ds:schemaRefs>
    <ds:schemaRef ds:uri="http://www.wps.cn/android/officeDocument/2013/mofficeCustomData"/>
  </ds:schemaRefs>
</ds:datastoreItem>
</file>

<file path=customXml/itemProps186.xml><?xml version="1.0" encoding="utf-8"?>
<ds:datastoreItem xmlns:ds="http://schemas.openxmlformats.org/officeDocument/2006/customXml" ds:itemID="{F98B05C5-2EA7-4208-990C-B9FD4762757A}">
  <ds:schemaRefs>
    <ds:schemaRef ds:uri="http://www.wps.cn/android/officeDocument/2013/mofficeCustomData"/>
  </ds:schemaRefs>
</ds:datastoreItem>
</file>

<file path=customXml/itemProps187.xml><?xml version="1.0" encoding="utf-8"?>
<ds:datastoreItem xmlns:ds="http://schemas.openxmlformats.org/officeDocument/2006/customXml" ds:itemID="{1348C323-D420-475B-BDB9-C0BCD156ED7E}">
  <ds:schemaRefs>
    <ds:schemaRef ds:uri="http://www.wps.cn/android/officeDocument/2013/mofficeCustomData"/>
  </ds:schemaRefs>
</ds:datastoreItem>
</file>

<file path=customXml/itemProps188.xml><?xml version="1.0" encoding="utf-8"?>
<ds:datastoreItem xmlns:ds="http://schemas.openxmlformats.org/officeDocument/2006/customXml" ds:itemID="{F402BB84-9FA9-485C-AD48-F41227B634D8}">
  <ds:schemaRefs>
    <ds:schemaRef ds:uri="http://www.wps.cn/android/officeDocument/2013/mofficeCustomData"/>
  </ds:schemaRefs>
</ds:datastoreItem>
</file>

<file path=customXml/itemProps189.xml><?xml version="1.0" encoding="utf-8"?>
<ds:datastoreItem xmlns:ds="http://schemas.openxmlformats.org/officeDocument/2006/customXml" ds:itemID="{6032FE26-23AC-48BA-AFF7-7FD15601FBB5}">
  <ds:schemaRefs>
    <ds:schemaRef ds:uri="http://www.wps.cn/android/officeDocument/2013/mofficeCustomData"/>
  </ds:schemaRefs>
</ds:datastoreItem>
</file>

<file path=customXml/itemProps19.xml><?xml version="1.0" encoding="utf-8"?>
<ds:datastoreItem xmlns:ds="http://schemas.openxmlformats.org/officeDocument/2006/customXml" ds:itemID="{D4B13528-6AF1-4FEC-9413-8BD4C91B929C}">
  <ds:schemaRefs>
    <ds:schemaRef ds:uri="http://www.wps.cn/android/officeDocument/2013/mofficeCustomData"/>
  </ds:schemaRefs>
</ds:datastoreItem>
</file>

<file path=customXml/itemProps190.xml><?xml version="1.0" encoding="utf-8"?>
<ds:datastoreItem xmlns:ds="http://schemas.openxmlformats.org/officeDocument/2006/customXml" ds:itemID="{0E7C0B87-A228-4D58-B7DB-C8F0F3D7529B}">
  <ds:schemaRefs>
    <ds:schemaRef ds:uri="http://www.wps.cn/android/officeDocument/2013/mofficeCustomData"/>
  </ds:schemaRefs>
</ds:datastoreItem>
</file>

<file path=customXml/itemProps191.xml><?xml version="1.0" encoding="utf-8"?>
<ds:datastoreItem xmlns:ds="http://schemas.openxmlformats.org/officeDocument/2006/customXml" ds:itemID="{3AEE796E-1BB5-436C-A518-AF1784D8A7D7}">
  <ds:schemaRefs>
    <ds:schemaRef ds:uri="http://www.wps.cn/android/officeDocument/2013/mofficeCustomData"/>
  </ds:schemaRefs>
</ds:datastoreItem>
</file>

<file path=customXml/itemProps192.xml><?xml version="1.0" encoding="utf-8"?>
<ds:datastoreItem xmlns:ds="http://schemas.openxmlformats.org/officeDocument/2006/customXml" ds:itemID="{C327B399-F883-4798-8BDE-B545656A6D51}">
  <ds:schemaRefs>
    <ds:schemaRef ds:uri="http://www.wps.cn/android/officeDocument/2013/mofficeCustomData"/>
  </ds:schemaRefs>
</ds:datastoreItem>
</file>

<file path=customXml/itemProps193.xml><?xml version="1.0" encoding="utf-8"?>
<ds:datastoreItem xmlns:ds="http://schemas.openxmlformats.org/officeDocument/2006/customXml" ds:itemID="{661CD426-679E-4927-B017-A9EE02938964}">
  <ds:schemaRefs>
    <ds:schemaRef ds:uri="http://www.wps.cn/android/officeDocument/2013/mofficeCustomData"/>
  </ds:schemaRefs>
</ds:datastoreItem>
</file>

<file path=customXml/itemProps194.xml><?xml version="1.0" encoding="utf-8"?>
<ds:datastoreItem xmlns:ds="http://schemas.openxmlformats.org/officeDocument/2006/customXml" ds:itemID="{E45D2007-235A-46BA-A0FB-62FE08C772CC}">
  <ds:schemaRefs>
    <ds:schemaRef ds:uri="http://www.wps.cn/android/officeDocument/2013/mofficeCustomData"/>
  </ds:schemaRefs>
</ds:datastoreItem>
</file>

<file path=customXml/itemProps195.xml><?xml version="1.0" encoding="utf-8"?>
<ds:datastoreItem xmlns:ds="http://schemas.openxmlformats.org/officeDocument/2006/customXml" ds:itemID="{AC0316D7-366E-4DCC-81BC-762CDA3E071E}">
  <ds:schemaRefs>
    <ds:schemaRef ds:uri="http://www.wps.cn/android/officeDocument/2013/mofficeCustomData"/>
  </ds:schemaRefs>
</ds:datastoreItem>
</file>

<file path=customXml/itemProps196.xml><?xml version="1.0" encoding="utf-8"?>
<ds:datastoreItem xmlns:ds="http://schemas.openxmlformats.org/officeDocument/2006/customXml" ds:itemID="{671DA90A-AA62-4F03-9EBD-4456EFE60BC6}">
  <ds:schemaRefs>
    <ds:schemaRef ds:uri="http://www.wps.cn/android/officeDocument/2013/mofficeCustomData"/>
  </ds:schemaRefs>
</ds:datastoreItem>
</file>

<file path=customXml/itemProps197.xml><?xml version="1.0" encoding="utf-8"?>
<ds:datastoreItem xmlns:ds="http://schemas.openxmlformats.org/officeDocument/2006/customXml" ds:itemID="{E23AB92C-F0CB-4A34-861C-86D46F7DE5BF}">
  <ds:schemaRefs>
    <ds:schemaRef ds:uri="http://www.wps.cn/android/officeDocument/2013/mofficeCustomData"/>
  </ds:schemaRefs>
</ds:datastoreItem>
</file>

<file path=customXml/itemProps198.xml><?xml version="1.0" encoding="utf-8"?>
<ds:datastoreItem xmlns:ds="http://schemas.openxmlformats.org/officeDocument/2006/customXml" ds:itemID="{ABAEAC18-5B8B-45B7-8BE0-E510C46E0463}">
  <ds:schemaRefs>
    <ds:schemaRef ds:uri="http://www.wps.cn/android/officeDocument/2013/mofficeCustomData"/>
  </ds:schemaRefs>
</ds:datastoreItem>
</file>

<file path=customXml/itemProps199.xml><?xml version="1.0" encoding="utf-8"?>
<ds:datastoreItem xmlns:ds="http://schemas.openxmlformats.org/officeDocument/2006/customXml" ds:itemID="{5C2E9F89-2076-4243-8088-C39097CDB0CF}">
  <ds:schemaRefs>
    <ds:schemaRef ds:uri="http://www.wps.cn/android/officeDocument/2013/mofficeCustomData"/>
  </ds:schemaRefs>
</ds:datastoreItem>
</file>

<file path=customXml/itemProps2.xml><?xml version="1.0" encoding="utf-8"?>
<ds:datastoreItem xmlns:ds="http://schemas.openxmlformats.org/officeDocument/2006/customXml" ds:itemID="{A7A03A5B-4049-427B-B5DB-CB1E649EA191}">
  <ds:schemaRefs>
    <ds:schemaRef ds:uri="http://www.wps.cn/android/officeDocument/2013/mofficeCustomData"/>
  </ds:schemaRefs>
</ds:datastoreItem>
</file>

<file path=customXml/itemProps20.xml><?xml version="1.0" encoding="utf-8"?>
<ds:datastoreItem xmlns:ds="http://schemas.openxmlformats.org/officeDocument/2006/customXml" ds:itemID="{6625D379-B06B-414F-AB25-00DF0AE21668}">
  <ds:schemaRefs>
    <ds:schemaRef ds:uri="http://www.wps.cn/android/officeDocument/2013/mofficeCustomData"/>
  </ds:schemaRefs>
</ds:datastoreItem>
</file>

<file path=customXml/itemProps200.xml><?xml version="1.0" encoding="utf-8"?>
<ds:datastoreItem xmlns:ds="http://schemas.openxmlformats.org/officeDocument/2006/customXml" ds:itemID="{8C470D45-852B-4C57-9F98-EB10C3C8AE84}">
  <ds:schemaRefs>
    <ds:schemaRef ds:uri="http://www.wps.cn/android/officeDocument/2013/mofficeCustomData"/>
  </ds:schemaRefs>
</ds:datastoreItem>
</file>

<file path=customXml/itemProps201.xml><?xml version="1.0" encoding="utf-8"?>
<ds:datastoreItem xmlns:ds="http://schemas.openxmlformats.org/officeDocument/2006/customXml" ds:itemID="{C7EF85F0-C7C1-4838-8C7E-520403C3B4FF}">
  <ds:schemaRefs>
    <ds:schemaRef ds:uri="http://www.wps.cn/android/officeDocument/2013/mofficeCustomData"/>
  </ds:schemaRefs>
</ds:datastoreItem>
</file>

<file path=customXml/itemProps202.xml><?xml version="1.0" encoding="utf-8"?>
<ds:datastoreItem xmlns:ds="http://schemas.openxmlformats.org/officeDocument/2006/customXml" ds:itemID="{CC324848-C701-4300-81AA-DC42D3283C34}">
  <ds:schemaRefs>
    <ds:schemaRef ds:uri="http://www.wps.cn/android/officeDocument/2013/mofficeCustomData"/>
  </ds:schemaRefs>
</ds:datastoreItem>
</file>

<file path=customXml/itemProps203.xml><?xml version="1.0" encoding="utf-8"?>
<ds:datastoreItem xmlns:ds="http://schemas.openxmlformats.org/officeDocument/2006/customXml" ds:itemID="{8EBC0E83-8D71-4722-A93C-4DF75F79C2FB}">
  <ds:schemaRefs>
    <ds:schemaRef ds:uri="http://www.wps.cn/android/officeDocument/2013/mofficeCustomData"/>
  </ds:schemaRefs>
</ds:datastoreItem>
</file>

<file path=customXml/itemProps204.xml><?xml version="1.0" encoding="utf-8"?>
<ds:datastoreItem xmlns:ds="http://schemas.openxmlformats.org/officeDocument/2006/customXml" ds:itemID="{CF11552E-FB52-4FE9-8F6A-EB8616C71D73}">
  <ds:schemaRefs>
    <ds:schemaRef ds:uri="http://www.wps.cn/android/officeDocument/2013/mofficeCustomData"/>
  </ds:schemaRefs>
</ds:datastoreItem>
</file>

<file path=customXml/itemProps205.xml><?xml version="1.0" encoding="utf-8"?>
<ds:datastoreItem xmlns:ds="http://schemas.openxmlformats.org/officeDocument/2006/customXml" ds:itemID="{48946ECF-7222-40C2-8EFD-04D34CDCFC6D}">
  <ds:schemaRefs>
    <ds:schemaRef ds:uri="http://www.wps.cn/android/officeDocument/2013/mofficeCustomData"/>
  </ds:schemaRefs>
</ds:datastoreItem>
</file>

<file path=customXml/itemProps206.xml><?xml version="1.0" encoding="utf-8"?>
<ds:datastoreItem xmlns:ds="http://schemas.openxmlformats.org/officeDocument/2006/customXml" ds:itemID="{0206426F-3874-4560-8BCC-27D2B8FA1B04}">
  <ds:schemaRefs>
    <ds:schemaRef ds:uri="http://www.wps.cn/android/officeDocument/2013/mofficeCustomData"/>
  </ds:schemaRefs>
</ds:datastoreItem>
</file>

<file path=customXml/itemProps207.xml><?xml version="1.0" encoding="utf-8"?>
<ds:datastoreItem xmlns:ds="http://schemas.openxmlformats.org/officeDocument/2006/customXml" ds:itemID="{5856F785-7A9E-4513-9DDC-D1329C1FC8C5}">
  <ds:schemaRefs>
    <ds:schemaRef ds:uri="http://www.wps.cn/android/officeDocument/2013/mofficeCustomData"/>
  </ds:schemaRefs>
</ds:datastoreItem>
</file>

<file path=customXml/itemProps208.xml><?xml version="1.0" encoding="utf-8"?>
<ds:datastoreItem xmlns:ds="http://schemas.openxmlformats.org/officeDocument/2006/customXml" ds:itemID="{6448F418-610F-4CCB-BA29-C2918FD71A4E}">
  <ds:schemaRefs>
    <ds:schemaRef ds:uri="http://www.wps.cn/android/officeDocument/2013/mofficeCustomData"/>
  </ds:schemaRefs>
</ds:datastoreItem>
</file>

<file path=customXml/itemProps209.xml><?xml version="1.0" encoding="utf-8"?>
<ds:datastoreItem xmlns:ds="http://schemas.openxmlformats.org/officeDocument/2006/customXml" ds:itemID="{5E59E6E4-C467-432D-9B8B-C18D194F564A}">
  <ds:schemaRefs>
    <ds:schemaRef ds:uri="http://www.wps.cn/android/officeDocument/2013/mofficeCustomData"/>
  </ds:schemaRefs>
</ds:datastoreItem>
</file>

<file path=customXml/itemProps21.xml><?xml version="1.0" encoding="utf-8"?>
<ds:datastoreItem xmlns:ds="http://schemas.openxmlformats.org/officeDocument/2006/customXml" ds:itemID="{13A6E79C-4B0D-4FD3-9D8C-F28B052CA0E7}">
  <ds:schemaRefs>
    <ds:schemaRef ds:uri="http://www.wps.cn/android/officeDocument/2013/mofficeCustomData"/>
  </ds:schemaRefs>
</ds:datastoreItem>
</file>

<file path=customXml/itemProps210.xml><?xml version="1.0" encoding="utf-8"?>
<ds:datastoreItem xmlns:ds="http://schemas.openxmlformats.org/officeDocument/2006/customXml" ds:itemID="{11E34044-E750-4910-AEFC-CD40AD064C79}">
  <ds:schemaRefs>
    <ds:schemaRef ds:uri="http://www.wps.cn/android/officeDocument/2013/mofficeCustomData"/>
  </ds:schemaRefs>
</ds:datastoreItem>
</file>

<file path=customXml/itemProps211.xml><?xml version="1.0" encoding="utf-8"?>
<ds:datastoreItem xmlns:ds="http://schemas.openxmlformats.org/officeDocument/2006/customXml" ds:itemID="{0451A4A0-3D9A-437E-8363-8DCD38DCB6E7}">
  <ds:schemaRefs>
    <ds:schemaRef ds:uri="http://www.wps.cn/android/officeDocument/2013/mofficeCustomData"/>
  </ds:schemaRefs>
</ds:datastoreItem>
</file>

<file path=customXml/itemProps212.xml><?xml version="1.0" encoding="utf-8"?>
<ds:datastoreItem xmlns:ds="http://schemas.openxmlformats.org/officeDocument/2006/customXml" ds:itemID="{BFF9E14A-5C13-4EBF-AD8D-EA06126B3832}">
  <ds:schemaRefs>
    <ds:schemaRef ds:uri="http://www.wps.cn/android/officeDocument/2013/mofficeCustomData"/>
  </ds:schemaRefs>
</ds:datastoreItem>
</file>

<file path=customXml/itemProps213.xml><?xml version="1.0" encoding="utf-8"?>
<ds:datastoreItem xmlns:ds="http://schemas.openxmlformats.org/officeDocument/2006/customXml" ds:itemID="{5D6A2A66-058D-44A3-AC84-3864150C0132}">
  <ds:schemaRefs>
    <ds:schemaRef ds:uri="http://www.wps.cn/android/officeDocument/2013/mofficeCustomData"/>
  </ds:schemaRefs>
</ds:datastoreItem>
</file>

<file path=customXml/itemProps214.xml><?xml version="1.0" encoding="utf-8"?>
<ds:datastoreItem xmlns:ds="http://schemas.openxmlformats.org/officeDocument/2006/customXml" ds:itemID="{A70B2C8D-50DB-4F08-A0F0-C3356B2E90AF}">
  <ds:schemaRefs>
    <ds:schemaRef ds:uri="http://www.wps.cn/android/officeDocument/2013/mofficeCustomData"/>
  </ds:schemaRefs>
</ds:datastoreItem>
</file>

<file path=customXml/itemProps215.xml><?xml version="1.0" encoding="utf-8"?>
<ds:datastoreItem xmlns:ds="http://schemas.openxmlformats.org/officeDocument/2006/customXml" ds:itemID="{77F5B715-73B5-4BCE-B468-7D540B4664B5}">
  <ds:schemaRefs>
    <ds:schemaRef ds:uri="http://www.wps.cn/android/officeDocument/2013/mofficeCustomData"/>
  </ds:schemaRefs>
</ds:datastoreItem>
</file>

<file path=customXml/itemProps216.xml><?xml version="1.0" encoding="utf-8"?>
<ds:datastoreItem xmlns:ds="http://schemas.openxmlformats.org/officeDocument/2006/customXml" ds:itemID="{75DD200C-ADCC-481C-9BF2-FF3C9A6E1ACB}">
  <ds:schemaRefs>
    <ds:schemaRef ds:uri="http://www.wps.cn/android/officeDocument/2013/mofficeCustomData"/>
  </ds:schemaRefs>
</ds:datastoreItem>
</file>

<file path=customXml/itemProps217.xml><?xml version="1.0" encoding="utf-8"?>
<ds:datastoreItem xmlns:ds="http://schemas.openxmlformats.org/officeDocument/2006/customXml" ds:itemID="{AE398A96-0127-4ECB-9DE6-9D38A26E6FB9}">
  <ds:schemaRefs>
    <ds:schemaRef ds:uri="http://www.wps.cn/android/officeDocument/2013/mofficeCustomData"/>
  </ds:schemaRefs>
</ds:datastoreItem>
</file>

<file path=customXml/itemProps218.xml><?xml version="1.0" encoding="utf-8"?>
<ds:datastoreItem xmlns:ds="http://schemas.openxmlformats.org/officeDocument/2006/customXml" ds:itemID="{AE36C8C8-E6E2-4CFA-8447-AD9335A73A94}">
  <ds:schemaRefs>
    <ds:schemaRef ds:uri="http://www.wps.cn/android/officeDocument/2013/mofficeCustomData"/>
  </ds:schemaRefs>
</ds:datastoreItem>
</file>

<file path=customXml/itemProps219.xml><?xml version="1.0" encoding="utf-8"?>
<ds:datastoreItem xmlns:ds="http://schemas.openxmlformats.org/officeDocument/2006/customXml" ds:itemID="{4EB2BF40-5FB0-4017-8A80-0562553EE278}">
  <ds:schemaRefs>
    <ds:schemaRef ds:uri="http://www.wps.cn/android/officeDocument/2013/mofficeCustomData"/>
  </ds:schemaRefs>
</ds:datastoreItem>
</file>

<file path=customXml/itemProps22.xml><?xml version="1.0" encoding="utf-8"?>
<ds:datastoreItem xmlns:ds="http://schemas.openxmlformats.org/officeDocument/2006/customXml" ds:itemID="{96FAAFAA-06BA-4670-A0E9-DD95363CCCC5}">
  <ds:schemaRefs>
    <ds:schemaRef ds:uri="http://www.wps.cn/android/officeDocument/2013/mofficeCustomData"/>
  </ds:schemaRefs>
</ds:datastoreItem>
</file>

<file path=customXml/itemProps220.xml><?xml version="1.0" encoding="utf-8"?>
<ds:datastoreItem xmlns:ds="http://schemas.openxmlformats.org/officeDocument/2006/customXml" ds:itemID="{4ED88719-445C-43FA-BE76-D6E5FCAEBA2F}">
  <ds:schemaRefs>
    <ds:schemaRef ds:uri="http://www.wps.cn/android/officeDocument/2013/mofficeCustomData"/>
  </ds:schemaRefs>
</ds:datastoreItem>
</file>

<file path=customXml/itemProps221.xml><?xml version="1.0" encoding="utf-8"?>
<ds:datastoreItem xmlns:ds="http://schemas.openxmlformats.org/officeDocument/2006/customXml" ds:itemID="{E5E9C0E1-7093-485F-9E65-C6D948A8E4A8}">
  <ds:schemaRefs>
    <ds:schemaRef ds:uri="http://www.wps.cn/android/officeDocument/2013/mofficeCustomData"/>
  </ds:schemaRefs>
</ds:datastoreItem>
</file>

<file path=customXml/itemProps222.xml><?xml version="1.0" encoding="utf-8"?>
<ds:datastoreItem xmlns:ds="http://schemas.openxmlformats.org/officeDocument/2006/customXml" ds:itemID="{0A174EED-A689-4F62-907B-9D33AFCFF5B0}">
  <ds:schemaRefs>
    <ds:schemaRef ds:uri="http://www.wps.cn/android/officeDocument/2013/mofficeCustomData"/>
  </ds:schemaRefs>
</ds:datastoreItem>
</file>

<file path=customXml/itemProps223.xml><?xml version="1.0" encoding="utf-8"?>
<ds:datastoreItem xmlns:ds="http://schemas.openxmlformats.org/officeDocument/2006/customXml" ds:itemID="{D82006ED-2F48-4D3D-BA4E-D8C8B624643C}">
  <ds:schemaRefs>
    <ds:schemaRef ds:uri="http://www.wps.cn/android/officeDocument/2013/mofficeCustomData"/>
  </ds:schemaRefs>
</ds:datastoreItem>
</file>

<file path=customXml/itemProps224.xml><?xml version="1.0" encoding="utf-8"?>
<ds:datastoreItem xmlns:ds="http://schemas.openxmlformats.org/officeDocument/2006/customXml" ds:itemID="{C7F896DE-077F-469D-B028-80933DF8D7A1}">
  <ds:schemaRefs>
    <ds:schemaRef ds:uri="http://www.wps.cn/android/officeDocument/2013/mofficeCustomData"/>
  </ds:schemaRefs>
</ds:datastoreItem>
</file>

<file path=customXml/itemProps225.xml><?xml version="1.0" encoding="utf-8"?>
<ds:datastoreItem xmlns:ds="http://schemas.openxmlformats.org/officeDocument/2006/customXml" ds:itemID="{FCF4CF4B-4AE1-4EEF-A171-404FB03C4BC7}">
  <ds:schemaRefs>
    <ds:schemaRef ds:uri="http://www.wps.cn/android/officeDocument/2013/mofficeCustomData"/>
  </ds:schemaRefs>
</ds:datastoreItem>
</file>

<file path=customXml/itemProps226.xml><?xml version="1.0" encoding="utf-8"?>
<ds:datastoreItem xmlns:ds="http://schemas.openxmlformats.org/officeDocument/2006/customXml" ds:itemID="{B2AC80DD-F1E1-4991-AFF8-5B742B898E57}">
  <ds:schemaRefs>
    <ds:schemaRef ds:uri="http://www.wps.cn/android/officeDocument/2013/mofficeCustomData"/>
  </ds:schemaRefs>
</ds:datastoreItem>
</file>

<file path=customXml/itemProps227.xml><?xml version="1.0" encoding="utf-8"?>
<ds:datastoreItem xmlns:ds="http://schemas.openxmlformats.org/officeDocument/2006/customXml" ds:itemID="{A99D828E-A75F-4D92-A7CE-8304C2910B13}">
  <ds:schemaRefs>
    <ds:schemaRef ds:uri="http://www.wps.cn/android/officeDocument/2013/mofficeCustomData"/>
  </ds:schemaRefs>
</ds:datastoreItem>
</file>

<file path=customXml/itemProps228.xml><?xml version="1.0" encoding="utf-8"?>
<ds:datastoreItem xmlns:ds="http://schemas.openxmlformats.org/officeDocument/2006/customXml" ds:itemID="{349E977D-5D5B-4184-80CD-D5B3C25C17A6}">
  <ds:schemaRefs>
    <ds:schemaRef ds:uri="http://www.wps.cn/android/officeDocument/2013/mofficeCustomData"/>
  </ds:schemaRefs>
</ds:datastoreItem>
</file>

<file path=customXml/itemProps229.xml><?xml version="1.0" encoding="utf-8"?>
<ds:datastoreItem xmlns:ds="http://schemas.openxmlformats.org/officeDocument/2006/customXml" ds:itemID="{F9F3C7F5-B915-42BC-BA98-37320937BB03}">
  <ds:schemaRefs>
    <ds:schemaRef ds:uri="http://www.wps.cn/android/officeDocument/2013/mofficeCustomData"/>
  </ds:schemaRefs>
</ds:datastoreItem>
</file>

<file path=customXml/itemProps23.xml><?xml version="1.0" encoding="utf-8"?>
<ds:datastoreItem xmlns:ds="http://schemas.openxmlformats.org/officeDocument/2006/customXml" ds:itemID="{1FBDF562-5D16-4B54-947D-E8AF2BF8FC83}">
  <ds:schemaRefs>
    <ds:schemaRef ds:uri="http://www.wps.cn/android/officeDocument/2013/mofficeCustomData"/>
  </ds:schemaRefs>
</ds:datastoreItem>
</file>

<file path=customXml/itemProps230.xml><?xml version="1.0" encoding="utf-8"?>
<ds:datastoreItem xmlns:ds="http://schemas.openxmlformats.org/officeDocument/2006/customXml" ds:itemID="{0E0577FC-0315-4222-B704-044EE79C5984}">
  <ds:schemaRefs>
    <ds:schemaRef ds:uri="http://www.wps.cn/android/officeDocument/2013/mofficeCustomData"/>
  </ds:schemaRefs>
</ds:datastoreItem>
</file>

<file path=customXml/itemProps231.xml><?xml version="1.0" encoding="utf-8"?>
<ds:datastoreItem xmlns:ds="http://schemas.openxmlformats.org/officeDocument/2006/customXml" ds:itemID="{ADCCD7AA-9758-43E9-B40A-BCCE3FF09039}">
  <ds:schemaRefs>
    <ds:schemaRef ds:uri="http://www.wps.cn/android/officeDocument/2013/mofficeCustomData"/>
  </ds:schemaRefs>
</ds:datastoreItem>
</file>

<file path=customXml/itemProps232.xml><?xml version="1.0" encoding="utf-8"?>
<ds:datastoreItem xmlns:ds="http://schemas.openxmlformats.org/officeDocument/2006/customXml" ds:itemID="{3FE1CEEF-2723-48D3-BB7A-64DACFB0AA6C}">
  <ds:schemaRefs>
    <ds:schemaRef ds:uri="http://www.wps.cn/android/officeDocument/2013/mofficeCustomData"/>
  </ds:schemaRefs>
</ds:datastoreItem>
</file>

<file path=customXml/itemProps233.xml><?xml version="1.0" encoding="utf-8"?>
<ds:datastoreItem xmlns:ds="http://schemas.openxmlformats.org/officeDocument/2006/customXml" ds:itemID="{69E6ED7E-674A-47B9-998C-CE63EC2898D4}">
  <ds:schemaRefs>
    <ds:schemaRef ds:uri="http://www.wps.cn/android/officeDocument/2013/mofficeCustomData"/>
  </ds:schemaRefs>
</ds:datastoreItem>
</file>

<file path=customXml/itemProps234.xml><?xml version="1.0" encoding="utf-8"?>
<ds:datastoreItem xmlns:ds="http://schemas.openxmlformats.org/officeDocument/2006/customXml" ds:itemID="{174A2117-9DD5-479A-A45C-5D21128E10FA}">
  <ds:schemaRefs>
    <ds:schemaRef ds:uri="http://www.wps.cn/android/officeDocument/2013/mofficeCustomData"/>
  </ds:schemaRefs>
</ds:datastoreItem>
</file>

<file path=customXml/itemProps235.xml><?xml version="1.0" encoding="utf-8"?>
<ds:datastoreItem xmlns:ds="http://schemas.openxmlformats.org/officeDocument/2006/customXml" ds:itemID="{92048A29-B880-4EB9-929C-93A38471CB2A}">
  <ds:schemaRefs>
    <ds:schemaRef ds:uri="http://www.wps.cn/android/officeDocument/2013/mofficeCustomData"/>
  </ds:schemaRefs>
</ds:datastoreItem>
</file>

<file path=customXml/itemProps236.xml><?xml version="1.0" encoding="utf-8"?>
<ds:datastoreItem xmlns:ds="http://schemas.openxmlformats.org/officeDocument/2006/customXml" ds:itemID="{45C891D7-513F-4E6E-B1BD-78419BAD6DAB}">
  <ds:schemaRefs>
    <ds:schemaRef ds:uri="http://www.wps.cn/android/officeDocument/2013/mofficeCustomData"/>
  </ds:schemaRefs>
</ds:datastoreItem>
</file>

<file path=customXml/itemProps237.xml><?xml version="1.0" encoding="utf-8"?>
<ds:datastoreItem xmlns:ds="http://schemas.openxmlformats.org/officeDocument/2006/customXml" ds:itemID="{9F92AFB2-2DFD-4885-B7DB-A393132CD25D}">
  <ds:schemaRefs>
    <ds:schemaRef ds:uri="http://www.wps.cn/android/officeDocument/2013/mofficeCustomData"/>
  </ds:schemaRefs>
</ds:datastoreItem>
</file>

<file path=customXml/itemProps238.xml><?xml version="1.0" encoding="utf-8"?>
<ds:datastoreItem xmlns:ds="http://schemas.openxmlformats.org/officeDocument/2006/customXml" ds:itemID="{C4C177AF-B240-4C04-BD56-37D236123138}">
  <ds:schemaRefs>
    <ds:schemaRef ds:uri="http://www.wps.cn/android/officeDocument/2013/mofficeCustomData"/>
  </ds:schemaRefs>
</ds:datastoreItem>
</file>

<file path=customXml/itemProps239.xml><?xml version="1.0" encoding="utf-8"?>
<ds:datastoreItem xmlns:ds="http://schemas.openxmlformats.org/officeDocument/2006/customXml" ds:itemID="{1FDCAED8-459B-4C7B-BD15-421FBAFDE5B4}">
  <ds:schemaRefs>
    <ds:schemaRef ds:uri="http://www.wps.cn/android/officeDocument/2013/mofficeCustomData"/>
  </ds:schemaRefs>
</ds:datastoreItem>
</file>

<file path=customXml/itemProps24.xml><?xml version="1.0" encoding="utf-8"?>
<ds:datastoreItem xmlns:ds="http://schemas.openxmlformats.org/officeDocument/2006/customXml" ds:itemID="{0FF9A59F-10C4-4215-AA6B-D6EB1B3433D1}">
  <ds:schemaRefs>
    <ds:schemaRef ds:uri="http://www.wps.cn/android/officeDocument/2013/mofficeCustomData"/>
  </ds:schemaRefs>
</ds:datastoreItem>
</file>

<file path=customXml/itemProps240.xml><?xml version="1.0" encoding="utf-8"?>
<ds:datastoreItem xmlns:ds="http://schemas.openxmlformats.org/officeDocument/2006/customXml" ds:itemID="{33A3C40C-5C6A-4E8D-8668-376C5EDD0D4C}">
  <ds:schemaRefs>
    <ds:schemaRef ds:uri="http://www.wps.cn/android/officeDocument/2013/mofficeCustomData"/>
  </ds:schemaRefs>
</ds:datastoreItem>
</file>

<file path=customXml/itemProps241.xml><?xml version="1.0" encoding="utf-8"?>
<ds:datastoreItem xmlns:ds="http://schemas.openxmlformats.org/officeDocument/2006/customXml" ds:itemID="{502AA6C8-06B4-4BF5-8B26-9E2D60D740C7}">
  <ds:schemaRefs>
    <ds:schemaRef ds:uri="http://www.wps.cn/android/officeDocument/2013/mofficeCustomData"/>
  </ds:schemaRefs>
</ds:datastoreItem>
</file>

<file path=customXml/itemProps242.xml><?xml version="1.0" encoding="utf-8"?>
<ds:datastoreItem xmlns:ds="http://schemas.openxmlformats.org/officeDocument/2006/customXml" ds:itemID="{5564D035-C259-4C45-B85D-29D43D18F7A7}">
  <ds:schemaRefs>
    <ds:schemaRef ds:uri="http://www.wps.cn/android/officeDocument/2013/mofficeCustomData"/>
  </ds:schemaRefs>
</ds:datastoreItem>
</file>

<file path=customXml/itemProps243.xml><?xml version="1.0" encoding="utf-8"?>
<ds:datastoreItem xmlns:ds="http://schemas.openxmlformats.org/officeDocument/2006/customXml" ds:itemID="{F8AC37B0-A20A-43A4-A65B-9374F5CB1585}">
  <ds:schemaRefs>
    <ds:schemaRef ds:uri="http://www.wps.cn/android/officeDocument/2013/mofficeCustomData"/>
  </ds:schemaRefs>
</ds:datastoreItem>
</file>

<file path=customXml/itemProps244.xml><?xml version="1.0" encoding="utf-8"?>
<ds:datastoreItem xmlns:ds="http://schemas.openxmlformats.org/officeDocument/2006/customXml" ds:itemID="{8EC76332-5AD2-4561-878C-FD9595DCC054}">
  <ds:schemaRefs>
    <ds:schemaRef ds:uri="http://www.wps.cn/android/officeDocument/2013/mofficeCustomData"/>
  </ds:schemaRefs>
</ds:datastoreItem>
</file>

<file path=customXml/itemProps245.xml><?xml version="1.0" encoding="utf-8"?>
<ds:datastoreItem xmlns:ds="http://schemas.openxmlformats.org/officeDocument/2006/customXml" ds:itemID="{371C79C5-ED88-4EFF-A246-53187272AFA3}">
  <ds:schemaRefs>
    <ds:schemaRef ds:uri="http://www.wps.cn/android/officeDocument/2013/mofficeCustomData"/>
  </ds:schemaRefs>
</ds:datastoreItem>
</file>

<file path=customXml/itemProps246.xml><?xml version="1.0" encoding="utf-8"?>
<ds:datastoreItem xmlns:ds="http://schemas.openxmlformats.org/officeDocument/2006/customXml" ds:itemID="{242BE193-6226-45A6-A887-15DD410F6EA7}">
  <ds:schemaRefs>
    <ds:schemaRef ds:uri="http://www.wps.cn/android/officeDocument/2013/mofficeCustomData"/>
  </ds:schemaRefs>
</ds:datastoreItem>
</file>

<file path=customXml/itemProps247.xml><?xml version="1.0" encoding="utf-8"?>
<ds:datastoreItem xmlns:ds="http://schemas.openxmlformats.org/officeDocument/2006/customXml" ds:itemID="{2C45DED1-25D8-49E2-913B-ED2431B97B90}">
  <ds:schemaRefs>
    <ds:schemaRef ds:uri="http://www.wps.cn/android/officeDocument/2013/mofficeCustomData"/>
  </ds:schemaRefs>
</ds:datastoreItem>
</file>

<file path=customXml/itemProps248.xml><?xml version="1.0" encoding="utf-8"?>
<ds:datastoreItem xmlns:ds="http://schemas.openxmlformats.org/officeDocument/2006/customXml" ds:itemID="{F1E10190-6075-4933-BB85-225C931A3616}">
  <ds:schemaRefs>
    <ds:schemaRef ds:uri="http://www.wps.cn/android/officeDocument/2013/mofficeCustomData"/>
  </ds:schemaRefs>
</ds:datastoreItem>
</file>

<file path=customXml/itemProps249.xml><?xml version="1.0" encoding="utf-8"?>
<ds:datastoreItem xmlns:ds="http://schemas.openxmlformats.org/officeDocument/2006/customXml" ds:itemID="{72C59854-6471-4B16-8838-3091C535286C}">
  <ds:schemaRefs>
    <ds:schemaRef ds:uri="http://www.wps.cn/android/officeDocument/2013/mofficeCustomData"/>
  </ds:schemaRefs>
</ds:datastoreItem>
</file>

<file path=customXml/itemProps25.xml><?xml version="1.0" encoding="utf-8"?>
<ds:datastoreItem xmlns:ds="http://schemas.openxmlformats.org/officeDocument/2006/customXml" ds:itemID="{25343937-9882-4730-89EA-782B332C357C}">
  <ds:schemaRefs>
    <ds:schemaRef ds:uri="http://www.wps.cn/android/officeDocument/2013/mofficeCustomData"/>
  </ds:schemaRefs>
</ds:datastoreItem>
</file>

<file path=customXml/itemProps250.xml><?xml version="1.0" encoding="utf-8"?>
<ds:datastoreItem xmlns:ds="http://schemas.openxmlformats.org/officeDocument/2006/customXml" ds:itemID="{4B683132-9E3A-4689-914E-CE7C5BEC1508}">
  <ds:schemaRefs>
    <ds:schemaRef ds:uri="http://www.wps.cn/android/officeDocument/2013/mofficeCustomData"/>
  </ds:schemaRefs>
</ds:datastoreItem>
</file>

<file path=customXml/itemProps26.xml><?xml version="1.0" encoding="utf-8"?>
<ds:datastoreItem xmlns:ds="http://schemas.openxmlformats.org/officeDocument/2006/customXml" ds:itemID="{A9FAC19F-0CAB-4BB2-8E49-E978EC752B65}">
  <ds:schemaRefs>
    <ds:schemaRef ds:uri="http://www.wps.cn/android/officeDocument/2013/mofficeCustomData"/>
  </ds:schemaRefs>
</ds:datastoreItem>
</file>

<file path=customXml/itemProps27.xml><?xml version="1.0" encoding="utf-8"?>
<ds:datastoreItem xmlns:ds="http://schemas.openxmlformats.org/officeDocument/2006/customXml" ds:itemID="{36788696-4E01-4BB3-AA75-AE3AC44E6A3C}">
  <ds:schemaRefs>
    <ds:schemaRef ds:uri="http://www.wps.cn/android/officeDocument/2013/mofficeCustomData"/>
  </ds:schemaRefs>
</ds:datastoreItem>
</file>

<file path=customXml/itemProps28.xml><?xml version="1.0" encoding="utf-8"?>
<ds:datastoreItem xmlns:ds="http://schemas.openxmlformats.org/officeDocument/2006/customXml" ds:itemID="{0A9080F9-7376-44D4-B6C1-2E2104AFB711}">
  <ds:schemaRefs>
    <ds:schemaRef ds:uri="http://www.wps.cn/android/officeDocument/2013/mofficeCustomData"/>
  </ds:schemaRefs>
</ds:datastoreItem>
</file>

<file path=customXml/itemProps29.xml><?xml version="1.0" encoding="utf-8"?>
<ds:datastoreItem xmlns:ds="http://schemas.openxmlformats.org/officeDocument/2006/customXml" ds:itemID="{8C72763F-BF17-42E3-A0AE-6958A018753A}">
  <ds:schemaRefs>
    <ds:schemaRef ds:uri="http://www.wps.cn/android/officeDocument/2013/mofficeCustomData"/>
  </ds:schemaRefs>
</ds:datastoreItem>
</file>

<file path=customXml/itemProps3.xml><?xml version="1.0" encoding="utf-8"?>
<ds:datastoreItem xmlns:ds="http://schemas.openxmlformats.org/officeDocument/2006/customXml" ds:itemID="{044A8D7C-B9DA-43F2-B89E-AB11C3FC2231}">
  <ds:schemaRefs>
    <ds:schemaRef ds:uri="http://www.wps.cn/android/officeDocument/2013/mofficeCustomData"/>
  </ds:schemaRefs>
</ds:datastoreItem>
</file>

<file path=customXml/itemProps30.xml><?xml version="1.0" encoding="utf-8"?>
<ds:datastoreItem xmlns:ds="http://schemas.openxmlformats.org/officeDocument/2006/customXml" ds:itemID="{881320D1-7F3B-467D-A462-7E5C552DBB76}">
  <ds:schemaRefs>
    <ds:schemaRef ds:uri="http://www.wps.cn/android/officeDocument/2013/mofficeCustomData"/>
  </ds:schemaRefs>
</ds:datastoreItem>
</file>

<file path=customXml/itemProps31.xml><?xml version="1.0" encoding="utf-8"?>
<ds:datastoreItem xmlns:ds="http://schemas.openxmlformats.org/officeDocument/2006/customXml" ds:itemID="{73842749-DF62-46E6-AE3E-290F5432D468}">
  <ds:schemaRefs>
    <ds:schemaRef ds:uri="http://www.wps.cn/android/officeDocument/2013/mofficeCustomData"/>
  </ds:schemaRefs>
</ds:datastoreItem>
</file>

<file path=customXml/itemProps32.xml><?xml version="1.0" encoding="utf-8"?>
<ds:datastoreItem xmlns:ds="http://schemas.openxmlformats.org/officeDocument/2006/customXml" ds:itemID="{9D2BE4DC-5007-4005-980A-11F2D1F782C6}">
  <ds:schemaRefs>
    <ds:schemaRef ds:uri="http://www.wps.cn/android/officeDocument/2013/mofficeCustomData"/>
  </ds:schemaRefs>
</ds:datastoreItem>
</file>

<file path=customXml/itemProps33.xml><?xml version="1.0" encoding="utf-8"?>
<ds:datastoreItem xmlns:ds="http://schemas.openxmlformats.org/officeDocument/2006/customXml" ds:itemID="{4CA2CD4D-230C-4C14-A361-FBED0F21FBF1}">
  <ds:schemaRefs>
    <ds:schemaRef ds:uri="http://www.wps.cn/android/officeDocument/2013/mofficeCustomData"/>
  </ds:schemaRefs>
</ds:datastoreItem>
</file>

<file path=customXml/itemProps34.xml><?xml version="1.0" encoding="utf-8"?>
<ds:datastoreItem xmlns:ds="http://schemas.openxmlformats.org/officeDocument/2006/customXml" ds:itemID="{A56F4B8C-A07C-4EA0-9EF0-BADD2B81C188}">
  <ds:schemaRefs>
    <ds:schemaRef ds:uri="http://www.wps.cn/android/officeDocument/2013/mofficeCustomData"/>
  </ds:schemaRefs>
</ds:datastoreItem>
</file>

<file path=customXml/itemProps35.xml><?xml version="1.0" encoding="utf-8"?>
<ds:datastoreItem xmlns:ds="http://schemas.openxmlformats.org/officeDocument/2006/customXml" ds:itemID="{4FD4AE77-41F7-499D-8AD6-551C9A29BFEC}">
  <ds:schemaRefs>
    <ds:schemaRef ds:uri="http://www.wps.cn/android/officeDocument/2013/mofficeCustomData"/>
  </ds:schemaRefs>
</ds:datastoreItem>
</file>

<file path=customXml/itemProps36.xml><?xml version="1.0" encoding="utf-8"?>
<ds:datastoreItem xmlns:ds="http://schemas.openxmlformats.org/officeDocument/2006/customXml" ds:itemID="{30B24E1F-DE05-48FD-BDF5-FED2D1A59F93}">
  <ds:schemaRefs>
    <ds:schemaRef ds:uri="http://www.wps.cn/android/officeDocument/2013/mofficeCustomData"/>
  </ds:schemaRefs>
</ds:datastoreItem>
</file>

<file path=customXml/itemProps37.xml><?xml version="1.0" encoding="utf-8"?>
<ds:datastoreItem xmlns:ds="http://schemas.openxmlformats.org/officeDocument/2006/customXml" ds:itemID="{639AD651-C8E2-4980-9354-4FEC8EE25E46}">
  <ds:schemaRefs>
    <ds:schemaRef ds:uri="http://www.wps.cn/android/officeDocument/2013/mofficeCustomData"/>
  </ds:schemaRefs>
</ds:datastoreItem>
</file>

<file path=customXml/itemProps38.xml><?xml version="1.0" encoding="utf-8"?>
<ds:datastoreItem xmlns:ds="http://schemas.openxmlformats.org/officeDocument/2006/customXml" ds:itemID="{8F62E1E3-4E83-422F-8768-735EA73E3453}">
  <ds:schemaRefs>
    <ds:schemaRef ds:uri="http://www.wps.cn/android/officeDocument/2013/mofficeCustomData"/>
  </ds:schemaRefs>
</ds:datastoreItem>
</file>

<file path=customXml/itemProps39.xml><?xml version="1.0" encoding="utf-8"?>
<ds:datastoreItem xmlns:ds="http://schemas.openxmlformats.org/officeDocument/2006/customXml" ds:itemID="{7114EF6B-1A35-4F0C-AC8C-D26AB6DB9223}">
  <ds:schemaRefs>
    <ds:schemaRef ds:uri="http://www.wps.cn/android/officeDocument/2013/mofficeCustomData"/>
  </ds:schemaRefs>
</ds:datastoreItem>
</file>

<file path=customXml/itemProps4.xml><?xml version="1.0" encoding="utf-8"?>
<ds:datastoreItem xmlns:ds="http://schemas.openxmlformats.org/officeDocument/2006/customXml" ds:itemID="{BBF5A99B-6D33-4289-BE07-77E998EA8FD0}">
  <ds:schemaRefs>
    <ds:schemaRef ds:uri="http://www.wps.cn/android/officeDocument/2013/mofficeCustomData"/>
  </ds:schemaRefs>
</ds:datastoreItem>
</file>

<file path=customXml/itemProps40.xml><?xml version="1.0" encoding="utf-8"?>
<ds:datastoreItem xmlns:ds="http://schemas.openxmlformats.org/officeDocument/2006/customXml" ds:itemID="{55704663-6847-4962-A623-845DBF156C74}">
  <ds:schemaRefs>
    <ds:schemaRef ds:uri="http://www.wps.cn/android/officeDocument/2013/mofficeCustomData"/>
  </ds:schemaRefs>
</ds:datastoreItem>
</file>

<file path=customXml/itemProps41.xml><?xml version="1.0" encoding="utf-8"?>
<ds:datastoreItem xmlns:ds="http://schemas.openxmlformats.org/officeDocument/2006/customXml" ds:itemID="{6D31B3E9-C74D-46A8-9FC5-338A54E580BD}">
  <ds:schemaRefs>
    <ds:schemaRef ds:uri="http://www.wps.cn/android/officeDocument/2013/mofficeCustomData"/>
  </ds:schemaRefs>
</ds:datastoreItem>
</file>

<file path=customXml/itemProps42.xml><?xml version="1.0" encoding="utf-8"?>
<ds:datastoreItem xmlns:ds="http://schemas.openxmlformats.org/officeDocument/2006/customXml" ds:itemID="{3CD23A2C-9229-46C0-981F-2D756F06EEB6}">
  <ds:schemaRefs>
    <ds:schemaRef ds:uri="http://www.wps.cn/android/officeDocument/2013/mofficeCustomData"/>
  </ds:schemaRefs>
</ds:datastoreItem>
</file>

<file path=customXml/itemProps43.xml><?xml version="1.0" encoding="utf-8"?>
<ds:datastoreItem xmlns:ds="http://schemas.openxmlformats.org/officeDocument/2006/customXml" ds:itemID="{6CE6D276-79CD-4B17-9B45-8C4D150F406F}">
  <ds:schemaRefs>
    <ds:schemaRef ds:uri="http://www.wps.cn/android/officeDocument/2013/mofficeCustomData"/>
  </ds:schemaRefs>
</ds:datastoreItem>
</file>

<file path=customXml/itemProps44.xml><?xml version="1.0" encoding="utf-8"?>
<ds:datastoreItem xmlns:ds="http://schemas.openxmlformats.org/officeDocument/2006/customXml" ds:itemID="{48AD0862-763D-4620-B466-B54ED2A9F52E}">
  <ds:schemaRefs>
    <ds:schemaRef ds:uri="http://www.wps.cn/android/officeDocument/2013/mofficeCustomData"/>
  </ds:schemaRefs>
</ds:datastoreItem>
</file>

<file path=customXml/itemProps45.xml><?xml version="1.0" encoding="utf-8"?>
<ds:datastoreItem xmlns:ds="http://schemas.openxmlformats.org/officeDocument/2006/customXml" ds:itemID="{10A85D4F-2A7F-416C-9B11-C5630F787495}">
  <ds:schemaRefs>
    <ds:schemaRef ds:uri="http://www.wps.cn/android/officeDocument/2013/mofficeCustomData"/>
  </ds:schemaRefs>
</ds:datastoreItem>
</file>

<file path=customXml/itemProps46.xml><?xml version="1.0" encoding="utf-8"?>
<ds:datastoreItem xmlns:ds="http://schemas.openxmlformats.org/officeDocument/2006/customXml" ds:itemID="{83A77E27-841F-44C7-8FBB-B5A420911EFF}">
  <ds:schemaRefs>
    <ds:schemaRef ds:uri="http://www.wps.cn/android/officeDocument/2013/mofficeCustomData"/>
  </ds:schemaRefs>
</ds:datastoreItem>
</file>

<file path=customXml/itemProps47.xml><?xml version="1.0" encoding="utf-8"?>
<ds:datastoreItem xmlns:ds="http://schemas.openxmlformats.org/officeDocument/2006/customXml" ds:itemID="{5389FC36-C8AD-4D21-B1B3-A0DE76191C52}">
  <ds:schemaRefs>
    <ds:schemaRef ds:uri="http://www.wps.cn/android/officeDocument/2013/mofficeCustomData"/>
  </ds:schemaRefs>
</ds:datastoreItem>
</file>

<file path=customXml/itemProps48.xml><?xml version="1.0" encoding="utf-8"?>
<ds:datastoreItem xmlns:ds="http://schemas.openxmlformats.org/officeDocument/2006/customXml" ds:itemID="{73A75DBB-1D64-403F-BB85-E14D82B9A82B}">
  <ds:schemaRefs>
    <ds:schemaRef ds:uri="http://www.wps.cn/android/officeDocument/2013/mofficeCustomData"/>
  </ds:schemaRefs>
</ds:datastoreItem>
</file>

<file path=customXml/itemProps49.xml><?xml version="1.0" encoding="utf-8"?>
<ds:datastoreItem xmlns:ds="http://schemas.openxmlformats.org/officeDocument/2006/customXml" ds:itemID="{53086A20-7CCA-4B70-AA2F-36F3865D92C3}">
  <ds:schemaRefs>
    <ds:schemaRef ds:uri="http://www.wps.cn/android/officeDocument/2013/mofficeCustomData"/>
  </ds:schemaRefs>
</ds:datastoreItem>
</file>

<file path=customXml/itemProps5.xml><?xml version="1.0" encoding="utf-8"?>
<ds:datastoreItem xmlns:ds="http://schemas.openxmlformats.org/officeDocument/2006/customXml" ds:itemID="{BFCE5914-ACBD-4A7F-9DA6-34C16B6C8426}">
  <ds:schemaRefs>
    <ds:schemaRef ds:uri="http://www.wps.cn/android/officeDocument/2013/mofficeCustomData"/>
  </ds:schemaRefs>
</ds:datastoreItem>
</file>

<file path=customXml/itemProps50.xml><?xml version="1.0" encoding="utf-8"?>
<ds:datastoreItem xmlns:ds="http://schemas.openxmlformats.org/officeDocument/2006/customXml" ds:itemID="{E855D7FE-436A-447E-95B5-6279FAD7F134}">
  <ds:schemaRefs>
    <ds:schemaRef ds:uri="http://www.wps.cn/android/officeDocument/2013/mofficeCustomData"/>
  </ds:schemaRefs>
</ds:datastoreItem>
</file>

<file path=customXml/itemProps51.xml><?xml version="1.0" encoding="utf-8"?>
<ds:datastoreItem xmlns:ds="http://schemas.openxmlformats.org/officeDocument/2006/customXml" ds:itemID="{A7976986-B11B-4F87-B432-81CA963135D8}">
  <ds:schemaRefs>
    <ds:schemaRef ds:uri="http://schemas.openxmlformats.org/officeDocument/2006/bibliography"/>
  </ds:schemaRefs>
</ds:datastoreItem>
</file>

<file path=customXml/itemProps52.xml><?xml version="1.0" encoding="utf-8"?>
<ds:datastoreItem xmlns:ds="http://schemas.openxmlformats.org/officeDocument/2006/customXml" ds:itemID="{87960334-813A-4607-9DF3-88C2C2C75A54}">
  <ds:schemaRefs>
    <ds:schemaRef ds:uri="http://www.wps.cn/android/officeDocument/2013/mofficeCustomData"/>
  </ds:schemaRefs>
</ds:datastoreItem>
</file>

<file path=customXml/itemProps53.xml><?xml version="1.0" encoding="utf-8"?>
<ds:datastoreItem xmlns:ds="http://schemas.openxmlformats.org/officeDocument/2006/customXml" ds:itemID="{EDDA309A-E9D7-461D-9A28-D829FF0EC48D}">
  <ds:schemaRefs>
    <ds:schemaRef ds:uri="http://www.wps.cn/android/officeDocument/2013/mofficeCustomData"/>
  </ds:schemaRefs>
</ds:datastoreItem>
</file>

<file path=customXml/itemProps54.xml><?xml version="1.0" encoding="utf-8"?>
<ds:datastoreItem xmlns:ds="http://schemas.openxmlformats.org/officeDocument/2006/customXml" ds:itemID="{D29AD47F-1150-4137-A2D8-9997562FDAA5}">
  <ds:schemaRefs>
    <ds:schemaRef ds:uri="http://www.wps.cn/android/officeDocument/2013/mofficeCustomData"/>
  </ds:schemaRefs>
</ds:datastoreItem>
</file>

<file path=customXml/itemProps55.xml><?xml version="1.0" encoding="utf-8"?>
<ds:datastoreItem xmlns:ds="http://schemas.openxmlformats.org/officeDocument/2006/customXml" ds:itemID="{28A377D5-E285-4DD2-A3A2-0240CAC9EE12}">
  <ds:schemaRefs>
    <ds:schemaRef ds:uri="http://www.wps.cn/android/officeDocument/2013/mofficeCustomData"/>
  </ds:schemaRefs>
</ds:datastoreItem>
</file>

<file path=customXml/itemProps56.xml><?xml version="1.0" encoding="utf-8"?>
<ds:datastoreItem xmlns:ds="http://schemas.openxmlformats.org/officeDocument/2006/customXml" ds:itemID="{494A9BED-2AA1-4E6B-A1F6-9FEF7CF9283B}">
  <ds:schemaRefs>
    <ds:schemaRef ds:uri="http://www.wps.cn/android/officeDocument/2013/mofficeCustomData"/>
  </ds:schemaRefs>
</ds:datastoreItem>
</file>

<file path=customXml/itemProps57.xml><?xml version="1.0" encoding="utf-8"?>
<ds:datastoreItem xmlns:ds="http://schemas.openxmlformats.org/officeDocument/2006/customXml" ds:itemID="{C66ACB95-4723-4186-A950-82B00C20EEAE}">
  <ds:schemaRefs>
    <ds:schemaRef ds:uri="http://www.wps.cn/android/officeDocument/2013/mofficeCustomData"/>
  </ds:schemaRefs>
</ds:datastoreItem>
</file>

<file path=customXml/itemProps58.xml><?xml version="1.0" encoding="utf-8"?>
<ds:datastoreItem xmlns:ds="http://schemas.openxmlformats.org/officeDocument/2006/customXml" ds:itemID="{FDFA22B6-0306-49E1-8B17-EB45C7F6E5A5}">
  <ds:schemaRefs>
    <ds:schemaRef ds:uri="http://www.wps.cn/android/officeDocument/2013/mofficeCustomData"/>
  </ds:schemaRefs>
</ds:datastoreItem>
</file>

<file path=customXml/itemProps59.xml><?xml version="1.0" encoding="utf-8"?>
<ds:datastoreItem xmlns:ds="http://schemas.openxmlformats.org/officeDocument/2006/customXml" ds:itemID="{99624354-AD0F-4FCF-91CB-A10B0A0081EE}">
  <ds:schemaRefs>
    <ds:schemaRef ds:uri="http://www.wps.cn/android/officeDocument/2013/mofficeCustomData"/>
  </ds:schemaRefs>
</ds:datastoreItem>
</file>

<file path=customXml/itemProps6.xml><?xml version="1.0" encoding="utf-8"?>
<ds:datastoreItem xmlns:ds="http://schemas.openxmlformats.org/officeDocument/2006/customXml" ds:itemID="{F2905507-38D5-4E31-B036-D3E46814D025}">
  <ds:schemaRefs>
    <ds:schemaRef ds:uri="http://www.wps.cn/android/officeDocument/2013/mofficeCustomData"/>
  </ds:schemaRefs>
</ds:datastoreItem>
</file>

<file path=customXml/itemProps60.xml><?xml version="1.0" encoding="utf-8"?>
<ds:datastoreItem xmlns:ds="http://schemas.openxmlformats.org/officeDocument/2006/customXml" ds:itemID="{06032E36-E31F-464D-A101-CF2267664766}">
  <ds:schemaRefs>
    <ds:schemaRef ds:uri="http://www.wps.cn/android/officeDocument/2013/mofficeCustomData"/>
  </ds:schemaRefs>
</ds:datastoreItem>
</file>

<file path=customXml/itemProps61.xml><?xml version="1.0" encoding="utf-8"?>
<ds:datastoreItem xmlns:ds="http://schemas.openxmlformats.org/officeDocument/2006/customXml" ds:itemID="{D4FB40F7-C258-4548-9DA8-6AFC9871ECD6}">
  <ds:schemaRefs>
    <ds:schemaRef ds:uri="http://www.wps.cn/android/officeDocument/2013/mofficeCustomData"/>
  </ds:schemaRefs>
</ds:datastoreItem>
</file>

<file path=customXml/itemProps62.xml><?xml version="1.0" encoding="utf-8"?>
<ds:datastoreItem xmlns:ds="http://schemas.openxmlformats.org/officeDocument/2006/customXml" ds:itemID="{05ECB829-BBE3-418E-A8BC-F381ADABD1EB}">
  <ds:schemaRefs>
    <ds:schemaRef ds:uri="http://www.wps.cn/android/officeDocument/2013/mofficeCustomData"/>
  </ds:schemaRefs>
</ds:datastoreItem>
</file>

<file path=customXml/itemProps63.xml><?xml version="1.0" encoding="utf-8"?>
<ds:datastoreItem xmlns:ds="http://schemas.openxmlformats.org/officeDocument/2006/customXml" ds:itemID="{6E682518-B7D7-4B41-B039-9BA48344E380}">
  <ds:schemaRefs>
    <ds:schemaRef ds:uri="http://www.wps.cn/android/officeDocument/2013/mofficeCustomData"/>
  </ds:schemaRefs>
</ds:datastoreItem>
</file>

<file path=customXml/itemProps64.xml><?xml version="1.0" encoding="utf-8"?>
<ds:datastoreItem xmlns:ds="http://schemas.openxmlformats.org/officeDocument/2006/customXml" ds:itemID="{A6C8771F-917D-42F5-A879-30E2D2601573}">
  <ds:schemaRefs>
    <ds:schemaRef ds:uri="http://www.wps.cn/android/officeDocument/2013/mofficeCustomData"/>
  </ds:schemaRefs>
</ds:datastoreItem>
</file>

<file path=customXml/itemProps65.xml><?xml version="1.0" encoding="utf-8"?>
<ds:datastoreItem xmlns:ds="http://schemas.openxmlformats.org/officeDocument/2006/customXml" ds:itemID="{7AEB2F66-96D2-4424-A168-3EA507404B23}">
  <ds:schemaRefs>
    <ds:schemaRef ds:uri="http://www.wps.cn/android/officeDocument/2013/mofficeCustomData"/>
  </ds:schemaRefs>
</ds:datastoreItem>
</file>

<file path=customXml/itemProps66.xml><?xml version="1.0" encoding="utf-8"?>
<ds:datastoreItem xmlns:ds="http://schemas.openxmlformats.org/officeDocument/2006/customXml" ds:itemID="{EFA13710-1457-4518-9475-E68462C098A0}">
  <ds:schemaRefs>
    <ds:schemaRef ds:uri="http://www.wps.cn/android/officeDocument/2013/mofficeCustomData"/>
  </ds:schemaRefs>
</ds:datastoreItem>
</file>

<file path=customXml/itemProps67.xml><?xml version="1.0" encoding="utf-8"?>
<ds:datastoreItem xmlns:ds="http://schemas.openxmlformats.org/officeDocument/2006/customXml" ds:itemID="{301155E1-EDEB-4CAD-809D-6D33D7E8B6AC}">
  <ds:schemaRefs>
    <ds:schemaRef ds:uri="http://www.wps.cn/android/officeDocument/2013/mofficeCustomData"/>
  </ds:schemaRefs>
</ds:datastoreItem>
</file>

<file path=customXml/itemProps68.xml><?xml version="1.0" encoding="utf-8"?>
<ds:datastoreItem xmlns:ds="http://schemas.openxmlformats.org/officeDocument/2006/customXml" ds:itemID="{FBA8BF4A-53A3-4AE9-8728-C7EC67278F3F}">
  <ds:schemaRefs>
    <ds:schemaRef ds:uri="http://www.wps.cn/android/officeDocument/2013/mofficeCustomData"/>
  </ds:schemaRefs>
</ds:datastoreItem>
</file>

<file path=customXml/itemProps69.xml><?xml version="1.0" encoding="utf-8"?>
<ds:datastoreItem xmlns:ds="http://schemas.openxmlformats.org/officeDocument/2006/customXml" ds:itemID="{868BC51A-DA2B-4A6E-87E7-9650C99453D3}">
  <ds:schemaRefs>
    <ds:schemaRef ds:uri="http://www.wps.cn/android/officeDocument/2013/mofficeCustomData"/>
  </ds:schemaRefs>
</ds:datastoreItem>
</file>

<file path=customXml/itemProps7.xml><?xml version="1.0" encoding="utf-8"?>
<ds:datastoreItem xmlns:ds="http://schemas.openxmlformats.org/officeDocument/2006/customXml" ds:itemID="{DEC0A905-4ABC-4A12-95F0-DBF5540AC541}">
  <ds:schemaRefs>
    <ds:schemaRef ds:uri="http://www.wps.cn/android/officeDocument/2013/mofficeCustomData"/>
  </ds:schemaRefs>
</ds:datastoreItem>
</file>

<file path=customXml/itemProps70.xml><?xml version="1.0" encoding="utf-8"?>
<ds:datastoreItem xmlns:ds="http://schemas.openxmlformats.org/officeDocument/2006/customXml" ds:itemID="{CCCBE0D0-2666-41D2-B07D-1B3DA2083DEC}">
  <ds:schemaRefs>
    <ds:schemaRef ds:uri="http://www.wps.cn/android/officeDocument/2013/mofficeCustomData"/>
  </ds:schemaRefs>
</ds:datastoreItem>
</file>

<file path=customXml/itemProps71.xml><?xml version="1.0" encoding="utf-8"?>
<ds:datastoreItem xmlns:ds="http://schemas.openxmlformats.org/officeDocument/2006/customXml" ds:itemID="{2CC49072-D69B-42EE-AA51-D9B8EF21BECF}">
  <ds:schemaRefs>
    <ds:schemaRef ds:uri="http://www.wps.cn/android/officeDocument/2013/mofficeCustomData"/>
  </ds:schemaRefs>
</ds:datastoreItem>
</file>

<file path=customXml/itemProps72.xml><?xml version="1.0" encoding="utf-8"?>
<ds:datastoreItem xmlns:ds="http://schemas.openxmlformats.org/officeDocument/2006/customXml" ds:itemID="{B66EA4AA-FC1F-4E56-AFFF-04C1CACCD7FB}">
  <ds:schemaRefs>
    <ds:schemaRef ds:uri="http://www.wps.cn/android/officeDocument/2013/mofficeCustomData"/>
  </ds:schemaRefs>
</ds:datastoreItem>
</file>

<file path=customXml/itemProps73.xml><?xml version="1.0" encoding="utf-8"?>
<ds:datastoreItem xmlns:ds="http://schemas.openxmlformats.org/officeDocument/2006/customXml" ds:itemID="{B87DE90B-5122-4507-ADFD-ED223AC32F4A}">
  <ds:schemaRefs>
    <ds:schemaRef ds:uri="http://www.wps.cn/android/officeDocument/2013/mofficeCustomData"/>
  </ds:schemaRefs>
</ds:datastoreItem>
</file>

<file path=customXml/itemProps74.xml><?xml version="1.0" encoding="utf-8"?>
<ds:datastoreItem xmlns:ds="http://schemas.openxmlformats.org/officeDocument/2006/customXml" ds:itemID="{68CFB361-2605-4DF7-A982-B9BD61AD93D7}">
  <ds:schemaRefs>
    <ds:schemaRef ds:uri="http://www.wps.cn/android/officeDocument/2013/mofficeCustomData"/>
  </ds:schemaRefs>
</ds:datastoreItem>
</file>

<file path=customXml/itemProps75.xml><?xml version="1.0" encoding="utf-8"?>
<ds:datastoreItem xmlns:ds="http://schemas.openxmlformats.org/officeDocument/2006/customXml" ds:itemID="{FBF6798A-9FE2-456A-856B-050BCF4E7E81}">
  <ds:schemaRefs>
    <ds:schemaRef ds:uri="http://www.wps.cn/android/officeDocument/2013/mofficeCustomData"/>
  </ds:schemaRefs>
</ds:datastoreItem>
</file>

<file path=customXml/itemProps76.xml><?xml version="1.0" encoding="utf-8"?>
<ds:datastoreItem xmlns:ds="http://schemas.openxmlformats.org/officeDocument/2006/customXml" ds:itemID="{9A820394-AD42-41DC-B84E-3B73B9153D3D}">
  <ds:schemaRefs>
    <ds:schemaRef ds:uri="http://www.wps.cn/android/officeDocument/2013/mofficeCustomData"/>
  </ds:schemaRefs>
</ds:datastoreItem>
</file>

<file path=customXml/itemProps77.xml><?xml version="1.0" encoding="utf-8"?>
<ds:datastoreItem xmlns:ds="http://schemas.openxmlformats.org/officeDocument/2006/customXml" ds:itemID="{7182CBB8-BEC0-45AE-B8CE-D5DBBF4496D0}">
  <ds:schemaRefs>
    <ds:schemaRef ds:uri="http://www.wps.cn/android/officeDocument/2013/mofficeCustomData"/>
  </ds:schemaRefs>
</ds:datastoreItem>
</file>

<file path=customXml/itemProps78.xml><?xml version="1.0" encoding="utf-8"?>
<ds:datastoreItem xmlns:ds="http://schemas.openxmlformats.org/officeDocument/2006/customXml" ds:itemID="{6C8D9430-4FE0-40B8-BC98-68B636BB3FC2}">
  <ds:schemaRefs>
    <ds:schemaRef ds:uri="http://www.wps.cn/android/officeDocument/2013/mofficeCustomData"/>
  </ds:schemaRefs>
</ds:datastoreItem>
</file>

<file path=customXml/itemProps79.xml><?xml version="1.0" encoding="utf-8"?>
<ds:datastoreItem xmlns:ds="http://schemas.openxmlformats.org/officeDocument/2006/customXml" ds:itemID="{E941D7B1-0B82-4288-8F82-FB5197E17718}">
  <ds:schemaRefs>
    <ds:schemaRef ds:uri="http://www.wps.cn/android/officeDocument/2013/mofficeCustomData"/>
  </ds:schemaRefs>
</ds:datastoreItem>
</file>

<file path=customXml/itemProps8.xml><?xml version="1.0" encoding="utf-8"?>
<ds:datastoreItem xmlns:ds="http://schemas.openxmlformats.org/officeDocument/2006/customXml" ds:itemID="{18796D83-8AFF-45A6-937E-450409359BF4}">
  <ds:schemaRefs>
    <ds:schemaRef ds:uri="http://www.wps.cn/android/officeDocument/2013/mofficeCustomData"/>
  </ds:schemaRefs>
</ds:datastoreItem>
</file>

<file path=customXml/itemProps80.xml><?xml version="1.0" encoding="utf-8"?>
<ds:datastoreItem xmlns:ds="http://schemas.openxmlformats.org/officeDocument/2006/customXml" ds:itemID="{DFAC7A9A-3D74-467C-A0E5-727B7B2A95AC}">
  <ds:schemaRefs>
    <ds:schemaRef ds:uri="http://www.wps.cn/android/officeDocument/2013/mofficeCustomData"/>
  </ds:schemaRefs>
</ds:datastoreItem>
</file>

<file path=customXml/itemProps81.xml><?xml version="1.0" encoding="utf-8"?>
<ds:datastoreItem xmlns:ds="http://schemas.openxmlformats.org/officeDocument/2006/customXml" ds:itemID="{EF1334E3-59C2-48C5-B0A9-7C2840CD4C3C}">
  <ds:schemaRefs>
    <ds:schemaRef ds:uri="http://www.wps.cn/android/officeDocument/2013/mofficeCustomData"/>
  </ds:schemaRefs>
</ds:datastoreItem>
</file>

<file path=customXml/itemProps82.xml><?xml version="1.0" encoding="utf-8"?>
<ds:datastoreItem xmlns:ds="http://schemas.openxmlformats.org/officeDocument/2006/customXml" ds:itemID="{E9490F69-B19F-4FE1-9407-60DF117E0CBC}">
  <ds:schemaRefs>
    <ds:schemaRef ds:uri="http://www.wps.cn/android/officeDocument/2013/mofficeCustomData"/>
  </ds:schemaRefs>
</ds:datastoreItem>
</file>

<file path=customXml/itemProps83.xml><?xml version="1.0" encoding="utf-8"?>
<ds:datastoreItem xmlns:ds="http://schemas.openxmlformats.org/officeDocument/2006/customXml" ds:itemID="{60E60597-2E2E-4097-AAFD-ED8095F0C95B}">
  <ds:schemaRefs>
    <ds:schemaRef ds:uri="http://www.wps.cn/android/officeDocument/2013/mofficeCustomData"/>
  </ds:schemaRefs>
</ds:datastoreItem>
</file>

<file path=customXml/itemProps84.xml><?xml version="1.0" encoding="utf-8"?>
<ds:datastoreItem xmlns:ds="http://schemas.openxmlformats.org/officeDocument/2006/customXml" ds:itemID="{8BAD0075-6AA6-43A1-8A3C-F27B01CC263C}">
  <ds:schemaRefs>
    <ds:schemaRef ds:uri="http://www.wps.cn/android/officeDocument/2013/mofficeCustomData"/>
  </ds:schemaRefs>
</ds:datastoreItem>
</file>

<file path=customXml/itemProps85.xml><?xml version="1.0" encoding="utf-8"?>
<ds:datastoreItem xmlns:ds="http://schemas.openxmlformats.org/officeDocument/2006/customXml" ds:itemID="{C97AE1D4-A45C-4199-8E31-EC55EA38C256}">
  <ds:schemaRefs>
    <ds:schemaRef ds:uri="http://www.wps.cn/android/officeDocument/2013/mofficeCustomData"/>
  </ds:schemaRefs>
</ds:datastoreItem>
</file>

<file path=customXml/itemProps86.xml><?xml version="1.0" encoding="utf-8"?>
<ds:datastoreItem xmlns:ds="http://schemas.openxmlformats.org/officeDocument/2006/customXml" ds:itemID="{DC75B731-183B-4DBF-A29D-7646824986FD}">
  <ds:schemaRefs>
    <ds:schemaRef ds:uri="http://www.wps.cn/android/officeDocument/2013/mofficeCustomData"/>
  </ds:schemaRefs>
</ds:datastoreItem>
</file>

<file path=customXml/itemProps87.xml><?xml version="1.0" encoding="utf-8"?>
<ds:datastoreItem xmlns:ds="http://schemas.openxmlformats.org/officeDocument/2006/customXml" ds:itemID="{150A37AF-373D-475C-99B1-EF112B465F77}">
  <ds:schemaRefs>
    <ds:schemaRef ds:uri="http://www.wps.cn/android/officeDocument/2013/mofficeCustomData"/>
  </ds:schemaRefs>
</ds:datastoreItem>
</file>

<file path=customXml/itemProps88.xml><?xml version="1.0" encoding="utf-8"?>
<ds:datastoreItem xmlns:ds="http://schemas.openxmlformats.org/officeDocument/2006/customXml" ds:itemID="{54EC883F-7EDB-4292-AD79-7AE22340488F}">
  <ds:schemaRefs>
    <ds:schemaRef ds:uri="http://www.wps.cn/android/officeDocument/2013/mofficeCustomData"/>
  </ds:schemaRefs>
</ds:datastoreItem>
</file>

<file path=customXml/itemProps89.xml><?xml version="1.0" encoding="utf-8"?>
<ds:datastoreItem xmlns:ds="http://schemas.openxmlformats.org/officeDocument/2006/customXml" ds:itemID="{17B24893-68C9-4213-9749-A6E1760903C9}">
  <ds:schemaRefs>
    <ds:schemaRef ds:uri="http://www.wps.cn/android/officeDocument/2013/mofficeCustomData"/>
  </ds:schemaRefs>
</ds:datastoreItem>
</file>

<file path=customXml/itemProps9.xml><?xml version="1.0" encoding="utf-8"?>
<ds:datastoreItem xmlns:ds="http://schemas.openxmlformats.org/officeDocument/2006/customXml" ds:itemID="{EE2D1ECB-4CB9-49E4-994D-116E555AC897}">
  <ds:schemaRefs>
    <ds:schemaRef ds:uri="http://www.wps.cn/android/officeDocument/2013/mofficeCustomData"/>
  </ds:schemaRefs>
</ds:datastoreItem>
</file>

<file path=customXml/itemProps90.xml><?xml version="1.0" encoding="utf-8"?>
<ds:datastoreItem xmlns:ds="http://schemas.openxmlformats.org/officeDocument/2006/customXml" ds:itemID="{662A4514-D83C-4CEF-91E5-BDD27CFF7C6D}">
  <ds:schemaRefs>
    <ds:schemaRef ds:uri="http://www.wps.cn/android/officeDocument/2013/mofficeCustomData"/>
  </ds:schemaRefs>
</ds:datastoreItem>
</file>

<file path=customXml/itemProps91.xml><?xml version="1.0" encoding="utf-8"?>
<ds:datastoreItem xmlns:ds="http://schemas.openxmlformats.org/officeDocument/2006/customXml" ds:itemID="{2D1F7FA4-9913-4B1F-8E64-DEE39E531DB7}">
  <ds:schemaRefs>
    <ds:schemaRef ds:uri="http://www.wps.cn/android/officeDocument/2013/mofficeCustomData"/>
  </ds:schemaRefs>
</ds:datastoreItem>
</file>

<file path=customXml/itemProps92.xml><?xml version="1.0" encoding="utf-8"?>
<ds:datastoreItem xmlns:ds="http://schemas.openxmlformats.org/officeDocument/2006/customXml" ds:itemID="{D3ABF34B-E2F5-4CCF-A8EC-30A9AB8BE609}">
  <ds:schemaRefs>
    <ds:schemaRef ds:uri="http://www.wps.cn/android/officeDocument/2013/mofficeCustomData"/>
  </ds:schemaRefs>
</ds:datastoreItem>
</file>

<file path=customXml/itemProps93.xml><?xml version="1.0" encoding="utf-8"?>
<ds:datastoreItem xmlns:ds="http://schemas.openxmlformats.org/officeDocument/2006/customXml" ds:itemID="{30241A8D-3E4E-4EFC-99E5-1063956376EA}">
  <ds:schemaRefs>
    <ds:schemaRef ds:uri="http://www.wps.cn/android/officeDocument/2013/mofficeCustomData"/>
  </ds:schemaRefs>
</ds:datastoreItem>
</file>

<file path=customXml/itemProps94.xml><?xml version="1.0" encoding="utf-8"?>
<ds:datastoreItem xmlns:ds="http://schemas.openxmlformats.org/officeDocument/2006/customXml" ds:itemID="{CC13A0E1-D61C-41D3-8A82-F43E7432D0DC}">
  <ds:schemaRefs>
    <ds:schemaRef ds:uri="http://www.wps.cn/android/officeDocument/2013/mofficeCustomData"/>
  </ds:schemaRefs>
</ds:datastoreItem>
</file>

<file path=customXml/itemProps95.xml><?xml version="1.0" encoding="utf-8"?>
<ds:datastoreItem xmlns:ds="http://schemas.openxmlformats.org/officeDocument/2006/customXml" ds:itemID="{9247AFD9-D166-40EF-8F78-61AA8D541E08}">
  <ds:schemaRefs>
    <ds:schemaRef ds:uri="http://www.wps.cn/android/officeDocument/2013/mofficeCustomData"/>
  </ds:schemaRefs>
</ds:datastoreItem>
</file>

<file path=customXml/itemProps96.xml><?xml version="1.0" encoding="utf-8"?>
<ds:datastoreItem xmlns:ds="http://schemas.openxmlformats.org/officeDocument/2006/customXml" ds:itemID="{4148162A-55D4-416C-A200-88425B8891CC}">
  <ds:schemaRefs>
    <ds:schemaRef ds:uri="http://www.wps.cn/android/officeDocument/2013/mofficeCustomData"/>
  </ds:schemaRefs>
</ds:datastoreItem>
</file>

<file path=customXml/itemProps97.xml><?xml version="1.0" encoding="utf-8"?>
<ds:datastoreItem xmlns:ds="http://schemas.openxmlformats.org/officeDocument/2006/customXml" ds:itemID="{A7409FA6-4E6B-40F6-B600-9710C161F2A9}">
  <ds:schemaRefs>
    <ds:schemaRef ds:uri="http://www.wps.cn/android/officeDocument/2013/mofficeCustomData"/>
  </ds:schemaRefs>
</ds:datastoreItem>
</file>

<file path=customXml/itemProps98.xml><?xml version="1.0" encoding="utf-8"?>
<ds:datastoreItem xmlns:ds="http://schemas.openxmlformats.org/officeDocument/2006/customXml" ds:itemID="{C74F3A4C-CABD-407B-86FB-7BA0FDA769A8}">
  <ds:schemaRefs>
    <ds:schemaRef ds:uri="http://www.wps.cn/android/officeDocument/2013/mofficeCustomData"/>
  </ds:schemaRefs>
</ds:datastoreItem>
</file>

<file path=customXml/itemProps99.xml><?xml version="1.0" encoding="utf-8"?>
<ds:datastoreItem xmlns:ds="http://schemas.openxmlformats.org/officeDocument/2006/customXml" ds:itemID="{3C7CF276-26C0-4030-B6F8-AECF52F32782}">
  <ds:schemaRefs>
    <ds:schemaRef ds:uri="http://www.wps.cn/android/officeDocument/2013/moffice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0</Pages>
  <Words>20487</Words>
  <Characters>116780</Characters>
  <Application>Microsoft Office Word</Application>
  <DocSecurity>0</DocSecurity>
  <Lines>973</Lines>
  <Paragraphs>2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369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10-03T23:32:00Z</dcterms:created>
  <dcterms:modified xsi:type="dcterms:W3CDTF">2020-11-13T09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R3IDue8I"/&gt;&lt;style id="http://www.zotero.org/styles/emerald-harvard" hasBibliography="1" bibliographyStyleHasBeenSet="0"/&gt;&lt;prefs&gt;&lt;pref name="fieldType" value="Field"/&gt;&lt;/prefs&gt;&lt;/data&gt;</vt:lpwstr>
  </property>
  <property fmtid="{D5CDD505-2E9C-101B-9397-08002B2CF9AE}" pid="3" name="grammarly_documentId">
    <vt:lpwstr>documentId_4596</vt:lpwstr>
  </property>
  <property fmtid="{D5CDD505-2E9C-101B-9397-08002B2CF9AE}" pid="4" name="grammarly_documentContext">
    <vt:lpwstr>{"goals":[],"domain":"general","emotions":[],"dialect":"british"}</vt:lpwstr>
  </property>
</Properties>
</file>